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9AD432" w14:textId="77777777" w:rsidR="00F711FA" w:rsidRPr="006B2233" w:rsidRDefault="00F711FA" w:rsidP="009D00EA">
      <w:pPr>
        <w:spacing w:after="0"/>
        <w:rPr>
          <w:strike/>
        </w:rPr>
      </w:pPr>
    </w:p>
    <w:p w14:paraId="5F1F7372" w14:textId="77777777" w:rsidR="005606F6" w:rsidRPr="003B1B29" w:rsidRDefault="00F711FA" w:rsidP="009D00EA">
      <w:pPr>
        <w:spacing w:after="0"/>
        <w:rPr>
          <w:i/>
        </w:rPr>
      </w:pPr>
      <w:r w:rsidRPr="003B1B29">
        <w:rPr>
          <w:b/>
          <w:bCs/>
        </w:rPr>
        <w:t xml:space="preserve">Name of Journal: </w:t>
      </w:r>
      <w:r w:rsidRPr="003B1B29">
        <w:rPr>
          <w:i/>
        </w:rPr>
        <w:t>World Journal of Clinical Oncology</w:t>
      </w:r>
    </w:p>
    <w:p w14:paraId="03481E8D" w14:textId="6AE144F6" w:rsidR="00F711FA" w:rsidRPr="003B1B29" w:rsidRDefault="00F711FA" w:rsidP="009D00EA">
      <w:pPr>
        <w:spacing w:after="0"/>
      </w:pPr>
      <w:r w:rsidRPr="003B1B29">
        <w:rPr>
          <w:rFonts w:cs="Times New Roman"/>
          <w:b/>
          <w:bCs/>
        </w:rPr>
        <w:t xml:space="preserve">Manuscript NO: </w:t>
      </w:r>
      <w:r w:rsidRPr="003B1B29">
        <w:rPr>
          <w:rFonts w:cs="Times New Roman"/>
          <w:bCs/>
        </w:rPr>
        <w:t>45698</w:t>
      </w:r>
    </w:p>
    <w:p w14:paraId="00C8BB14" w14:textId="77777777" w:rsidR="00F711FA" w:rsidRPr="003B1B29" w:rsidRDefault="00F711FA" w:rsidP="009D00EA">
      <w:pPr>
        <w:pStyle w:val="CorpoA"/>
        <w:snapToGrid w:val="0"/>
        <w:spacing w:after="0" w:line="360" w:lineRule="auto"/>
        <w:ind w:firstLine="0"/>
        <w:rPr>
          <w:rFonts w:ascii="Book Antiqua" w:eastAsia="Book Antiqua" w:hAnsi="Book Antiqua" w:cs="Times New Roman"/>
          <w:bCs/>
          <w:color w:val="auto"/>
          <w:sz w:val="24"/>
          <w:szCs w:val="24"/>
          <w:lang w:val="en-US"/>
        </w:rPr>
      </w:pPr>
      <w:r w:rsidRPr="003B1B29">
        <w:rPr>
          <w:rFonts w:ascii="Book Antiqua" w:hAnsi="Book Antiqua" w:cs="Times New Roman"/>
          <w:b/>
          <w:bCs/>
          <w:color w:val="auto"/>
          <w:sz w:val="24"/>
          <w:szCs w:val="24"/>
          <w:lang w:val="en-US"/>
        </w:rPr>
        <w:t xml:space="preserve">Manuscript Type: </w:t>
      </w:r>
      <w:r w:rsidRPr="003B1B29">
        <w:rPr>
          <w:rFonts w:ascii="Book Antiqua" w:hAnsi="Book Antiqua" w:cs="Times New Roman"/>
          <w:bCs/>
          <w:color w:val="auto"/>
          <w:sz w:val="24"/>
          <w:szCs w:val="24"/>
          <w:lang w:val="en-US"/>
        </w:rPr>
        <w:t>META-ANALYSIS</w:t>
      </w:r>
    </w:p>
    <w:p w14:paraId="2FBD960E" w14:textId="77777777" w:rsidR="00F711FA" w:rsidRPr="003B1B29" w:rsidRDefault="00F711FA" w:rsidP="009D00EA">
      <w:pPr>
        <w:spacing w:after="0"/>
      </w:pPr>
    </w:p>
    <w:p w14:paraId="173272DF" w14:textId="5B971D84" w:rsidR="00F711FA" w:rsidRPr="003B1B29" w:rsidRDefault="0076593F" w:rsidP="009D00EA">
      <w:pPr>
        <w:spacing w:after="0"/>
        <w:rPr>
          <w:b/>
        </w:rPr>
      </w:pPr>
      <w:bookmarkStart w:id="0" w:name="OLE_LINK8"/>
      <w:r w:rsidRPr="003B1B29">
        <w:rPr>
          <w:b/>
        </w:rPr>
        <w:t xml:space="preserve">Metastatic </w:t>
      </w:r>
      <w:r w:rsidR="00F711FA" w:rsidRPr="003B1B29">
        <w:rPr>
          <w:b/>
        </w:rPr>
        <w:t>potential and prognostic significance of SOX2: A meta-analysis</w:t>
      </w:r>
    </w:p>
    <w:bookmarkEnd w:id="0"/>
    <w:p w14:paraId="056D88E7" w14:textId="77777777" w:rsidR="00F711FA" w:rsidRPr="003B1B29" w:rsidRDefault="00F711FA" w:rsidP="009D00EA">
      <w:pPr>
        <w:spacing w:after="0"/>
      </w:pPr>
    </w:p>
    <w:p w14:paraId="5629C45F" w14:textId="16DF2410" w:rsidR="00F711FA" w:rsidRPr="003B1B29" w:rsidRDefault="00F711FA" w:rsidP="009D00EA">
      <w:pPr>
        <w:spacing w:after="0"/>
      </w:pPr>
      <w:proofErr w:type="spellStart"/>
      <w:r w:rsidRPr="003B1B29">
        <w:rPr>
          <w:bCs/>
        </w:rPr>
        <w:t>Javaeed</w:t>
      </w:r>
      <w:proofErr w:type="spellEnd"/>
      <w:r w:rsidRPr="003B1B29">
        <w:rPr>
          <w:bCs/>
        </w:rPr>
        <w:t xml:space="preserve"> </w:t>
      </w:r>
      <w:proofErr w:type="gramStart"/>
      <w:r w:rsidRPr="003B1B29">
        <w:rPr>
          <w:bCs/>
        </w:rPr>
        <w:t>A</w:t>
      </w:r>
      <w:proofErr w:type="gramEnd"/>
      <w:r w:rsidRPr="003B1B29">
        <w:rPr>
          <w:bCs/>
        </w:rPr>
        <w:t xml:space="preserve"> </w:t>
      </w:r>
      <w:r w:rsidR="005606F6" w:rsidRPr="003B1B29">
        <w:rPr>
          <w:bCs/>
          <w:i/>
        </w:rPr>
        <w:t>et al</w:t>
      </w:r>
      <w:r w:rsidRPr="003B1B29">
        <w:rPr>
          <w:bCs/>
        </w:rPr>
        <w:t>.</w:t>
      </w:r>
      <w:r w:rsidRPr="003B1B29">
        <w:t xml:space="preserve"> </w:t>
      </w:r>
      <w:bookmarkStart w:id="1" w:name="OLE_LINK9"/>
      <w:r w:rsidRPr="003B1B29">
        <w:t>SOX2 expression in metastasis</w:t>
      </w:r>
    </w:p>
    <w:bookmarkEnd w:id="1"/>
    <w:p w14:paraId="1B5F466B" w14:textId="77777777" w:rsidR="00F711FA" w:rsidRPr="003B1B29" w:rsidRDefault="00F711FA" w:rsidP="009D00EA">
      <w:pPr>
        <w:spacing w:after="0"/>
      </w:pPr>
    </w:p>
    <w:p w14:paraId="311D4732" w14:textId="09773562" w:rsidR="00F711FA" w:rsidRPr="003B1B29" w:rsidRDefault="00F711FA" w:rsidP="009D00EA">
      <w:pPr>
        <w:spacing w:after="0"/>
        <w:rPr>
          <w:rFonts w:eastAsia="Calibri"/>
        </w:rPr>
      </w:pPr>
      <w:proofErr w:type="spellStart"/>
      <w:r w:rsidRPr="003B1B29">
        <w:rPr>
          <w:rFonts w:eastAsia="Calibri"/>
        </w:rPr>
        <w:t>Arslaan</w:t>
      </w:r>
      <w:proofErr w:type="spellEnd"/>
      <w:r w:rsidRPr="003B1B29">
        <w:rPr>
          <w:rFonts w:eastAsia="Calibri"/>
        </w:rPr>
        <w:t xml:space="preserve"> </w:t>
      </w:r>
      <w:proofErr w:type="spellStart"/>
      <w:r w:rsidRPr="003B1B29">
        <w:rPr>
          <w:rFonts w:eastAsia="Calibri"/>
        </w:rPr>
        <w:t>Javaeed</w:t>
      </w:r>
      <w:proofErr w:type="spellEnd"/>
      <w:r w:rsidRPr="003B1B29">
        <w:rPr>
          <w:rFonts w:eastAsia="Calibri"/>
        </w:rPr>
        <w:t xml:space="preserve">, </w:t>
      </w:r>
      <w:proofErr w:type="spellStart"/>
      <w:r w:rsidRPr="003B1B29">
        <w:t>Sanniya</w:t>
      </w:r>
      <w:proofErr w:type="spellEnd"/>
      <w:r w:rsidRPr="003B1B29">
        <w:t xml:space="preserve"> Khan </w:t>
      </w:r>
      <w:proofErr w:type="spellStart"/>
      <w:r w:rsidRPr="003B1B29">
        <w:t>Ghauri</w:t>
      </w:r>
      <w:proofErr w:type="spellEnd"/>
    </w:p>
    <w:p w14:paraId="4B411837" w14:textId="77777777" w:rsidR="00F711FA" w:rsidRPr="003B1B29" w:rsidRDefault="00F711FA" w:rsidP="009D00EA">
      <w:pPr>
        <w:spacing w:after="0"/>
      </w:pPr>
    </w:p>
    <w:p w14:paraId="1B4AC1A9" w14:textId="5E84D181" w:rsidR="00F711FA" w:rsidRPr="003B1B29" w:rsidRDefault="00F711FA" w:rsidP="009D00EA">
      <w:pPr>
        <w:spacing w:after="0"/>
        <w:rPr>
          <w:bCs/>
          <w:shd w:val="clear" w:color="auto" w:fill="FFFFFF"/>
        </w:rPr>
      </w:pPr>
      <w:r w:rsidRPr="003B1B29">
        <w:rPr>
          <w:b/>
        </w:rPr>
        <w:t xml:space="preserve">Arslaan Javaeed, </w:t>
      </w:r>
      <w:r w:rsidRPr="003B1B29">
        <w:t xml:space="preserve">Department of Pathology, </w:t>
      </w:r>
      <w:proofErr w:type="spellStart"/>
      <w:r w:rsidRPr="003B1B29">
        <w:t>Poo</w:t>
      </w:r>
      <w:r w:rsidR="006461AD" w:rsidRPr="003B1B29">
        <w:t>n</w:t>
      </w:r>
      <w:r w:rsidRPr="003B1B29">
        <w:t>ch</w:t>
      </w:r>
      <w:proofErr w:type="spellEnd"/>
      <w:r w:rsidRPr="003B1B29">
        <w:t xml:space="preserve"> Medical College, Azad Kashmir, </w:t>
      </w:r>
      <w:proofErr w:type="spellStart"/>
      <w:r w:rsidR="005606F6" w:rsidRPr="003B1B29">
        <w:t>Rawalakot</w:t>
      </w:r>
      <w:proofErr w:type="spellEnd"/>
      <w:r w:rsidR="005606F6" w:rsidRPr="003B1B29">
        <w:t xml:space="preserve"> 1235, </w:t>
      </w:r>
      <w:r w:rsidRPr="003B1B29">
        <w:t>Pakistan</w:t>
      </w:r>
    </w:p>
    <w:p w14:paraId="1DF43568" w14:textId="77777777" w:rsidR="00F711FA" w:rsidRPr="003B1B29" w:rsidRDefault="00F711FA" w:rsidP="009D00EA">
      <w:pPr>
        <w:spacing w:after="0"/>
      </w:pPr>
    </w:p>
    <w:p w14:paraId="3CB1956C" w14:textId="41A6AC67" w:rsidR="00F711FA" w:rsidRPr="003B1B29" w:rsidRDefault="00F711FA" w:rsidP="009D00EA">
      <w:pPr>
        <w:spacing w:after="0"/>
        <w:rPr>
          <w:bCs/>
          <w:shd w:val="clear" w:color="auto" w:fill="FFFFFF"/>
        </w:rPr>
      </w:pPr>
      <w:proofErr w:type="spellStart"/>
      <w:r w:rsidRPr="003B1B29">
        <w:rPr>
          <w:b/>
        </w:rPr>
        <w:t>Sanniya</w:t>
      </w:r>
      <w:proofErr w:type="spellEnd"/>
      <w:r w:rsidRPr="003B1B29">
        <w:rPr>
          <w:b/>
        </w:rPr>
        <w:t xml:space="preserve"> Khan </w:t>
      </w:r>
      <w:proofErr w:type="spellStart"/>
      <w:r w:rsidRPr="003B1B29">
        <w:rPr>
          <w:b/>
        </w:rPr>
        <w:t>Ghauri</w:t>
      </w:r>
      <w:proofErr w:type="spellEnd"/>
      <w:r w:rsidRPr="003B1B29">
        <w:rPr>
          <w:b/>
        </w:rPr>
        <w:t xml:space="preserve">, </w:t>
      </w:r>
      <w:r w:rsidRPr="003B1B29">
        <w:t xml:space="preserve">Department of Emergency Medicine, </w:t>
      </w:r>
      <w:proofErr w:type="spellStart"/>
      <w:r w:rsidRPr="003B1B29">
        <w:t>Shifa</w:t>
      </w:r>
      <w:proofErr w:type="spellEnd"/>
      <w:r w:rsidRPr="003B1B29">
        <w:t xml:space="preserve"> International Hospital, Islamabad,</w:t>
      </w:r>
      <w:r w:rsidR="006461AD" w:rsidRPr="003B1B29">
        <w:t xml:space="preserve"> 44000,</w:t>
      </w:r>
      <w:r w:rsidRPr="003B1B29">
        <w:t xml:space="preserve"> Pakistan</w:t>
      </w:r>
    </w:p>
    <w:p w14:paraId="03BE2462" w14:textId="77777777" w:rsidR="00F711FA" w:rsidRPr="003B1B29" w:rsidRDefault="00F711FA" w:rsidP="009D00EA">
      <w:pPr>
        <w:spacing w:after="0"/>
        <w:rPr>
          <w:rFonts w:eastAsia="Calibri"/>
        </w:rPr>
      </w:pPr>
      <w:r w:rsidRPr="003B1B29">
        <w:t xml:space="preserve"> </w:t>
      </w:r>
    </w:p>
    <w:p w14:paraId="30867667" w14:textId="2DD81624" w:rsidR="00F711FA" w:rsidRPr="003B1B29" w:rsidRDefault="006461AD" w:rsidP="009D00EA">
      <w:pPr>
        <w:spacing w:after="0"/>
      </w:pPr>
      <w:r w:rsidRPr="003B1B29">
        <w:rPr>
          <w:rFonts w:cs="Times New Roman"/>
          <w:b/>
          <w:lang w:val="pt-BR"/>
        </w:rPr>
        <w:t>ORCID number:</w:t>
      </w:r>
      <w:r w:rsidRPr="003B1B29">
        <w:rPr>
          <w:rFonts w:cs="Times New Roman"/>
          <w:lang w:val="pt-BR"/>
        </w:rPr>
        <w:t xml:space="preserve"> </w:t>
      </w:r>
      <w:proofErr w:type="spellStart"/>
      <w:r w:rsidR="00F711FA" w:rsidRPr="003B1B29">
        <w:rPr>
          <w:rFonts w:eastAsia="Calibri"/>
        </w:rPr>
        <w:t>Arslaan</w:t>
      </w:r>
      <w:proofErr w:type="spellEnd"/>
      <w:r w:rsidR="00F711FA" w:rsidRPr="003B1B29">
        <w:rPr>
          <w:rFonts w:eastAsia="Calibri"/>
        </w:rPr>
        <w:t xml:space="preserve"> </w:t>
      </w:r>
      <w:proofErr w:type="spellStart"/>
      <w:r w:rsidR="00F711FA" w:rsidRPr="003B1B29">
        <w:rPr>
          <w:rFonts w:eastAsia="Calibri"/>
        </w:rPr>
        <w:t>Javaeed</w:t>
      </w:r>
      <w:proofErr w:type="spellEnd"/>
      <w:r w:rsidR="00F711FA" w:rsidRPr="003B1B29">
        <w:t xml:space="preserve"> (</w:t>
      </w:r>
      <w:r w:rsidR="00F711FA" w:rsidRPr="003B1B29">
        <w:rPr>
          <w:rFonts w:cs="Arial"/>
          <w:shd w:val="clear" w:color="auto" w:fill="FFFFFF"/>
        </w:rPr>
        <w:t>0000-0002-8089-4221</w:t>
      </w:r>
      <w:r w:rsidR="00F711FA" w:rsidRPr="003B1B29">
        <w:t xml:space="preserve">); </w:t>
      </w:r>
      <w:proofErr w:type="spellStart"/>
      <w:r w:rsidR="00F711FA" w:rsidRPr="003B1B29">
        <w:t>Sanniya</w:t>
      </w:r>
      <w:proofErr w:type="spellEnd"/>
      <w:r w:rsidR="00F711FA" w:rsidRPr="003B1B29">
        <w:t xml:space="preserve"> Khan </w:t>
      </w:r>
      <w:proofErr w:type="spellStart"/>
      <w:r w:rsidR="00F711FA" w:rsidRPr="003B1B29">
        <w:t>Ghauri</w:t>
      </w:r>
      <w:proofErr w:type="spellEnd"/>
      <w:r w:rsidR="00F711FA" w:rsidRPr="003B1B29">
        <w:t xml:space="preserve"> (</w:t>
      </w:r>
      <w:r w:rsidR="00F711FA" w:rsidRPr="003B1B29">
        <w:rPr>
          <w:rFonts w:cs="Arial"/>
          <w:shd w:val="clear" w:color="auto" w:fill="FFFFFF"/>
        </w:rPr>
        <w:t>0000-0002-5264-7709</w:t>
      </w:r>
      <w:r w:rsidR="00F711FA" w:rsidRPr="003B1B29">
        <w:t>).</w:t>
      </w:r>
    </w:p>
    <w:p w14:paraId="31792D1A" w14:textId="77777777" w:rsidR="00F711FA" w:rsidRPr="003B1B29" w:rsidRDefault="00F711FA" w:rsidP="009D00EA">
      <w:pPr>
        <w:pStyle w:val="Default"/>
        <w:snapToGrid w:val="0"/>
        <w:spacing w:line="360" w:lineRule="auto"/>
        <w:jc w:val="both"/>
        <w:rPr>
          <w:rFonts w:cs="Times New Roman"/>
          <w:b/>
          <w:bCs/>
          <w:color w:val="auto"/>
        </w:rPr>
      </w:pPr>
    </w:p>
    <w:p w14:paraId="10C41690" w14:textId="3A761DF0" w:rsidR="00F711FA" w:rsidRPr="003B1B29" w:rsidRDefault="006461AD" w:rsidP="009D00EA">
      <w:pPr>
        <w:pStyle w:val="Default"/>
        <w:snapToGrid w:val="0"/>
        <w:spacing w:line="360" w:lineRule="auto"/>
        <w:jc w:val="both"/>
        <w:rPr>
          <w:rFonts w:cs="Times New Roman"/>
          <w:bCs/>
          <w:color w:val="auto"/>
        </w:rPr>
      </w:pPr>
      <w:r w:rsidRPr="003B1B29">
        <w:rPr>
          <w:rFonts w:cs="Times New Roman"/>
          <w:b/>
          <w:color w:val="auto"/>
        </w:rPr>
        <w:t>Author contributions:</w:t>
      </w:r>
      <w:r w:rsidRPr="003B1B29">
        <w:rPr>
          <w:rFonts w:cs="Times New Roman"/>
          <w:color w:val="auto"/>
        </w:rPr>
        <w:t xml:space="preserve"> </w:t>
      </w:r>
      <w:proofErr w:type="spellStart"/>
      <w:r w:rsidR="00F711FA" w:rsidRPr="003B1B29">
        <w:rPr>
          <w:rFonts w:eastAsia="Calibri" w:cs="Times New Roman"/>
          <w:color w:val="auto"/>
        </w:rPr>
        <w:t>Javaeed</w:t>
      </w:r>
      <w:proofErr w:type="spellEnd"/>
      <w:r w:rsidR="00F711FA" w:rsidRPr="003B1B29">
        <w:rPr>
          <w:rFonts w:eastAsia="Calibri" w:cs="Times New Roman"/>
          <w:color w:val="auto"/>
        </w:rPr>
        <w:t xml:space="preserve"> A performed the </w:t>
      </w:r>
      <w:r w:rsidR="00F711FA" w:rsidRPr="003B1B29">
        <w:rPr>
          <w:rFonts w:cs="Times New Roman"/>
          <w:bCs/>
          <w:color w:val="auto"/>
        </w:rPr>
        <w:t xml:space="preserve">literature search, study design and conception and data extraction, and provided final approval of the manuscript; </w:t>
      </w:r>
      <w:proofErr w:type="spellStart"/>
      <w:r w:rsidR="00F711FA" w:rsidRPr="003B1B29">
        <w:rPr>
          <w:rFonts w:cs="Times New Roman"/>
          <w:color w:val="auto"/>
        </w:rPr>
        <w:t>Ghauri</w:t>
      </w:r>
      <w:proofErr w:type="spellEnd"/>
      <w:r w:rsidR="00F711FA" w:rsidRPr="003B1B29">
        <w:rPr>
          <w:rFonts w:cs="Times New Roman"/>
          <w:color w:val="auto"/>
        </w:rPr>
        <w:t xml:space="preserve"> SK performed the </w:t>
      </w:r>
      <w:r w:rsidR="00F711FA" w:rsidRPr="003B1B29">
        <w:rPr>
          <w:rFonts w:cs="Times New Roman"/>
          <w:bCs/>
          <w:color w:val="auto"/>
        </w:rPr>
        <w:t>data extraction, analysis and interpretation of the data, and drafting of the manuscript.</w:t>
      </w:r>
    </w:p>
    <w:p w14:paraId="014A885E" w14:textId="77777777" w:rsidR="00F711FA" w:rsidRPr="003B1B29" w:rsidRDefault="00F711FA" w:rsidP="009D00EA">
      <w:pPr>
        <w:pStyle w:val="PadroB"/>
        <w:tabs>
          <w:tab w:val="left" w:pos="720"/>
          <w:tab w:val="left" w:pos="1440"/>
          <w:tab w:val="left" w:pos="2160"/>
          <w:tab w:val="left" w:pos="2880"/>
          <w:tab w:val="left" w:pos="3600"/>
          <w:tab w:val="left" w:pos="4320"/>
          <w:tab w:val="left" w:pos="5040"/>
          <w:tab w:val="left" w:pos="5760"/>
          <w:tab w:val="left" w:pos="6480"/>
          <w:tab w:val="left" w:pos="7200"/>
          <w:tab w:val="left" w:pos="7920"/>
        </w:tabs>
        <w:snapToGrid w:val="0"/>
        <w:spacing w:line="360" w:lineRule="auto"/>
        <w:jc w:val="both"/>
        <w:rPr>
          <w:rFonts w:ascii="Book Antiqua" w:hAnsi="Book Antiqua" w:cs="Times New Roman"/>
          <w:b/>
          <w:bCs/>
          <w:color w:val="auto"/>
          <w:sz w:val="24"/>
          <w:szCs w:val="24"/>
          <w:u w:color="333333"/>
          <w:shd w:val="clear" w:color="auto" w:fill="FFFFFF"/>
        </w:rPr>
      </w:pPr>
    </w:p>
    <w:p w14:paraId="235E27D0" w14:textId="6F3819E0" w:rsidR="00F711FA" w:rsidRPr="003B1B29" w:rsidRDefault="006461AD" w:rsidP="009D00EA">
      <w:pPr>
        <w:pStyle w:val="PadroB"/>
        <w:tabs>
          <w:tab w:val="left" w:pos="720"/>
          <w:tab w:val="left" w:pos="1440"/>
          <w:tab w:val="left" w:pos="2160"/>
          <w:tab w:val="left" w:pos="2880"/>
          <w:tab w:val="left" w:pos="3600"/>
          <w:tab w:val="left" w:pos="4320"/>
          <w:tab w:val="left" w:pos="5040"/>
          <w:tab w:val="left" w:pos="5760"/>
          <w:tab w:val="left" w:pos="6480"/>
          <w:tab w:val="left" w:pos="7200"/>
          <w:tab w:val="left" w:pos="7920"/>
        </w:tabs>
        <w:snapToGrid w:val="0"/>
        <w:spacing w:line="360" w:lineRule="auto"/>
        <w:jc w:val="both"/>
        <w:rPr>
          <w:rFonts w:ascii="Book Antiqua" w:eastAsia="Book Antiqua" w:hAnsi="Book Antiqua" w:cs="Times New Roman"/>
          <w:color w:val="auto"/>
          <w:sz w:val="24"/>
          <w:szCs w:val="24"/>
          <w:u w:color="333333"/>
          <w:shd w:val="clear" w:color="auto" w:fill="FFFFFF"/>
        </w:rPr>
      </w:pPr>
      <w:r w:rsidRPr="003B1B29">
        <w:rPr>
          <w:rFonts w:ascii="Book Antiqua" w:hAnsi="Book Antiqua" w:cs="TimesNewRomanPS-BoldItalicMT"/>
          <w:b/>
          <w:bCs/>
          <w:iCs/>
          <w:color w:val="auto"/>
          <w:sz w:val="24"/>
          <w:szCs w:val="24"/>
        </w:rPr>
        <w:t>Conflict-of-interest</w:t>
      </w:r>
      <w:r w:rsidRPr="003B1B29">
        <w:rPr>
          <w:rFonts w:ascii="Book Antiqua" w:hAnsi="Book Antiqua"/>
          <w:color w:val="auto"/>
          <w:sz w:val="24"/>
          <w:szCs w:val="24"/>
        </w:rPr>
        <w:t xml:space="preserve"> </w:t>
      </w:r>
      <w:r w:rsidRPr="003B1B29">
        <w:rPr>
          <w:rFonts w:ascii="Book Antiqua" w:hAnsi="Book Antiqua" w:cs="TimesNewRomanPS-BoldItalicMT"/>
          <w:b/>
          <w:bCs/>
          <w:iCs/>
          <w:color w:val="auto"/>
          <w:sz w:val="24"/>
          <w:szCs w:val="24"/>
        </w:rPr>
        <w:t xml:space="preserve">statement: </w:t>
      </w:r>
      <w:r w:rsidR="00F711FA" w:rsidRPr="003B1B29">
        <w:rPr>
          <w:rFonts w:ascii="Book Antiqua" w:hAnsi="Book Antiqua" w:cs="Times New Roman"/>
          <w:color w:val="auto"/>
          <w:sz w:val="24"/>
          <w:szCs w:val="24"/>
          <w:u w:color="333333"/>
          <w:shd w:val="clear" w:color="auto" w:fill="FFFFFF"/>
        </w:rPr>
        <w:t>The authors declare no conflicts of interest.</w:t>
      </w:r>
    </w:p>
    <w:p w14:paraId="6E2A09BD" w14:textId="77777777" w:rsidR="00F711FA" w:rsidRPr="003B1B29" w:rsidRDefault="00F711FA" w:rsidP="009D00EA">
      <w:pPr>
        <w:spacing w:after="0"/>
      </w:pPr>
    </w:p>
    <w:p w14:paraId="5DC47F52" w14:textId="407BDB5A" w:rsidR="00F711FA" w:rsidRPr="003B1B29" w:rsidRDefault="00677042" w:rsidP="00677042">
      <w:pPr>
        <w:spacing w:line="480" w:lineRule="auto"/>
        <w:rPr>
          <w:b/>
        </w:rPr>
      </w:pPr>
      <w:r w:rsidRPr="003B1B29">
        <w:rPr>
          <w:b/>
        </w:rPr>
        <w:lastRenderedPageBreak/>
        <w:t>PRISMA 2009 Checklist</w:t>
      </w:r>
      <w:r w:rsidRPr="003B1B29">
        <w:rPr>
          <w:rFonts w:hint="eastAsia"/>
          <w:b/>
        </w:rPr>
        <w:t xml:space="preserve"> </w:t>
      </w:r>
      <w:r w:rsidRPr="003B1B29">
        <w:rPr>
          <w:b/>
        </w:rPr>
        <w:t>statement</w:t>
      </w:r>
      <w:r w:rsidRPr="003B1B29">
        <w:rPr>
          <w:rFonts w:cs="TimesNewRomanPS-BoldItalicMT" w:hint="eastAsia"/>
          <w:b/>
          <w:bCs/>
          <w:iCs/>
        </w:rPr>
        <w:t>:</w:t>
      </w:r>
      <w:r w:rsidRPr="003B1B29">
        <w:rPr>
          <w:b/>
        </w:rPr>
        <w:t xml:space="preserve"> </w:t>
      </w:r>
      <w:r w:rsidR="00F711FA" w:rsidRPr="003B1B29">
        <w:t>The authors have read the PRISMA 2009 Checklist, and the manuscript was prepared and revised according to the PRISMA 2009 Checklist.</w:t>
      </w:r>
    </w:p>
    <w:p w14:paraId="2AD5B246" w14:textId="77777777" w:rsidR="006461AD" w:rsidRPr="003B1B29" w:rsidRDefault="006461AD" w:rsidP="009D00EA">
      <w:pPr>
        <w:spacing w:after="0"/>
      </w:pPr>
    </w:p>
    <w:p w14:paraId="5C9D7CEA" w14:textId="77777777" w:rsidR="006461AD" w:rsidRPr="003B1B29" w:rsidRDefault="006461AD" w:rsidP="009D00EA">
      <w:pPr>
        <w:widowControl w:val="0"/>
        <w:spacing w:after="0"/>
        <w:rPr>
          <w:rFonts w:cs="Times New Roman"/>
          <w:b/>
        </w:rPr>
      </w:pPr>
      <w:bookmarkStart w:id="2" w:name="OLE_LINK1840"/>
      <w:bookmarkStart w:id="3" w:name="OLE_LINK1839"/>
      <w:bookmarkStart w:id="4" w:name="OLE_LINK1024"/>
      <w:bookmarkStart w:id="5" w:name="OLE_LINK1025"/>
      <w:bookmarkStart w:id="6" w:name="OLE_LINK570"/>
      <w:bookmarkStart w:id="7" w:name="OLE_LINK1096"/>
      <w:bookmarkStart w:id="8" w:name="OLE_LINK1097"/>
      <w:bookmarkStart w:id="9" w:name="OLE_LINK1098"/>
      <w:bookmarkStart w:id="10" w:name="OLE_LINK985"/>
      <w:bookmarkStart w:id="11" w:name="OLE_LINK986"/>
      <w:bookmarkStart w:id="12" w:name="OLE_LINK1122"/>
      <w:bookmarkStart w:id="13" w:name="OLE_LINK649"/>
      <w:bookmarkStart w:id="14" w:name="OLE_LINK650"/>
      <w:bookmarkStart w:id="15" w:name="OLE_LINK1706"/>
      <w:bookmarkStart w:id="16" w:name="OLE_LINK1707"/>
      <w:bookmarkStart w:id="17" w:name="OLE_LINK564"/>
      <w:bookmarkStart w:id="18" w:name="OLE_LINK155"/>
      <w:bookmarkStart w:id="19" w:name="OLE_LINK183"/>
      <w:bookmarkStart w:id="20" w:name="OLE_LINK441"/>
      <w:bookmarkStart w:id="21" w:name="OLE_LINK142"/>
      <w:bookmarkStart w:id="22" w:name="OLE_LINK376"/>
      <w:bookmarkStart w:id="23" w:name="OLE_LINK687"/>
      <w:bookmarkStart w:id="24" w:name="OLE_LINK716"/>
      <w:bookmarkStart w:id="25" w:name="OLE_LINK731"/>
      <w:bookmarkStart w:id="26" w:name="OLE_LINK809"/>
      <w:bookmarkStart w:id="27" w:name="OLE_LINK812"/>
      <w:bookmarkStart w:id="28" w:name="OLE_LINK916"/>
      <w:bookmarkStart w:id="29" w:name="OLE_LINK917"/>
      <w:bookmarkStart w:id="30" w:name="OLE_LINK1013"/>
      <w:bookmarkStart w:id="31" w:name="OLE_LINK1015"/>
      <w:bookmarkStart w:id="32" w:name="OLE_LINK1016"/>
      <w:bookmarkStart w:id="33" w:name="OLE_LINK1546"/>
      <w:bookmarkStart w:id="34" w:name="OLE_LINK1547"/>
      <w:bookmarkStart w:id="35" w:name="OLE_LINK1596"/>
      <w:bookmarkStart w:id="36" w:name="OLE_LINK1749"/>
      <w:bookmarkStart w:id="37" w:name="OLE_LINK1750"/>
      <w:bookmarkStart w:id="38" w:name="OLE_LINK1751"/>
      <w:bookmarkStart w:id="39" w:name="OLE_LINK1924"/>
      <w:bookmarkStart w:id="40" w:name="OLE_LINK1933"/>
      <w:bookmarkStart w:id="41" w:name="OLE_LINK1934"/>
      <w:bookmarkStart w:id="42" w:name="OLE_LINK1935"/>
      <w:bookmarkStart w:id="43" w:name="OLE_LINK1996"/>
      <w:bookmarkStart w:id="44" w:name="OLE_LINK1896"/>
      <w:bookmarkStart w:id="45" w:name="OLE_LINK1900"/>
      <w:bookmarkStart w:id="46" w:name="OLE_LINK2088"/>
      <w:r w:rsidRPr="003B1B29">
        <w:rPr>
          <w:rFonts w:cs="Times New Roman"/>
          <w:b/>
        </w:rPr>
        <w:t>Open-Access:</w:t>
      </w:r>
      <w:bookmarkEnd w:id="2"/>
      <w:bookmarkEnd w:id="3"/>
      <w:r w:rsidRPr="003B1B29">
        <w:rPr>
          <w:rFonts w:cs="Times New Roman"/>
          <w:b/>
        </w:rPr>
        <w:t xml:space="preserve"> </w:t>
      </w:r>
      <w:bookmarkStart w:id="47" w:name="OLE_LINK1365"/>
      <w:bookmarkStart w:id="48" w:name="OLE_LINK907"/>
      <w:bookmarkStart w:id="49" w:name="OLE_LINK760"/>
      <w:r w:rsidRPr="003B1B29">
        <w:rPr>
          <w:rFonts w:cs="Times New Roman"/>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47"/>
      <w:bookmarkEnd w:id="48"/>
      <w:bookmarkEnd w:id="49"/>
    </w:p>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p w14:paraId="20CE1006" w14:textId="77777777" w:rsidR="006461AD" w:rsidRPr="003B1B29" w:rsidRDefault="006461AD" w:rsidP="009D00EA">
      <w:pPr>
        <w:widowControl w:val="0"/>
        <w:spacing w:after="0"/>
        <w:rPr>
          <w:rFonts w:cs="Arial Unicode MS"/>
          <w:kern w:val="2"/>
        </w:rPr>
      </w:pPr>
    </w:p>
    <w:p w14:paraId="1C49890E" w14:textId="1ED27D3A" w:rsidR="006461AD" w:rsidRPr="003B1B29" w:rsidRDefault="006461AD" w:rsidP="009D00EA">
      <w:pPr>
        <w:widowControl w:val="0"/>
        <w:autoSpaceDE w:val="0"/>
        <w:autoSpaceDN w:val="0"/>
        <w:adjustRightInd w:val="0"/>
        <w:spacing w:after="0"/>
        <w:rPr>
          <w:rFonts w:cs="Arial Unicode MS"/>
          <w:kern w:val="2"/>
        </w:rPr>
      </w:pPr>
      <w:bookmarkStart w:id="50" w:name="OLE_LINK759"/>
      <w:bookmarkStart w:id="51" w:name="OLE_LINK709"/>
      <w:bookmarkStart w:id="52" w:name="OLE_LINK1123"/>
      <w:bookmarkStart w:id="53" w:name="OLE_LINK927"/>
      <w:bookmarkStart w:id="54" w:name="OLE_LINK776"/>
      <w:bookmarkStart w:id="55" w:name="OLE_LINK571"/>
      <w:bookmarkStart w:id="56" w:name="OLE_LINK919"/>
      <w:bookmarkStart w:id="57" w:name="OLE_LINK918"/>
      <w:r w:rsidRPr="003B1B29">
        <w:rPr>
          <w:rFonts w:cs="Arial Unicode MS"/>
          <w:b/>
          <w:kern w:val="2"/>
        </w:rPr>
        <w:t>Manuscript source:</w:t>
      </w:r>
      <w:r w:rsidRPr="003B1B29">
        <w:rPr>
          <w:rFonts w:cs="Arial Unicode MS"/>
          <w:kern w:val="2"/>
        </w:rPr>
        <w:t xml:space="preserve"> </w:t>
      </w:r>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50"/>
      <w:bookmarkEnd w:id="51"/>
      <w:bookmarkEnd w:id="52"/>
      <w:bookmarkEnd w:id="53"/>
      <w:bookmarkEnd w:id="54"/>
      <w:bookmarkEnd w:id="55"/>
      <w:bookmarkEnd w:id="56"/>
      <w:bookmarkEnd w:id="57"/>
      <w:r w:rsidRPr="003B1B29">
        <w:rPr>
          <w:rFonts w:cs="Arial Unicode MS"/>
          <w:kern w:val="2"/>
        </w:rPr>
        <w:t xml:space="preserve">Unsolicited </w:t>
      </w:r>
      <w:r w:rsidR="004B2B7C" w:rsidRPr="003B1B29">
        <w:rPr>
          <w:rFonts w:cs="Arial Unicode MS"/>
          <w:kern w:val="2"/>
        </w:rPr>
        <w:t>manuscript</w:t>
      </w:r>
    </w:p>
    <w:p w14:paraId="4C1B8D84" w14:textId="77777777" w:rsidR="006461AD" w:rsidRPr="003B1B29" w:rsidRDefault="006461AD" w:rsidP="009D00EA">
      <w:pPr>
        <w:spacing w:after="0"/>
        <w:rPr>
          <w:rFonts w:eastAsiaTheme="minorEastAsia" w:cs="Book Antiqua"/>
        </w:rPr>
      </w:pPr>
    </w:p>
    <w:p w14:paraId="4596AC6D" w14:textId="7B93F4F9" w:rsidR="00F711FA" w:rsidRPr="003B1B29" w:rsidRDefault="006461AD" w:rsidP="009D00EA">
      <w:pPr>
        <w:spacing w:after="0"/>
      </w:pPr>
      <w:bookmarkStart w:id="58" w:name="OLE_LINK948"/>
      <w:bookmarkStart w:id="59" w:name="OLE_LINK949"/>
      <w:bookmarkStart w:id="60" w:name="OLE_LINK950"/>
      <w:bookmarkStart w:id="61" w:name="OLE_LINK951"/>
      <w:bookmarkStart w:id="62" w:name="OLE_LINK1018"/>
      <w:bookmarkStart w:id="63" w:name="OLE_LINK1019"/>
      <w:bookmarkStart w:id="64" w:name="OLE_LINK1020"/>
      <w:bookmarkStart w:id="65" w:name="OLE_LINK1031"/>
      <w:bookmarkStart w:id="66" w:name="OLE_LINK1263"/>
      <w:bookmarkStart w:id="67" w:name="OLE_LINK1267"/>
      <w:bookmarkStart w:id="68" w:name="OLE_LINK1268"/>
      <w:bookmarkStart w:id="69" w:name="OLE_LINK1269"/>
      <w:bookmarkStart w:id="70" w:name="OLE_LINK1270"/>
      <w:bookmarkStart w:id="71" w:name="OLE_LINK1271"/>
      <w:bookmarkStart w:id="72" w:name="OLE_LINK1752"/>
      <w:bookmarkStart w:id="73" w:name="OLE_LINK1997"/>
      <w:r w:rsidRPr="003B1B29">
        <w:rPr>
          <w:b/>
          <w:lang w:val="pt-BR"/>
        </w:rPr>
        <w:t>Correspond</w:t>
      </w:r>
      <w:bookmarkEnd w:id="58"/>
      <w:bookmarkEnd w:id="59"/>
      <w:bookmarkEnd w:id="60"/>
      <w:bookmarkEnd w:id="61"/>
      <w:r w:rsidRPr="003B1B29">
        <w:rPr>
          <w:b/>
          <w:lang w:val="pt-BR"/>
        </w:rPr>
        <w:t>ing author:</w:t>
      </w:r>
      <w:bookmarkEnd w:id="62"/>
      <w:bookmarkEnd w:id="63"/>
      <w:bookmarkEnd w:id="64"/>
      <w:bookmarkEnd w:id="65"/>
      <w:bookmarkEnd w:id="66"/>
      <w:bookmarkEnd w:id="67"/>
      <w:bookmarkEnd w:id="68"/>
      <w:bookmarkEnd w:id="69"/>
      <w:bookmarkEnd w:id="70"/>
      <w:bookmarkEnd w:id="71"/>
      <w:bookmarkEnd w:id="72"/>
      <w:bookmarkEnd w:id="73"/>
      <w:r w:rsidRPr="003B1B29">
        <w:rPr>
          <w:b/>
          <w:lang w:val="pt-BR"/>
        </w:rPr>
        <w:t xml:space="preserve"> </w:t>
      </w:r>
      <w:proofErr w:type="spellStart"/>
      <w:r w:rsidR="00F711FA" w:rsidRPr="003B1B29">
        <w:rPr>
          <w:b/>
        </w:rPr>
        <w:t>Arslaan</w:t>
      </w:r>
      <w:proofErr w:type="spellEnd"/>
      <w:r w:rsidR="00F711FA" w:rsidRPr="003B1B29">
        <w:rPr>
          <w:b/>
        </w:rPr>
        <w:t xml:space="preserve"> </w:t>
      </w:r>
      <w:proofErr w:type="spellStart"/>
      <w:r w:rsidR="00F711FA" w:rsidRPr="003B1B29">
        <w:rPr>
          <w:b/>
        </w:rPr>
        <w:t>Javaeed</w:t>
      </w:r>
      <w:proofErr w:type="spellEnd"/>
      <w:r w:rsidR="00F711FA" w:rsidRPr="003B1B29">
        <w:rPr>
          <w:b/>
        </w:rPr>
        <w:t xml:space="preserve">, </w:t>
      </w:r>
      <w:r w:rsidRPr="003B1B29">
        <w:rPr>
          <w:b/>
        </w:rPr>
        <w:t>MBBS, MPhil, MSc, Assistant Professor,</w:t>
      </w:r>
      <w:r w:rsidR="00F711FA" w:rsidRPr="003B1B29">
        <w:t xml:space="preserve"> Department of Pathology, Poonch Medical College, Azad Kashmir,</w:t>
      </w:r>
      <w:r w:rsidR="005606F6" w:rsidRPr="003B1B29">
        <w:t xml:space="preserve"> </w:t>
      </w:r>
      <w:proofErr w:type="spellStart"/>
      <w:r w:rsidR="005606F6" w:rsidRPr="003B1B29">
        <w:t>Rawalakot</w:t>
      </w:r>
      <w:proofErr w:type="spellEnd"/>
      <w:r w:rsidR="005606F6" w:rsidRPr="003B1B29">
        <w:t xml:space="preserve"> 1235, </w:t>
      </w:r>
      <w:r w:rsidR="00F711FA" w:rsidRPr="003B1B29">
        <w:t>Pakistan. arslaanjavaeed@yahoo.com</w:t>
      </w:r>
    </w:p>
    <w:p w14:paraId="4061BBB2" w14:textId="69E97DBC" w:rsidR="00F711FA" w:rsidRPr="003B1B29" w:rsidRDefault="00F711FA" w:rsidP="009D00EA">
      <w:pPr>
        <w:spacing w:after="0"/>
        <w:rPr>
          <w:bCs/>
        </w:rPr>
      </w:pPr>
      <w:r w:rsidRPr="003B1B29">
        <w:rPr>
          <w:b/>
          <w:bCs/>
        </w:rPr>
        <w:t>Telephone:</w:t>
      </w:r>
      <w:r w:rsidRPr="003B1B29">
        <w:rPr>
          <w:bCs/>
        </w:rPr>
        <w:t xml:space="preserve"> </w:t>
      </w:r>
      <w:r w:rsidRPr="003B1B29">
        <w:t>+92</w:t>
      </w:r>
      <w:r w:rsidR="005606F6" w:rsidRPr="003B1B29">
        <w:t>-</w:t>
      </w:r>
      <w:r w:rsidRPr="003B1B29">
        <w:t>300</w:t>
      </w:r>
      <w:r w:rsidR="005606F6" w:rsidRPr="003B1B29">
        <w:t>-</w:t>
      </w:r>
      <w:r w:rsidRPr="003B1B29">
        <w:t>4717057</w:t>
      </w:r>
    </w:p>
    <w:p w14:paraId="006A7D4D" w14:textId="77777777" w:rsidR="00F711FA" w:rsidRPr="003B1B29" w:rsidRDefault="00F711FA" w:rsidP="009D00EA">
      <w:pPr>
        <w:spacing w:after="0"/>
      </w:pPr>
    </w:p>
    <w:p w14:paraId="721FE6BE" w14:textId="45FC5D61" w:rsidR="006461AD" w:rsidRPr="003B1B29" w:rsidRDefault="006461AD" w:rsidP="009D00EA">
      <w:pPr>
        <w:widowControl w:val="0"/>
        <w:spacing w:after="0"/>
        <w:rPr>
          <w:rFonts w:cs="Times New Roman"/>
          <w:b/>
          <w:kern w:val="2"/>
        </w:rPr>
      </w:pPr>
      <w:bookmarkStart w:id="74" w:name="OLE_LINK1712"/>
      <w:bookmarkStart w:id="75" w:name="OLE_LINK2150"/>
      <w:bookmarkStart w:id="76" w:name="OLE_LINK2089"/>
      <w:bookmarkStart w:id="77" w:name="OLE_LINK1979"/>
      <w:bookmarkStart w:id="78" w:name="OLE_LINK1978"/>
      <w:bookmarkStart w:id="79" w:name="OLE_LINK1974"/>
      <w:bookmarkStart w:id="80" w:name="OLE_LINK1973"/>
      <w:bookmarkStart w:id="81" w:name="OLE_LINK1966"/>
      <w:bookmarkStart w:id="82" w:name="OLE_LINK1965"/>
      <w:bookmarkStart w:id="83" w:name="OLE_LINK1961"/>
      <w:bookmarkStart w:id="84" w:name="OLE_LINK1960"/>
      <w:bookmarkStart w:id="85" w:name="OLE_LINK1959"/>
      <w:bookmarkStart w:id="86" w:name="OLE_LINK1730"/>
      <w:bookmarkStart w:id="87" w:name="OLE_LINK2001"/>
      <w:bookmarkStart w:id="88" w:name="OLE_LINK2000"/>
      <w:bookmarkStart w:id="89" w:name="OLE_LINK580"/>
      <w:bookmarkStart w:id="90" w:name="OLE_LINK1779"/>
      <w:bookmarkStart w:id="91" w:name="OLE_LINK1757"/>
      <w:bookmarkStart w:id="92" w:name="OLE_LINK1602"/>
      <w:bookmarkStart w:id="93" w:name="OLE_LINK1601"/>
      <w:bookmarkStart w:id="94" w:name="OLE_LINK1509"/>
      <w:bookmarkStart w:id="95" w:name="OLE_LINK1542"/>
      <w:bookmarkStart w:id="96" w:name="OLE_LINK1541"/>
      <w:bookmarkStart w:id="97" w:name="OLE_LINK1153"/>
      <w:bookmarkStart w:id="98" w:name="OLE_LINK1014"/>
      <w:bookmarkStart w:id="99" w:name="OLE_LINK971"/>
      <w:bookmarkStart w:id="100" w:name="OLE_LINK1213"/>
      <w:bookmarkStart w:id="101" w:name="OLE_LINK1124"/>
      <w:bookmarkStart w:id="102" w:name="OLE_LINK990"/>
      <w:bookmarkStart w:id="103" w:name="OLE_LINK989"/>
      <w:bookmarkStart w:id="104" w:name="OLE_LINK1109"/>
      <w:bookmarkStart w:id="105" w:name="OLE_LINK1108"/>
      <w:bookmarkStart w:id="106" w:name="OLE_LINK1107"/>
      <w:bookmarkStart w:id="107" w:name="OLE_LINK934"/>
      <w:bookmarkStart w:id="108" w:name="OLE_LINK245"/>
      <w:bookmarkStart w:id="109" w:name="OLE_LINK218"/>
      <w:bookmarkStart w:id="110" w:name="OLE_LINK67"/>
      <w:bookmarkStart w:id="111" w:name="OLE_LINK64"/>
      <w:bookmarkStart w:id="112" w:name="OLE_LINK924"/>
      <w:bookmarkStart w:id="113" w:name="OLE_LINK923"/>
      <w:bookmarkStart w:id="114" w:name="OLE_LINK775"/>
      <w:r w:rsidRPr="003B1B29">
        <w:rPr>
          <w:rFonts w:cs="Times New Roman"/>
          <w:b/>
          <w:kern w:val="2"/>
        </w:rPr>
        <w:t xml:space="preserve">Received: </w:t>
      </w:r>
      <w:bookmarkStart w:id="115" w:name="OLE_LINK2487"/>
      <w:bookmarkStart w:id="116" w:name="OLE_LINK2486"/>
      <w:r w:rsidRPr="003B1B29">
        <w:rPr>
          <w:rFonts w:cs="Times New Roman"/>
          <w:kern w:val="2"/>
        </w:rPr>
        <w:t>January 21, 201</w:t>
      </w:r>
      <w:bookmarkEnd w:id="115"/>
      <w:bookmarkEnd w:id="116"/>
      <w:r w:rsidRPr="003B1B29">
        <w:rPr>
          <w:rFonts w:cs="Times New Roman"/>
          <w:kern w:val="2"/>
        </w:rPr>
        <w:t>9</w:t>
      </w:r>
    </w:p>
    <w:p w14:paraId="4CE3EAFA" w14:textId="6613DA28" w:rsidR="006461AD" w:rsidRPr="003B1B29" w:rsidRDefault="006461AD" w:rsidP="009D00EA">
      <w:pPr>
        <w:widowControl w:val="0"/>
        <w:spacing w:after="0"/>
        <w:rPr>
          <w:rFonts w:cs="Times New Roman"/>
          <w:b/>
          <w:kern w:val="2"/>
        </w:rPr>
      </w:pPr>
      <w:r w:rsidRPr="003B1B29">
        <w:rPr>
          <w:rFonts w:cs="Times New Roman"/>
          <w:b/>
          <w:kern w:val="2"/>
        </w:rPr>
        <w:t xml:space="preserve">Peer-review started: </w:t>
      </w:r>
      <w:r w:rsidRPr="003B1B29">
        <w:rPr>
          <w:rFonts w:cs="Times New Roman"/>
          <w:kern w:val="2"/>
        </w:rPr>
        <w:t>January 21, 2019</w:t>
      </w:r>
    </w:p>
    <w:p w14:paraId="5EBA5EA5" w14:textId="2B958330" w:rsidR="006461AD" w:rsidRPr="003B1B29" w:rsidRDefault="006461AD" w:rsidP="009D00EA">
      <w:pPr>
        <w:widowControl w:val="0"/>
        <w:spacing w:after="0"/>
        <w:rPr>
          <w:rFonts w:cs="Times New Roman"/>
          <w:b/>
          <w:kern w:val="2"/>
        </w:rPr>
      </w:pPr>
      <w:r w:rsidRPr="003B1B29">
        <w:rPr>
          <w:rFonts w:cs="Times New Roman"/>
          <w:b/>
          <w:kern w:val="2"/>
        </w:rPr>
        <w:t xml:space="preserve">First decision: </w:t>
      </w:r>
      <w:bookmarkStart w:id="117" w:name="OLE_LINK2489"/>
      <w:bookmarkStart w:id="118" w:name="OLE_LINK2488"/>
      <w:r w:rsidRPr="003B1B29">
        <w:rPr>
          <w:rFonts w:cs="Times New Roman"/>
          <w:kern w:val="2"/>
        </w:rPr>
        <w:t>March 15, 201</w:t>
      </w:r>
      <w:bookmarkEnd w:id="117"/>
      <w:bookmarkEnd w:id="118"/>
      <w:r w:rsidRPr="003B1B29">
        <w:rPr>
          <w:rFonts w:cs="Times New Roman"/>
          <w:kern w:val="2"/>
        </w:rPr>
        <w:t>9</w:t>
      </w:r>
    </w:p>
    <w:p w14:paraId="2ECDDA60" w14:textId="0791BAAF" w:rsidR="006461AD" w:rsidRPr="003B1B29" w:rsidRDefault="006461AD" w:rsidP="009D00EA">
      <w:pPr>
        <w:widowControl w:val="0"/>
        <w:spacing w:after="0"/>
        <w:rPr>
          <w:rFonts w:cs="Times New Roman"/>
          <w:b/>
          <w:kern w:val="2"/>
        </w:rPr>
      </w:pPr>
      <w:r w:rsidRPr="003B1B29">
        <w:rPr>
          <w:rFonts w:cs="Times New Roman"/>
          <w:b/>
          <w:kern w:val="2"/>
        </w:rPr>
        <w:t xml:space="preserve">Revised: </w:t>
      </w:r>
      <w:r w:rsidRPr="003B1B29">
        <w:rPr>
          <w:rFonts w:cs="Times New Roman"/>
          <w:kern w:val="2"/>
        </w:rPr>
        <w:t>March 31, 2019</w:t>
      </w:r>
    </w:p>
    <w:p w14:paraId="2A3F6713" w14:textId="040D1CF5" w:rsidR="006461AD" w:rsidRPr="003B1B29" w:rsidRDefault="006461AD" w:rsidP="009D00EA">
      <w:pPr>
        <w:widowControl w:val="0"/>
        <w:spacing w:after="0"/>
        <w:rPr>
          <w:rFonts w:cs="Times New Roman"/>
          <w:b/>
          <w:kern w:val="2"/>
        </w:rPr>
      </w:pPr>
      <w:r w:rsidRPr="003B1B29">
        <w:rPr>
          <w:rFonts w:cs="Times New Roman"/>
          <w:b/>
          <w:kern w:val="2"/>
        </w:rPr>
        <w:t>Accepted:</w:t>
      </w:r>
      <w:r w:rsidR="00D51E93" w:rsidRPr="003B1B29">
        <w:rPr>
          <w:rFonts w:cs="Times New Roman"/>
          <w:b/>
          <w:kern w:val="2"/>
        </w:rPr>
        <w:t xml:space="preserve"> </w:t>
      </w:r>
      <w:r w:rsidR="00D51E93" w:rsidRPr="003B1B29">
        <w:rPr>
          <w:rFonts w:cs="Times New Roman"/>
          <w:kern w:val="2"/>
        </w:rPr>
        <w:t>April 8, 2019</w:t>
      </w:r>
      <w:r w:rsidRPr="003B1B29">
        <w:rPr>
          <w:rFonts w:cs="Times New Roman"/>
          <w:kern w:val="2"/>
        </w:rPr>
        <w:t xml:space="preserve"> </w:t>
      </w:r>
    </w:p>
    <w:p w14:paraId="5D620158" w14:textId="37649A73" w:rsidR="006461AD" w:rsidRPr="003B1B29" w:rsidRDefault="006461AD" w:rsidP="009D00EA">
      <w:pPr>
        <w:widowControl w:val="0"/>
        <w:spacing w:after="0"/>
        <w:rPr>
          <w:rFonts w:cs="Times New Roman"/>
          <w:b/>
          <w:kern w:val="2"/>
        </w:rPr>
      </w:pPr>
      <w:r w:rsidRPr="003B1B29">
        <w:rPr>
          <w:rFonts w:cs="Times New Roman"/>
          <w:b/>
          <w:kern w:val="2"/>
        </w:rPr>
        <w:t>Article in press:</w:t>
      </w:r>
      <w:r w:rsidR="003B1B29" w:rsidRPr="003B1B29">
        <w:rPr>
          <w:rFonts w:cs="Times New Roman"/>
          <w:kern w:val="2"/>
        </w:rPr>
        <w:t xml:space="preserve"> </w:t>
      </w:r>
      <w:r w:rsidR="003B1B29" w:rsidRPr="003B1B29">
        <w:rPr>
          <w:rFonts w:cs="Times New Roman"/>
          <w:kern w:val="2"/>
        </w:rPr>
        <w:t xml:space="preserve">April </w:t>
      </w:r>
      <w:r w:rsidR="003B1B29">
        <w:rPr>
          <w:rFonts w:cs="Times New Roman" w:hint="eastAsia"/>
          <w:kern w:val="2"/>
        </w:rPr>
        <w:t>9</w:t>
      </w:r>
      <w:r w:rsidR="003B1B29" w:rsidRPr="003B1B29">
        <w:rPr>
          <w:rFonts w:cs="Times New Roman"/>
          <w:kern w:val="2"/>
        </w:rPr>
        <w:t>, 2019</w:t>
      </w:r>
    </w:p>
    <w:p w14:paraId="02A6E802" w14:textId="59B2EDEA" w:rsidR="00F711FA" w:rsidRPr="003B1B29" w:rsidRDefault="006461AD" w:rsidP="009D00EA">
      <w:pPr>
        <w:spacing w:after="0"/>
        <w:rPr>
          <w:rFonts w:eastAsiaTheme="minorEastAsia" w:cs="Times New Roman"/>
        </w:rPr>
      </w:pPr>
      <w:r w:rsidRPr="003B1B29">
        <w:rPr>
          <w:rFonts w:cs="Times New Roman"/>
          <w:b/>
          <w:kern w:val="2"/>
        </w:rPr>
        <w:t>Published online</w:t>
      </w:r>
      <w:bookmarkEnd w:id="74"/>
      <w:r w:rsidRPr="003B1B29">
        <w:rPr>
          <w:rFonts w:cs="Times New Roman"/>
          <w:b/>
          <w:kern w:val="2"/>
        </w:rPr>
        <w:t>:</w:t>
      </w:r>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r w:rsidR="003B1B29" w:rsidRPr="003B1B29">
        <w:rPr>
          <w:rFonts w:cs="Times New Roman"/>
          <w:b/>
          <w:kern w:val="2"/>
        </w:rPr>
        <w:t xml:space="preserve"> </w:t>
      </w:r>
      <w:r w:rsidR="003B1B29" w:rsidRPr="003B1B29">
        <w:rPr>
          <w:rFonts w:cs="Times New Roman"/>
          <w:kern w:val="2"/>
        </w:rPr>
        <w:t>June 24, 2019</w:t>
      </w:r>
      <w:r w:rsidR="00F711FA" w:rsidRPr="003B1B29">
        <w:br w:type="page"/>
      </w:r>
    </w:p>
    <w:p w14:paraId="581F4E7F" w14:textId="77777777" w:rsidR="00F711FA" w:rsidRPr="003B1B29" w:rsidRDefault="00F711FA" w:rsidP="009D00EA">
      <w:pPr>
        <w:spacing w:after="0"/>
        <w:rPr>
          <w:b/>
        </w:rPr>
      </w:pPr>
      <w:r w:rsidRPr="003B1B29">
        <w:rPr>
          <w:b/>
        </w:rPr>
        <w:lastRenderedPageBreak/>
        <w:t>Abstract</w:t>
      </w:r>
    </w:p>
    <w:p w14:paraId="441339B4" w14:textId="77777777" w:rsidR="00F711FA" w:rsidRPr="003B1B29" w:rsidRDefault="00F711FA" w:rsidP="009D00EA">
      <w:pPr>
        <w:spacing w:after="0"/>
        <w:rPr>
          <w:b/>
          <w:bCs/>
          <w:i/>
        </w:rPr>
      </w:pPr>
      <w:r w:rsidRPr="003B1B29">
        <w:rPr>
          <w:b/>
          <w:bCs/>
          <w:i/>
        </w:rPr>
        <w:t>BACKGROUND</w:t>
      </w:r>
    </w:p>
    <w:p w14:paraId="30997786" w14:textId="35AF8694" w:rsidR="00F711FA" w:rsidRPr="003B1B29" w:rsidRDefault="00F711FA" w:rsidP="009D00EA">
      <w:pPr>
        <w:spacing w:after="0"/>
      </w:pPr>
      <w:r w:rsidRPr="003B1B29">
        <w:t>SOX2 is a regulator of pluripotent cellular transcription, yet it has been recently integrated in cancer biology. The present study provides an analytic insight into the correlation of SOX2 overexpression with cancer metastasis and patient survival.</w:t>
      </w:r>
    </w:p>
    <w:p w14:paraId="0A8B0DF3" w14:textId="77777777" w:rsidR="00F711FA" w:rsidRPr="003B1B29" w:rsidRDefault="00F711FA" w:rsidP="009D00EA">
      <w:pPr>
        <w:spacing w:after="0"/>
      </w:pPr>
    </w:p>
    <w:p w14:paraId="13A2D495" w14:textId="77777777" w:rsidR="00F711FA" w:rsidRPr="003B1B29" w:rsidRDefault="00F711FA" w:rsidP="009D00EA">
      <w:pPr>
        <w:spacing w:after="0"/>
        <w:rPr>
          <w:b/>
          <w:i/>
        </w:rPr>
      </w:pPr>
      <w:r w:rsidRPr="003B1B29">
        <w:rPr>
          <w:b/>
          <w:i/>
        </w:rPr>
        <w:t>AIM</w:t>
      </w:r>
    </w:p>
    <w:p w14:paraId="68C21F89" w14:textId="52CA6190" w:rsidR="00F711FA" w:rsidRPr="003B1B29" w:rsidRDefault="00E22294" w:rsidP="009D00EA">
      <w:pPr>
        <w:spacing w:after="0"/>
      </w:pPr>
      <w:proofErr w:type="gramStart"/>
      <w:r w:rsidRPr="003B1B29">
        <w:t>To investigate the association of SOX2 overexpression with metastasis and its implication in the prognosis of cancer patients.</w:t>
      </w:r>
      <w:proofErr w:type="gramEnd"/>
    </w:p>
    <w:p w14:paraId="390DB8B7" w14:textId="77777777" w:rsidR="00E22294" w:rsidRPr="003B1B29" w:rsidRDefault="00E22294" w:rsidP="009D00EA">
      <w:pPr>
        <w:spacing w:after="0"/>
      </w:pPr>
    </w:p>
    <w:p w14:paraId="7A40A894" w14:textId="29CAAC17" w:rsidR="00F711FA" w:rsidRPr="003B1B29" w:rsidRDefault="00F711FA" w:rsidP="009D00EA">
      <w:pPr>
        <w:spacing w:after="0"/>
        <w:rPr>
          <w:b/>
          <w:bCs/>
          <w:i/>
        </w:rPr>
      </w:pPr>
      <w:r w:rsidRPr="003B1B29">
        <w:rPr>
          <w:b/>
          <w:bCs/>
          <w:i/>
        </w:rPr>
        <w:t>METHODS</w:t>
      </w:r>
    </w:p>
    <w:p w14:paraId="1D901F7E" w14:textId="19DFCDF5" w:rsidR="00F711FA" w:rsidRPr="003B1B29" w:rsidRDefault="00F711FA" w:rsidP="009D00EA">
      <w:pPr>
        <w:spacing w:after="0"/>
      </w:pPr>
      <w:r w:rsidRPr="003B1B29">
        <w:t>A meta-analysis was conducted including studies that compared the association of low or high SOX2 expression with lymph node metastasis</w:t>
      </w:r>
      <w:r w:rsidR="003A547F" w:rsidRPr="003B1B29">
        <w:t xml:space="preserve"> (LNM)</w:t>
      </w:r>
      <w:r w:rsidRPr="003B1B29">
        <w:t xml:space="preserve"> and/or distant metastasis</w:t>
      </w:r>
      <w:r w:rsidR="003A547F" w:rsidRPr="003B1B29">
        <w:t xml:space="preserve"> (DM)</w:t>
      </w:r>
      <w:r w:rsidRPr="003B1B29">
        <w:t xml:space="preserve">. The following data were additionally extracted: survival, including the </w:t>
      </w:r>
      <w:r w:rsidR="00331384" w:rsidRPr="003B1B29">
        <w:t>overall survival (OS)</w:t>
      </w:r>
      <w:r w:rsidRPr="003B1B29">
        <w:t xml:space="preserve"> and disease-free survival</w:t>
      </w:r>
      <w:r w:rsidR="00331384" w:rsidRPr="003B1B29">
        <w:t xml:space="preserve"> (DFS)</w:t>
      </w:r>
      <w:r w:rsidRPr="003B1B29">
        <w:t xml:space="preserve">, and prevalence of high and low SOX2 expression. Odds ratios (commonly known as ORs) and their respective 95% confidence intervals (CIs) were used to investigate the association between SOX2 expression and </w:t>
      </w:r>
      <w:r w:rsidR="003A547F" w:rsidRPr="003B1B29">
        <w:t>LNM</w:t>
      </w:r>
      <w:r w:rsidRPr="003B1B29">
        <w:t xml:space="preserve"> and </w:t>
      </w:r>
      <w:r w:rsidR="003A547F" w:rsidRPr="003B1B29">
        <w:t>DM</w:t>
      </w:r>
      <w:r w:rsidRPr="003B1B29">
        <w:t>, while hazard ratios (commonly known as HRs) and 95%CIs were applied to evaluate the prognostic markers.</w:t>
      </w:r>
    </w:p>
    <w:p w14:paraId="3D14E3A4" w14:textId="77777777" w:rsidR="00F711FA" w:rsidRPr="003B1B29" w:rsidRDefault="00F711FA" w:rsidP="009D00EA">
      <w:pPr>
        <w:spacing w:after="0"/>
      </w:pPr>
    </w:p>
    <w:p w14:paraId="656DCD43" w14:textId="77777777" w:rsidR="00F711FA" w:rsidRPr="003B1B29" w:rsidRDefault="00F711FA" w:rsidP="009D00EA">
      <w:pPr>
        <w:spacing w:after="0"/>
        <w:rPr>
          <w:b/>
          <w:bCs/>
          <w:i/>
        </w:rPr>
      </w:pPr>
      <w:r w:rsidRPr="003B1B29">
        <w:rPr>
          <w:b/>
          <w:bCs/>
          <w:i/>
        </w:rPr>
        <w:t>RESULTS</w:t>
      </w:r>
    </w:p>
    <w:p w14:paraId="40687681" w14:textId="4AA65530" w:rsidR="00F711FA" w:rsidRPr="003B1B29" w:rsidRDefault="00F711FA" w:rsidP="009D00EA">
      <w:pPr>
        <w:spacing w:after="0"/>
      </w:pPr>
      <w:r w:rsidRPr="003B1B29">
        <w:t>In a total of 2643 patients (60.88% males), the pooled prevalence of SOX2 overexpression was 46.22% (95%CI: 39.07%</w:t>
      </w:r>
      <w:r w:rsidR="003A547F" w:rsidRPr="003B1B29">
        <w:t>-</w:t>
      </w:r>
      <w:r w:rsidRPr="003B1B29">
        <w:t xml:space="preserve">53.38%) in different types of cancer. SOX2 overexpression significantly correlated with </w:t>
      </w:r>
      <w:r w:rsidR="003A547F" w:rsidRPr="003B1B29">
        <w:t>DM</w:t>
      </w:r>
      <w:r w:rsidRPr="003B1B29">
        <w:t xml:space="preserve"> (OR = 1.79, 95%CI: 1.20</w:t>
      </w:r>
      <w:r w:rsidR="003A547F" w:rsidRPr="003B1B29">
        <w:t>-</w:t>
      </w:r>
      <w:r w:rsidRPr="003B1B29">
        <w:t xml:space="preserve">3.25, </w:t>
      </w:r>
      <w:r w:rsidRPr="003B1B29">
        <w:rPr>
          <w:i/>
        </w:rPr>
        <w:t>P</w:t>
      </w:r>
      <w:r w:rsidRPr="003B1B29">
        <w:t xml:space="preserve"> &lt; 0.008) compared to low SOX2 expression. In subgroups analyses, a high SOX2 expression was associated with </w:t>
      </w:r>
      <w:r w:rsidR="003A547F" w:rsidRPr="003B1B29">
        <w:t>LNM</w:t>
      </w:r>
      <w:r w:rsidRPr="003B1B29">
        <w:t xml:space="preserve"> in cancers of the lung, breast, and colon and associated with </w:t>
      </w:r>
      <w:r w:rsidR="003A547F" w:rsidRPr="003B1B29">
        <w:t>DM</w:t>
      </w:r>
      <w:r w:rsidRPr="003B1B29">
        <w:t xml:space="preserve"> in hepatic, head and neck, and colon cancers. SOX2 overexpression was also associated with a shorter </w:t>
      </w:r>
      <w:r w:rsidR="00331384" w:rsidRPr="003B1B29">
        <w:t>OS</w:t>
      </w:r>
      <w:r w:rsidRPr="003B1B29">
        <w:t xml:space="preserve"> (HR = 1.65, 95%CI: 1.34</w:t>
      </w:r>
      <w:r w:rsidR="003A547F" w:rsidRPr="003B1B29">
        <w:t>-</w:t>
      </w:r>
      <w:r w:rsidRPr="003B1B29">
        <w:t xml:space="preserve">2.04, </w:t>
      </w:r>
      <w:r w:rsidRPr="003B1B29">
        <w:rPr>
          <w:i/>
        </w:rPr>
        <w:t>P</w:t>
      </w:r>
      <w:r w:rsidRPr="003B1B29">
        <w:t xml:space="preserve"> &lt; 0.001) and </w:t>
      </w:r>
      <w:r w:rsidR="00331384" w:rsidRPr="003B1B29">
        <w:t>DFS</w:t>
      </w:r>
      <w:r w:rsidRPr="003B1B29">
        <w:t xml:space="preserve"> (HR = 1.54, 95%CI: 1.14</w:t>
      </w:r>
      <w:r w:rsidR="003A547F" w:rsidRPr="003B1B29">
        <w:t>-</w:t>
      </w:r>
      <w:r w:rsidRPr="003B1B29">
        <w:t xml:space="preserve">2.08, </w:t>
      </w:r>
      <w:r w:rsidRPr="003B1B29">
        <w:rPr>
          <w:i/>
        </w:rPr>
        <w:t>P</w:t>
      </w:r>
      <w:r w:rsidRPr="003B1B29">
        <w:t xml:space="preserve"> = 0.005).</w:t>
      </w:r>
    </w:p>
    <w:p w14:paraId="029713AD" w14:textId="77777777" w:rsidR="00F711FA" w:rsidRPr="003B1B29" w:rsidRDefault="00F711FA" w:rsidP="009D00EA">
      <w:pPr>
        <w:spacing w:after="0"/>
      </w:pPr>
    </w:p>
    <w:p w14:paraId="78DA7B08" w14:textId="4EA70821" w:rsidR="00F711FA" w:rsidRPr="003B1B29" w:rsidRDefault="00F711FA" w:rsidP="009D00EA">
      <w:pPr>
        <w:spacing w:after="0"/>
        <w:rPr>
          <w:b/>
          <w:bCs/>
          <w:i/>
        </w:rPr>
      </w:pPr>
      <w:r w:rsidRPr="003B1B29">
        <w:rPr>
          <w:b/>
          <w:bCs/>
          <w:i/>
        </w:rPr>
        <w:lastRenderedPageBreak/>
        <w:t>CONCLUSION</w:t>
      </w:r>
    </w:p>
    <w:p w14:paraId="70AEE209" w14:textId="77777777" w:rsidR="00F711FA" w:rsidRPr="003B1B29" w:rsidRDefault="00F711FA" w:rsidP="009D00EA">
      <w:pPr>
        <w:spacing w:after="0"/>
      </w:pPr>
      <w:r w:rsidRPr="003B1B29">
        <w:t>A remarkable role of SOX2 overexpression was observed in cancer biology and metastasis. However, many questions in the regulatory pathways need to be addressed to reveal as many functional aspects as possible to tailor new targeted therapeutic strategies.</w:t>
      </w:r>
    </w:p>
    <w:p w14:paraId="0022550E" w14:textId="77777777" w:rsidR="00F711FA" w:rsidRPr="003B1B29" w:rsidRDefault="00F711FA" w:rsidP="009D00EA">
      <w:pPr>
        <w:spacing w:after="0"/>
      </w:pPr>
    </w:p>
    <w:p w14:paraId="4025AF36" w14:textId="77777777" w:rsidR="00F711FA" w:rsidRPr="003B1B29" w:rsidRDefault="00F711FA" w:rsidP="009D00EA">
      <w:pPr>
        <w:spacing w:after="0"/>
      </w:pPr>
      <w:r w:rsidRPr="003B1B29">
        <w:rPr>
          <w:b/>
          <w:bCs/>
        </w:rPr>
        <w:t>Key words</w:t>
      </w:r>
      <w:r w:rsidRPr="003B1B29">
        <w:rPr>
          <w:b/>
        </w:rPr>
        <w:t>:</w:t>
      </w:r>
      <w:r w:rsidRPr="003B1B29">
        <w:t xml:space="preserve"> </w:t>
      </w:r>
      <w:bookmarkStart w:id="119" w:name="OLE_LINK10"/>
      <w:r w:rsidRPr="003B1B29">
        <w:t>Tumor progression; SOX2; Cancer; Cancer stem cell markers; Lymphatic metastasis</w:t>
      </w:r>
    </w:p>
    <w:bookmarkEnd w:id="119"/>
    <w:p w14:paraId="00BF7C25" w14:textId="77777777" w:rsidR="00F711FA" w:rsidRPr="003B1B29" w:rsidRDefault="00F711FA" w:rsidP="009D00EA">
      <w:pPr>
        <w:spacing w:after="0"/>
      </w:pPr>
    </w:p>
    <w:p w14:paraId="0EA42373" w14:textId="7E733B53" w:rsidR="003A547F" w:rsidRPr="003B1B29" w:rsidRDefault="003A547F" w:rsidP="009D00EA">
      <w:pPr>
        <w:spacing w:after="0"/>
        <w:rPr>
          <w:rFonts w:cs="Arial"/>
        </w:rPr>
      </w:pPr>
      <w:bookmarkStart w:id="120" w:name="OLE_LINK56"/>
      <w:bookmarkStart w:id="121" w:name="OLE_LINK55"/>
      <w:bookmarkStart w:id="122" w:name="OLE_LINK2158"/>
      <w:bookmarkStart w:id="123" w:name="OLE_LINK2157"/>
      <w:bookmarkStart w:id="124" w:name="OLE_LINK2156"/>
      <w:bookmarkStart w:id="125" w:name="OLE_LINK2093"/>
      <w:bookmarkStart w:id="126" w:name="OLE_LINK1987"/>
      <w:bookmarkStart w:id="127" w:name="OLE_LINK1986"/>
      <w:bookmarkStart w:id="128" w:name="OLE_LINK1985"/>
      <w:bookmarkStart w:id="129" w:name="OLE_LINK1983"/>
      <w:bookmarkStart w:id="130" w:name="OLE_LINK1691"/>
      <w:bookmarkStart w:id="131" w:name="OLE_LINK1690"/>
      <w:bookmarkStart w:id="132" w:name="OLE_LINK1796"/>
      <w:bookmarkStart w:id="133" w:name="OLE_LINK1795"/>
      <w:bookmarkStart w:id="134" w:name="OLE_LINK1794"/>
      <w:bookmarkStart w:id="135" w:name="OLE_LINK1688"/>
      <w:bookmarkStart w:id="136" w:name="OLE_LINK1687"/>
      <w:bookmarkStart w:id="137" w:name="OLE_LINK1641"/>
      <w:bookmarkStart w:id="138" w:name="OLE_LINK1640"/>
      <w:bookmarkStart w:id="139" w:name="OLE_LINK1637"/>
      <w:bookmarkStart w:id="140" w:name="OLE_LINK1635"/>
      <w:bookmarkStart w:id="141" w:name="OLE_LINK1634"/>
      <w:bookmarkStart w:id="142" w:name="OLE_LINK1633"/>
      <w:bookmarkStart w:id="143" w:name="OLE_LINK1604"/>
      <w:bookmarkStart w:id="144" w:name="OLE_LINK1603"/>
      <w:bookmarkStart w:id="145" w:name="OLE_LINK1831"/>
      <w:bookmarkStart w:id="146" w:name="OLE_LINK1715"/>
      <w:bookmarkStart w:id="147" w:name="OLE_LINK1714"/>
      <w:bookmarkStart w:id="148" w:name="OLE_LINK1364"/>
      <w:bookmarkStart w:id="149" w:name="OLE_LINK1231"/>
      <w:bookmarkStart w:id="150" w:name="OLE_LINK1230"/>
      <w:bookmarkStart w:id="151" w:name="OLE_LINK1229"/>
      <w:bookmarkStart w:id="152" w:name="OLE_LINK1228"/>
      <w:bookmarkStart w:id="153" w:name="OLE_LINK1227"/>
      <w:bookmarkStart w:id="154" w:name="OLE_LINK1226"/>
      <w:bookmarkStart w:id="155" w:name="OLE_LINK1167"/>
      <w:bookmarkStart w:id="156" w:name="OLE_LINK1166"/>
      <w:bookmarkStart w:id="157" w:name="OLE_LINK1164"/>
      <w:bookmarkStart w:id="158" w:name="OLE_LINK1151"/>
      <w:bookmarkStart w:id="159" w:name="OLE_LINK1150"/>
      <w:bookmarkStart w:id="160" w:name="OLE_LINK1125"/>
      <w:bookmarkStart w:id="161" w:name="OLE_LINK932"/>
      <w:bookmarkStart w:id="162" w:name="OLE_LINK931"/>
      <w:bookmarkStart w:id="163" w:name="OLE_LINK930"/>
      <w:bookmarkStart w:id="164" w:name="OLE_LINK929"/>
      <w:bookmarkStart w:id="165" w:name="OLE_LINK1115"/>
      <w:bookmarkStart w:id="166" w:name="OLE_LINK1114"/>
      <w:bookmarkStart w:id="167" w:name="OLE_LINK1113"/>
      <w:bookmarkStart w:id="168" w:name="OLE_LINK1112"/>
      <w:bookmarkStart w:id="169" w:name="OLE_LINK942"/>
      <w:bookmarkStart w:id="170" w:name="OLE_LINK941"/>
      <w:bookmarkStart w:id="171" w:name="OLE_LINK940"/>
      <w:bookmarkStart w:id="172" w:name="OLE_LINK255"/>
      <w:bookmarkStart w:id="173" w:name="OLE_LINK936"/>
      <w:bookmarkStart w:id="174" w:name="OLE_LINK935"/>
      <w:bookmarkStart w:id="175" w:name="OLE_LINK780"/>
      <w:bookmarkStart w:id="176" w:name="OLE_LINK779"/>
      <w:proofErr w:type="gramStart"/>
      <w:r w:rsidRPr="003B1B29">
        <w:rPr>
          <w:b/>
        </w:rPr>
        <w:t>©</w:t>
      </w:r>
      <w:bookmarkEnd w:id="120"/>
      <w:bookmarkEnd w:id="121"/>
      <w:r w:rsidRPr="003B1B29">
        <w:rPr>
          <w:b/>
        </w:rPr>
        <w:t xml:space="preserve"> </w:t>
      </w:r>
      <w:r w:rsidRPr="003B1B29">
        <w:rPr>
          <w:rFonts w:cs="Arial"/>
          <w:b/>
        </w:rPr>
        <w:t>The Author(s) 2019.</w:t>
      </w:r>
      <w:proofErr w:type="gramEnd"/>
      <w:r w:rsidRPr="003B1B29">
        <w:rPr>
          <w:rFonts w:cs="Arial"/>
          <w:b/>
        </w:rPr>
        <w:t xml:space="preserve"> </w:t>
      </w:r>
      <w:proofErr w:type="gramStart"/>
      <w:r w:rsidRPr="003B1B29">
        <w:rPr>
          <w:rFonts w:cs="Arial"/>
        </w:rPr>
        <w:t xml:space="preserve">Published by </w:t>
      </w:r>
      <w:proofErr w:type="spellStart"/>
      <w:r w:rsidRPr="003B1B29">
        <w:rPr>
          <w:rFonts w:cs="Arial"/>
        </w:rPr>
        <w:t>Baishideng</w:t>
      </w:r>
      <w:proofErr w:type="spellEnd"/>
      <w:r w:rsidRPr="003B1B29">
        <w:rPr>
          <w:rFonts w:cs="Arial"/>
        </w:rPr>
        <w:t xml:space="preserve"> Publishing Group Inc.</w:t>
      </w:r>
      <w:proofErr w:type="gramEnd"/>
      <w:r w:rsidRPr="003B1B29">
        <w:rPr>
          <w:rFonts w:cs="Arial"/>
        </w:rPr>
        <w:t xml:space="preserve"> All rights reserved</w:t>
      </w:r>
      <w:bookmarkStart w:id="177" w:name="OLE_LINK976"/>
      <w:bookmarkStart w:id="178" w:name="OLE_LINK975"/>
      <w:bookmarkStart w:id="179" w:name="OLE_LINK974"/>
      <w:bookmarkStart w:id="180" w:name="OLE_LINK973"/>
      <w:bookmarkStart w:id="181" w:name="OLE_LINK972"/>
      <w:bookmarkStart w:id="182" w:name="OLE_LINK970"/>
      <w:bookmarkStart w:id="183" w:name="OLE_LINK969"/>
      <w:r w:rsidRPr="003B1B29">
        <w:rPr>
          <w:rFonts w:cs="Arial"/>
        </w:rPr>
        <w:t>.</w:t>
      </w:r>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p>
    <w:p w14:paraId="49F0A222" w14:textId="77777777" w:rsidR="003A547F" w:rsidRPr="003B1B29" w:rsidRDefault="003A547F" w:rsidP="009D00EA">
      <w:pPr>
        <w:spacing w:after="0"/>
        <w:rPr>
          <w:rFonts w:eastAsiaTheme="minorEastAsia" w:cs="Calibri"/>
        </w:rPr>
      </w:pPr>
    </w:p>
    <w:p w14:paraId="688DE9D9" w14:textId="2F88C466" w:rsidR="00F711FA" w:rsidRPr="003B1B29" w:rsidRDefault="003A547F" w:rsidP="009D00EA">
      <w:pPr>
        <w:spacing w:after="0"/>
      </w:pPr>
      <w:r w:rsidRPr="003B1B29">
        <w:rPr>
          <w:rFonts w:cs="Times New Roman"/>
          <w:b/>
        </w:rPr>
        <w:t xml:space="preserve">Core tip: </w:t>
      </w:r>
      <w:bookmarkStart w:id="184" w:name="OLE_LINK11"/>
      <w:r w:rsidR="00F711FA" w:rsidRPr="003B1B29">
        <w:t>SOX2 overexpression is associated with both lymph node and distant metastasis predominantly in cancers of the colon and head and neck. Targeting the biological pathways of SOX2 seems to provide a promising rationale for developing relevant therapeutic interventions.</w:t>
      </w:r>
    </w:p>
    <w:bookmarkEnd w:id="184"/>
    <w:p w14:paraId="4E3DD396" w14:textId="77777777" w:rsidR="00F711FA" w:rsidRPr="003B1B29" w:rsidRDefault="00F711FA" w:rsidP="009D00EA">
      <w:pPr>
        <w:spacing w:after="0"/>
        <w:rPr>
          <w:lang w:val="pl-PL"/>
        </w:rPr>
      </w:pPr>
    </w:p>
    <w:p w14:paraId="0BDF7BF2" w14:textId="68EE180B" w:rsidR="003A547F" w:rsidRPr="003B1B29" w:rsidRDefault="003B1B29" w:rsidP="009D00EA">
      <w:pPr>
        <w:spacing w:after="0"/>
        <w:rPr>
          <w:rFonts w:cs="Book Antiqua" w:hint="eastAsia"/>
        </w:rPr>
      </w:pPr>
      <w:r w:rsidRPr="003B1B29">
        <w:rPr>
          <w:b/>
          <w:bCs/>
        </w:rPr>
        <w:t>Citation:</w:t>
      </w:r>
      <w:r>
        <w:rPr>
          <w:rFonts w:hint="eastAsia"/>
          <w:bCs/>
        </w:rPr>
        <w:t xml:space="preserve"> </w:t>
      </w:r>
      <w:proofErr w:type="spellStart"/>
      <w:r w:rsidR="00F711FA" w:rsidRPr="003B1B29">
        <w:rPr>
          <w:bCs/>
        </w:rPr>
        <w:t>Javaeed</w:t>
      </w:r>
      <w:proofErr w:type="spellEnd"/>
      <w:r w:rsidR="00F711FA" w:rsidRPr="003B1B29">
        <w:rPr>
          <w:bCs/>
        </w:rPr>
        <w:t xml:space="preserve"> A</w:t>
      </w:r>
      <w:r w:rsidR="003A547F" w:rsidRPr="003B1B29">
        <w:rPr>
          <w:bCs/>
        </w:rPr>
        <w:t>,</w:t>
      </w:r>
      <w:r w:rsidR="00F711FA" w:rsidRPr="003B1B29">
        <w:rPr>
          <w:bCs/>
        </w:rPr>
        <w:t xml:space="preserve"> </w:t>
      </w:r>
      <w:proofErr w:type="spellStart"/>
      <w:r w:rsidR="00F711FA" w:rsidRPr="003B1B29">
        <w:rPr>
          <w:bCs/>
        </w:rPr>
        <w:t>Ghauri</w:t>
      </w:r>
      <w:proofErr w:type="spellEnd"/>
      <w:r w:rsidR="00F711FA" w:rsidRPr="003B1B29">
        <w:rPr>
          <w:bCs/>
        </w:rPr>
        <w:t xml:space="preserve"> SK.</w:t>
      </w:r>
      <w:r w:rsidR="00F711FA" w:rsidRPr="003B1B29">
        <w:t xml:space="preserve"> </w:t>
      </w:r>
      <w:r w:rsidR="0076593F" w:rsidRPr="003B1B29">
        <w:t xml:space="preserve">Metastatic </w:t>
      </w:r>
      <w:r w:rsidR="00F711FA" w:rsidRPr="003B1B29">
        <w:t xml:space="preserve">potential and prognostic significance of SOX2: A meta-analysis. </w:t>
      </w:r>
      <w:r w:rsidR="00F711FA" w:rsidRPr="003B1B29">
        <w:rPr>
          <w:i/>
        </w:rPr>
        <w:t xml:space="preserve">World J </w:t>
      </w:r>
      <w:proofErr w:type="spellStart"/>
      <w:r w:rsidR="00F711FA" w:rsidRPr="003B1B29">
        <w:rPr>
          <w:i/>
        </w:rPr>
        <w:t>Clin</w:t>
      </w:r>
      <w:proofErr w:type="spellEnd"/>
      <w:r w:rsidR="00F711FA" w:rsidRPr="003B1B29">
        <w:rPr>
          <w:i/>
        </w:rPr>
        <w:t xml:space="preserve"> </w:t>
      </w:r>
      <w:proofErr w:type="spellStart"/>
      <w:r w:rsidR="00F711FA" w:rsidRPr="003B1B29">
        <w:rPr>
          <w:i/>
        </w:rPr>
        <w:t>Oncol</w:t>
      </w:r>
      <w:proofErr w:type="spellEnd"/>
      <w:r w:rsidR="00F711FA" w:rsidRPr="003B1B29">
        <w:t xml:space="preserve"> </w:t>
      </w:r>
      <w:r w:rsidR="003A547F" w:rsidRPr="003B1B29">
        <w:rPr>
          <w:rFonts w:eastAsia="Book Antiqua" w:cs="Book Antiqua"/>
        </w:rPr>
        <w:t xml:space="preserve">2019; </w:t>
      </w:r>
      <w:r w:rsidRPr="003B1B29">
        <w:rPr>
          <w:rFonts w:eastAsia="Book Antiqua" w:cs="Book Antiqua"/>
        </w:rPr>
        <w:t>10(6): 2</w:t>
      </w:r>
      <w:r>
        <w:rPr>
          <w:rFonts w:cs="Book Antiqua" w:hint="eastAsia"/>
        </w:rPr>
        <w:t>34</w:t>
      </w:r>
      <w:r w:rsidRPr="003B1B29">
        <w:rPr>
          <w:rFonts w:eastAsia="Book Antiqua" w:cs="Book Antiqua"/>
        </w:rPr>
        <w:t>-2</w:t>
      </w:r>
      <w:r>
        <w:rPr>
          <w:rFonts w:cs="Book Antiqua" w:hint="eastAsia"/>
        </w:rPr>
        <w:t>56</w:t>
      </w:r>
    </w:p>
    <w:p w14:paraId="16CB7088" w14:textId="3881274F" w:rsidR="003B1B29" w:rsidRDefault="003B1B29" w:rsidP="003B1B29">
      <w:pPr>
        <w:spacing w:after="0"/>
      </w:pPr>
      <w:r w:rsidRPr="003B1B29">
        <w:rPr>
          <w:b/>
        </w:rPr>
        <w:t>URL:</w:t>
      </w:r>
      <w:r>
        <w:t xml:space="preserve"> https://www.wjgnet.com/2218-4333/full/v10/i6/</w:t>
      </w:r>
      <w:r w:rsidRPr="003B1B29">
        <w:rPr>
          <w:rFonts w:eastAsia="Book Antiqua" w:cs="Book Antiqua"/>
        </w:rPr>
        <w:t>2</w:t>
      </w:r>
      <w:r>
        <w:rPr>
          <w:rFonts w:cs="Book Antiqua" w:hint="eastAsia"/>
        </w:rPr>
        <w:t>34</w:t>
      </w:r>
      <w:r>
        <w:t xml:space="preserve">.htm  </w:t>
      </w:r>
    </w:p>
    <w:p w14:paraId="03A41ADD" w14:textId="55C8A22E" w:rsidR="00F711FA" w:rsidRPr="003B1B29" w:rsidRDefault="003B1B29" w:rsidP="003B1B29">
      <w:pPr>
        <w:spacing w:after="0"/>
      </w:pPr>
      <w:r w:rsidRPr="003B1B29">
        <w:rPr>
          <w:b/>
        </w:rPr>
        <w:t>DOI:</w:t>
      </w:r>
      <w:r>
        <w:t xml:space="preserve"> https://dx.doi.org/10.5306/wjco.v10.i6.</w:t>
      </w:r>
      <w:r w:rsidRPr="003B1B29">
        <w:rPr>
          <w:rFonts w:eastAsia="Book Antiqua" w:cs="Book Antiqua"/>
        </w:rPr>
        <w:t>2</w:t>
      </w:r>
      <w:r>
        <w:rPr>
          <w:rFonts w:cs="Book Antiqua" w:hint="eastAsia"/>
        </w:rPr>
        <w:t>34</w:t>
      </w:r>
    </w:p>
    <w:p w14:paraId="49A744A9" w14:textId="45B64899" w:rsidR="00F711FA" w:rsidRPr="003B1B29" w:rsidRDefault="003A547F" w:rsidP="003B1B29">
      <w:pPr>
        <w:snapToGrid/>
        <w:spacing w:after="0"/>
      </w:pPr>
      <w:r w:rsidRPr="003B1B29">
        <w:br w:type="page"/>
      </w:r>
      <w:r w:rsidR="00F711FA" w:rsidRPr="003B1B29">
        <w:lastRenderedPageBreak/>
        <w:t>INTRODUCTION</w:t>
      </w:r>
    </w:p>
    <w:p w14:paraId="3101DFF6" w14:textId="2B5F9458" w:rsidR="00F711FA" w:rsidRPr="003B1B29" w:rsidRDefault="00F711FA" w:rsidP="009D00EA">
      <w:pPr>
        <w:spacing w:after="0"/>
      </w:pPr>
      <w:r w:rsidRPr="003B1B29">
        <w:t>The mechanisms by which the metastatic cascade is instigated and developed have merited the attention of the researchers worldwide. Tumor metastasis involves a sequential process, comprising cell invasion through the basement membrane and extracellular matrix followed by intravasation to access the vascular or lymphatic circulation, extravasation out of the circulatory system, and eventually distant localization and proliferation</w:t>
      </w:r>
      <w:r w:rsidRPr="003B1B29">
        <w:fldChar w:fldCharType="begin"/>
      </w:r>
      <w:r w:rsidRPr="003B1B29">
        <w:instrText xml:space="preserve"> ADDIN EN.CITE &lt;EndNote&gt;&lt;Cite&gt;&lt;Author&gt;Seyfried&lt;/Author&gt;&lt;Year&gt;2013&lt;/Year&gt;&lt;RecNum&gt;1&lt;/RecNum&gt;&lt;DisplayText&gt;&lt;style face="superscript"&gt;[1]&lt;/style&gt;&lt;/DisplayText&gt;&lt;record&gt;&lt;rec-number&gt;1&lt;/rec-number&gt;&lt;foreign-keys&gt;&lt;key app="EN" db-id="wsap022a8pvrf4et5wvpwzfazfdrat9wavzt" timestamp="1544018015"&gt;1&lt;/key&gt;&lt;/foreign-keys&gt;&lt;ref-type name="Journal Article"&gt;17&lt;/ref-type&gt;&lt;contributors&gt;&lt;authors&gt;&lt;author&gt;Seyfried, Thomas N.&lt;/author&gt;&lt;author&gt;Huysentruyt, Leanne C.&lt;/author&gt;&lt;/authors&gt;&lt;/contributors&gt;&lt;titles&gt;&lt;title&gt;On the origin of cancer metastasis&lt;/title&gt;&lt;secondary-title&gt;Crit Rev Oncog&lt;/secondary-title&gt;&lt;/titles&gt;&lt;periodical&gt;&lt;full-title&gt;Crit Rev Oncog&lt;/full-title&gt;&lt;/periodical&gt;&lt;pages&gt;43-73&lt;/pages&gt;&lt;volume&gt;18&lt;/volume&gt;&lt;number&gt;1-2&lt;/number&gt;&lt;dates&gt;&lt;year&gt;2013&lt;/year&gt;&lt;/dates&gt;&lt;isbn&gt;0893-9675&lt;/isbn&gt;&lt;accession-num&gt;23237552&lt;/accession-num&gt;&lt;urls&gt;&lt;related-urls&gt;&lt;url&gt;https://www.ncbi.nlm.nih.gov/pubmed/23237552&lt;/url&gt;&lt;url&gt;https://www.ncbi.nlm.nih.gov/pmc/PMC3597235/&lt;/url&gt;&lt;/related-urls&gt;&lt;/urls&gt;&lt;remote-database-name&gt;PubMed&lt;/remote-database-name&gt;&lt;/record&gt;&lt;/Cite&gt;&lt;/EndNote&gt;</w:instrText>
      </w:r>
      <w:r w:rsidRPr="003B1B29">
        <w:fldChar w:fldCharType="separate"/>
      </w:r>
      <w:r w:rsidRPr="003B1B29">
        <w:rPr>
          <w:vertAlign w:val="superscript"/>
        </w:rPr>
        <w:t>[</w:t>
      </w:r>
      <w:hyperlink w:anchor="_ENREF_1" w:tooltip="Seyfried, 2013 #1" w:history="1">
        <w:r w:rsidRPr="003B1B29">
          <w:rPr>
            <w:vertAlign w:val="superscript"/>
          </w:rPr>
          <w:t>1</w:t>
        </w:r>
      </w:hyperlink>
      <w:r w:rsidRPr="003B1B29">
        <w:rPr>
          <w:vertAlign w:val="superscript"/>
        </w:rPr>
        <w:t>]</w:t>
      </w:r>
      <w:r w:rsidRPr="003B1B29">
        <w:fldChar w:fldCharType="end"/>
      </w:r>
      <w:r w:rsidRPr="003B1B29">
        <w:t>.</w:t>
      </w:r>
      <w:r w:rsidRPr="003B1B29">
        <w:rPr>
          <w:rStyle w:val="af0"/>
          <w:sz w:val="24"/>
          <w:szCs w:val="24"/>
        </w:rPr>
        <w:t xml:space="preserve"> </w:t>
      </w:r>
      <w:r w:rsidRPr="003B1B29">
        <w:t>Failure to manage distant dissemination of cancer cells causes a significant mortality burden, with approximately 1500 cancer spread-related deaths reported daily</w:t>
      </w:r>
      <w:r w:rsidRPr="003B1B29">
        <w:fldChar w:fldCharType="begin"/>
      </w:r>
      <w:r w:rsidRPr="003B1B29">
        <w:instrText xml:space="preserve"> ADDIN EN.CITE &lt;EndNote&gt;&lt;Cite&gt;&lt;Author&gt;Seyfried&lt;/Author&gt;&lt;Year&gt;2012&lt;/Year&gt;&lt;RecNum&gt;2&lt;/RecNum&gt;&lt;DisplayText&gt;&lt;style face="superscript"&gt;[2]&lt;/style&gt;&lt;/DisplayText&gt;&lt;record&gt;&lt;rec-number&gt;2&lt;/rec-number&gt;&lt;foreign-keys&gt;&lt;key app="EN" db-id="wsap022a8pvrf4et5wvpwzfazfdrat9wavzt" timestamp="1544018438"&gt;2&lt;/key&gt;&lt;/foreign-keys&gt;&lt;ref-type name="Book"&gt;6&lt;/ref-type&gt;&lt;contributors&gt;&lt;authors&gt;&lt;author&gt;Seyfried, Thomas N&lt;/author&gt;&lt;/authors&gt;&lt;/contributors&gt;&lt;titles&gt;&lt;title&gt;Cancer as a metabolic disease: on the origin, management, and prevention of cancer. &lt;/title&gt;&lt;/titles&gt;&lt;section&gt;432&lt;/section&gt;&lt;dates&gt;&lt;year&gt;2012&lt;/year&gt;&lt;/dates&gt;&lt;pub-location&gt;Hoboken, NJ&lt;/pub-location&gt;&lt;publisher&gt;John Wiley &amp;amp; Sons, In&lt;/publisher&gt;&lt;urls&gt;&lt;/urls&gt;&lt;/record&gt;&lt;/Cite&gt;&lt;/EndNote&gt;</w:instrText>
      </w:r>
      <w:r w:rsidRPr="003B1B29">
        <w:fldChar w:fldCharType="separate"/>
      </w:r>
      <w:r w:rsidRPr="003B1B29">
        <w:rPr>
          <w:vertAlign w:val="superscript"/>
        </w:rPr>
        <w:t>[</w:t>
      </w:r>
      <w:hyperlink w:anchor="_ENREF_2" w:tooltip="Seyfried, 2012 #2" w:history="1">
        <w:r w:rsidRPr="003B1B29">
          <w:rPr>
            <w:vertAlign w:val="superscript"/>
          </w:rPr>
          <w:t>2</w:t>
        </w:r>
      </w:hyperlink>
      <w:r w:rsidRPr="003B1B29">
        <w:rPr>
          <w:vertAlign w:val="superscript"/>
        </w:rPr>
        <w:t>]</w:t>
      </w:r>
      <w:r w:rsidRPr="003B1B29">
        <w:fldChar w:fldCharType="end"/>
      </w:r>
      <w:r w:rsidRPr="003B1B29">
        <w:t>. A plethora of studies has been conducted on animal models to outline the metastatic phenotype. These studies usually employ intravenous injections for metastatic initiation. However, such an approach lacks the appropriate characterization of the origin of metastasis and, thus, multiple triggering factors are either still hypothesized or their contribution in metastasis is not fully delineated.</w:t>
      </w:r>
    </w:p>
    <w:p w14:paraId="2FF9AEAB" w14:textId="77777777" w:rsidR="00F711FA" w:rsidRPr="003B1B29" w:rsidRDefault="00F711FA" w:rsidP="009D00EA">
      <w:pPr>
        <w:spacing w:after="0"/>
        <w:ind w:firstLineChars="100" w:firstLine="240"/>
      </w:pPr>
      <w:r w:rsidRPr="003B1B29">
        <w:t xml:space="preserve">Of these factors, the transcription factor sex determining region Y-box 2 (SOX2) has been recently integrated in cancer </w:t>
      </w:r>
      <w:proofErr w:type="gramStart"/>
      <w:r w:rsidRPr="003B1B29">
        <w:t>biology</w:t>
      </w:r>
      <w:proofErr w:type="gramEnd"/>
      <w:r w:rsidRPr="003B1B29">
        <w:fldChar w:fldCharType="begin">
          <w:fldData xml:space="preserve">PEVuZE5vdGU+PENpdGU+PEF1dGhvcj5UYWthaGFzaGk8L0F1dGhvcj48WWVhcj4yMDA2PC9ZZWFy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2NjMtNzY8L3BhZ2Vz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</w:fldData>
        </w:fldChar>
      </w:r>
      <w:r w:rsidRPr="003B1B29">
        <w:instrText xml:space="preserve"> ADDIN EN.CITE </w:instrText>
      </w:r>
      <w:r w:rsidRPr="003B1B29">
        <w:fldChar w:fldCharType="begin">
          <w:fldData xml:space="preserve">PEVuZE5vdGU+PENpdGU+PEF1dGhvcj5UYWthaGFzaGk8L0F1dGhvcj48WWVhcj4yMDA2PC9ZZWFy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2NjMtNzY8L3BhZ2Vz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</w:fldData>
        </w:fldChar>
      </w:r>
      <w:r w:rsidRPr="003B1B29">
        <w:instrText xml:space="preserve"> ADDIN EN.CITE.DATA </w:instrText>
      </w:r>
      <w:r w:rsidRPr="003B1B29">
        <w:fldChar w:fldCharType="end"/>
      </w:r>
      <w:r w:rsidRPr="003B1B29">
        <w:fldChar w:fldCharType="separate"/>
      </w:r>
      <w:r w:rsidRPr="003B1B29">
        <w:rPr>
          <w:vertAlign w:val="superscript"/>
        </w:rPr>
        <w:t>[</w:t>
      </w:r>
      <w:hyperlink w:anchor="_ENREF_3" w:tooltip="Takahashi, 2006 #3" w:history="1">
        <w:r w:rsidRPr="003B1B29">
          <w:rPr>
            <w:vertAlign w:val="superscript"/>
          </w:rPr>
          <w:t>3</w:t>
        </w:r>
      </w:hyperlink>
      <w:r w:rsidRPr="003B1B29">
        <w:rPr>
          <w:vertAlign w:val="superscript"/>
        </w:rPr>
        <w:t>]</w:t>
      </w:r>
      <w:r w:rsidRPr="003B1B29">
        <w:fldChar w:fldCharType="end"/>
      </w:r>
      <w:r w:rsidRPr="003B1B29">
        <w:t>. SOX2 is one of the SOX proteins that has ≥ 50% similarity in the amino acid structure to a specific domain (HMG domain) of the sex-determining region located on the Y chromosome (</w:t>
      </w:r>
      <w:proofErr w:type="spellStart"/>
      <w:r w:rsidRPr="003B1B29">
        <w:rPr>
          <w:i/>
          <w:iCs/>
        </w:rPr>
        <w:t>Sry</w:t>
      </w:r>
      <w:proofErr w:type="spellEnd"/>
      <w:r w:rsidRPr="003B1B29">
        <w:t>)</w:t>
      </w:r>
      <w:r w:rsidRPr="003B1B29">
        <w:fldChar w:fldCharType="begin"/>
      </w:r>
      <w:r w:rsidRPr="003B1B29">
        <w:instrText xml:space="preserve"> ADDIN EN.CITE &lt;EndNote&gt;&lt;Cite&gt;&lt;Author&gt;Guth&lt;/Author&gt;&lt;Year&gt;2008&lt;/Year&gt;&lt;RecNum&gt;4&lt;/RecNum&gt;&lt;DisplayText&gt;&lt;style face="superscript"&gt;[4]&lt;/style&gt;&lt;/DisplayText&gt;&lt;record&gt;&lt;rec-number&gt;4&lt;/rec-number&gt;&lt;foreign-keys&gt;&lt;key app="EN" db-id="wsap022a8pvrf4et5wvpwzfazfdrat9wavzt" timestamp="1544025914"&gt;4&lt;/key&gt;&lt;/foreign-keys&gt;&lt;ref-type name="Journal Article"&gt;17&lt;/ref-type&gt;&lt;contributors&gt;&lt;authors&gt;&lt;author&gt;Guth, S. I.&lt;/author&gt;&lt;author&gt;Wegner, M.&lt;/author&gt;&lt;/authors&gt;&lt;/contributors&gt;&lt;auth-address&gt;Institut fur Biochemie, Emil-Fischer-Zentrum, Universitat Erlangen-Nurnberg, Fahrstr. 17, 91054, Erlangen, Germany.&lt;/auth-address&gt;&lt;titles&gt;&lt;title&gt;Having it both ways: Sox protein function between conservation and innovation&lt;/title&gt;&lt;secondary-title&gt;Cell Mol Life Sci&lt;/secondary-title&gt;&lt;alt-title&gt;Cellular and molecular life sciences : CMLS&lt;/alt-title&gt;&lt;/titles&gt;&lt;periodical&gt;&lt;full-title&gt;Cell Mol Life Sci&lt;/full-title&gt;&lt;abbr-1&gt;Cellular and molecular life sciences : CMLS&lt;/abbr-1&gt;&lt;/periodical&gt;&lt;alt-periodical&gt;&lt;full-title&gt;Cell Mol Life Sci&lt;/full-title&gt;&lt;abbr-1&gt;Cellular and molecular life sciences : CMLS&lt;/abbr-1&gt;&lt;/alt-periodical&gt;&lt;pages&gt;3000-18&lt;/pages&gt;&lt;volume&gt;65&lt;/volume&gt;&lt;number&gt;19&lt;/number&gt;&lt;edition&gt;2008/06/03&lt;/edition&gt;&lt;keywords&gt;&lt;keyword&gt;Animals&lt;/keyword&gt;&lt;keyword&gt;Bone and Bones/embryology/physiology&lt;/keyword&gt;&lt;keyword&gt;Central Nervous System/embryology/growth &amp;amp; development/physiology&lt;/keyword&gt;&lt;keyword&gt;Embryonic Development/physiology&lt;/keyword&gt;&lt;keyword&gt;Gonads/embryology/growth &amp;amp; development/physiology&lt;/keyword&gt;&lt;keyword&gt;Humans&lt;/keyword&gt;&lt;keyword&gt;Multigene Family&lt;/keyword&gt;&lt;keyword&gt;Phylogeny&lt;/keyword&gt;&lt;keyword&gt;Transcription Factors/classification/genetics/*metabolism&lt;/keyword&gt;&lt;/keywords&gt;&lt;dates&gt;&lt;year&gt;2008&lt;/year&gt;&lt;pub-dates&gt;&lt;date&gt;Oct&lt;/date&gt;&lt;/pub-dates&gt;&lt;/dates&gt;&lt;isbn&gt;1420-682X (Print)&amp;#xD;1420-682x&lt;/isbn&gt;&lt;accession-num&gt;18516494&lt;/accession-num&gt;&lt;urls&gt;&lt;/urls&gt;&lt;electronic-resource-num&gt;10.1007/s00018-008-8138-7&lt;/electronic-resource-num&gt;&lt;remote-database-provider&gt;Nlm&lt;/remote-database-provider&gt;&lt;language&gt;eng&lt;/language&gt;&lt;/record&gt;&lt;/Cite&gt;&lt;/EndNote&gt;</w:instrText>
      </w:r>
      <w:r w:rsidRPr="003B1B29">
        <w:fldChar w:fldCharType="separate"/>
      </w:r>
      <w:r w:rsidRPr="003B1B29">
        <w:rPr>
          <w:vertAlign w:val="superscript"/>
        </w:rPr>
        <w:t>[</w:t>
      </w:r>
      <w:hyperlink w:anchor="_ENREF_4" w:tooltip="Guth, 2008 #4" w:history="1">
        <w:r w:rsidRPr="003B1B29">
          <w:rPr>
            <w:vertAlign w:val="superscript"/>
          </w:rPr>
          <w:t>4</w:t>
        </w:r>
      </w:hyperlink>
      <w:r w:rsidRPr="003B1B29">
        <w:rPr>
          <w:vertAlign w:val="superscript"/>
        </w:rPr>
        <w:t>]</w:t>
      </w:r>
      <w:r w:rsidRPr="003B1B29">
        <w:fldChar w:fldCharType="end"/>
      </w:r>
      <w:r w:rsidRPr="003B1B29">
        <w:t>. The encoding gene was initially discovered in 1994 in human, being located on chromosome 3q26.3–</w:t>
      </w:r>
      <w:proofErr w:type="gramStart"/>
      <w:r w:rsidRPr="003B1B29">
        <w:t>q27</w:t>
      </w:r>
      <w:proofErr w:type="gramEnd"/>
      <w:r w:rsidRPr="003B1B29">
        <w:fldChar w:fldCharType="begin">
          <w:fldData xml:space="preserve">PEVuZE5vdGU+PENpdGU+PEF1dGhvcj5TdGV2YW5vdmljPC9BdXRob3I+PFllYXI+MTk5NDwvWWVh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</w:fldData>
        </w:fldChar>
      </w:r>
      <w:r w:rsidRPr="003B1B29">
        <w:instrText xml:space="preserve"> ADDIN EN.CITE </w:instrText>
      </w:r>
      <w:r w:rsidRPr="003B1B29">
        <w:fldChar w:fldCharType="begin">
          <w:fldData xml:space="preserve">PEVuZE5vdGU+PENpdGU+PEF1dGhvcj5TdGV2YW5vdmljPC9BdXRob3I+PFllYXI+MTk5NDwvWWVh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</w:fldData>
        </w:fldChar>
      </w:r>
      <w:r w:rsidRPr="003B1B29">
        <w:instrText xml:space="preserve"> ADDIN EN.CITE.DATA </w:instrText>
      </w:r>
      <w:r w:rsidRPr="003B1B29">
        <w:fldChar w:fldCharType="end"/>
      </w:r>
      <w:r w:rsidRPr="003B1B29">
        <w:fldChar w:fldCharType="separate"/>
      </w:r>
      <w:r w:rsidRPr="003B1B29">
        <w:rPr>
          <w:vertAlign w:val="superscript"/>
        </w:rPr>
        <w:t>[</w:t>
      </w:r>
      <w:hyperlink w:anchor="_ENREF_5" w:tooltip="Stevanovic, 1994 #5" w:history="1">
        <w:r w:rsidRPr="003B1B29">
          <w:rPr>
            <w:vertAlign w:val="superscript"/>
          </w:rPr>
          <w:t>5</w:t>
        </w:r>
      </w:hyperlink>
      <w:r w:rsidRPr="003B1B29">
        <w:rPr>
          <w:vertAlign w:val="superscript"/>
        </w:rPr>
        <w:t>]</w:t>
      </w:r>
      <w:r w:rsidRPr="003B1B29">
        <w:fldChar w:fldCharType="end"/>
      </w:r>
      <w:r w:rsidRPr="003B1B29">
        <w:t xml:space="preserve">. Heterozygous mutations of the </w:t>
      </w:r>
      <w:r w:rsidRPr="003B1B29">
        <w:rPr>
          <w:i/>
        </w:rPr>
        <w:t>SOX2</w:t>
      </w:r>
      <w:r w:rsidRPr="003B1B29">
        <w:t xml:space="preserve"> gene result in the development of anophthalmia syndrome, which includes an aberrant development of endodermal and ectodermal </w:t>
      </w:r>
      <w:proofErr w:type="gramStart"/>
      <w:r w:rsidRPr="003B1B29">
        <w:t>tissues</w:t>
      </w:r>
      <w:proofErr w:type="gramEnd"/>
      <w:r w:rsidRPr="003B1B29">
        <w:fldChar w:fldCharType="begin">
          <w:fldData xml:space="preserve">PEVuZE5vdGU+PENpdGU+PEF1dGhvcj5XaWxsaWFtc29uPC9BdXRob3I+PFllYXI+MjAwNjwvWWVh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</w:fldData>
        </w:fldChar>
      </w:r>
      <w:r w:rsidRPr="003B1B29">
        <w:instrText xml:space="preserve"> ADDIN EN.CITE </w:instrText>
      </w:r>
      <w:r w:rsidRPr="003B1B29">
        <w:fldChar w:fldCharType="begin">
          <w:fldData xml:space="preserve">PEVuZE5vdGU+PENpdGU+PEF1dGhvcj5XaWxsaWFtc29uPC9BdXRob3I+PFllYXI+MjAwNjwvWWVh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</w:fldData>
        </w:fldChar>
      </w:r>
      <w:r w:rsidRPr="003B1B29">
        <w:instrText xml:space="preserve"> ADDIN EN.CITE.DATA </w:instrText>
      </w:r>
      <w:r w:rsidRPr="003B1B29">
        <w:fldChar w:fldCharType="end"/>
      </w:r>
      <w:r w:rsidRPr="003B1B29">
        <w:fldChar w:fldCharType="separate"/>
      </w:r>
      <w:r w:rsidRPr="003B1B29">
        <w:rPr>
          <w:vertAlign w:val="superscript"/>
        </w:rPr>
        <w:t>[</w:t>
      </w:r>
      <w:hyperlink w:anchor="_ENREF_6" w:tooltip="Williamson, 2006 #6" w:history="1">
        <w:r w:rsidRPr="003B1B29">
          <w:rPr>
            <w:vertAlign w:val="superscript"/>
          </w:rPr>
          <w:t>6</w:t>
        </w:r>
      </w:hyperlink>
      <w:r w:rsidRPr="003B1B29">
        <w:rPr>
          <w:vertAlign w:val="superscript"/>
        </w:rPr>
        <w:t>]</w:t>
      </w:r>
      <w:r w:rsidRPr="003B1B29">
        <w:fldChar w:fldCharType="end"/>
      </w:r>
      <w:r w:rsidRPr="003B1B29">
        <w:t xml:space="preserve">. SOX2 is an important regulator of pluripotent cellular transcription and is a crucial factor implicated in the development and maintenance of undifferentiated embryonic stem cells. Besides, it contributes to somatic cell reprogramming back towards pluripotent features and this process was shown to be co-induced by ectopic expression of </w:t>
      </w:r>
      <w:proofErr w:type="spellStart"/>
      <w:r w:rsidRPr="003B1B29">
        <w:rPr>
          <w:i/>
          <w:iCs/>
        </w:rPr>
        <w:t>cMyc</w:t>
      </w:r>
      <w:proofErr w:type="spellEnd"/>
      <w:r w:rsidRPr="003B1B29">
        <w:t xml:space="preserve">, </w:t>
      </w:r>
      <w:r w:rsidRPr="003B1B29">
        <w:rPr>
          <w:i/>
          <w:iCs/>
        </w:rPr>
        <w:t>Klf4</w:t>
      </w:r>
      <w:r w:rsidRPr="003B1B29">
        <w:t xml:space="preserve">, and </w:t>
      </w:r>
      <w:r w:rsidRPr="003B1B29">
        <w:rPr>
          <w:i/>
          <w:iCs/>
        </w:rPr>
        <w:t>Oct4</w:t>
      </w:r>
      <w:r w:rsidRPr="003B1B29">
        <w:fldChar w:fldCharType="begin">
          <w:fldData xml:space="preserve">PEVuZE5vdGU+PENpdGU+PEF1dGhvcj5UYWthaGFzaGk8L0F1dGhvcj48WWVhcj4yMDA2PC9ZZWFy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2NjMtNzY8L3BhZ2Vz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</w:fldData>
        </w:fldChar>
      </w:r>
      <w:r w:rsidRPr="003B1B29">
        <w:instrText xml:space="preserve"> ADDIN EN.CITE </w:instrText>
      </w:r>
      <w:r w:rsidRPr="003B1B29">
        <w:fldChar w:fldCharType="begin">
          <w:fldData xml:space="preserve">PEVuZE5vdGU+PENpdGU+PEF1dGhvcj5UYWthaGFzaGk8L0F1dGhvcj48WWVhcj4yMDA2PC9ZZWFy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2NjMtNzY8L3BhZ2Vz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</w:fldData>
        </w:fldChar>
      </w:r>
      <w:r w:rsidRPr="003B1B29">
        <w:instrText xml:space="preserve"> ADDIN EN.CITE.DATA </w:instrText>
      </w:r>
      <w:r w:rsidRPr="003B1B29">
        <w:fldChar w:fldCharType="end"/>
      </w:r>
      <w:r w:rsidRPr="003B1B29">
        <w:fldChar w:fldCharType="separate"/>
      </w:r>
      <w:r w:rsidRPr="003B1B29">
        <w:rPr>
          <w:vertAlign w:val="superscript"/>
        </w:rPr>
        <w:t>[</w:t>
      </w:r>
      <w:hyperlink w:anchor="_ENREF_3" w:tooltip="Takahashi, 2006 #3" w:history="1">
        <w:r w:rsidRPr="003B1B29">
          <w:rPr>
            <w:vertAlign w:val="superscript"/>
          </w:rPr>
          <w:t>3</w:t>
        </w:r>
      </w:hyperlink>
      <w:r w:rsidRPr="003B1B29">
        <w:rPr>
          <w:vertAlign w:val="superscript"/>
        </w:rPr>
        <w:t>]</w:t>
      </w:r>
      <w:r w:rsidRPr="003B1B29">
        <w:fldChar w:fldCharType="end"/>
      </w:r>
      <w:r w:rsidRPr="003B1B29">
        <w:t xml:space="preserve">. </w:t>
      </w:r>
    </w:p>
    <w:p w14:paraId="18AEA8D8" w14:textId="77777777" w:rsidR="00F711FA" w:rsidRPr="003B1B29" w:rsidRDefault="00F711FA" w:rsidP="009D00EA">
      <w:pPr>
        <w:spacing w:after="0"/>
        <w:ind w:firstLineChars="100" w:firstLine="240"/>
      </w:pPr>
      <w:r w:rsidRPr="003B1B29">
        <w:t xml:space="preserve">Intriguingly, this discovery highlighted the role of SOX2 expression in different types of cancers. </w:t>
      </w:r>
      <w:r w:rsidRPr="003B1B29">
        <w:rPr>
          <w:i/>
        </w:rPr>
        <w:t>SOX2</w:t>
      </w:r>
      <w:r w:rsidRPr="003B1B29">
        <w:t xml:space="preserve"> gene amplification or increased expression has been demonstrated in malignancy, yet its involvement in the most important aspects of </w:t>
      </w:r>
      <w:r w:rsidRPr="003B1B29">
        <w:lastRenderedPageBreak/>
        <w:t>patient survival and metastasis remains relatively unclear. Herein, we provide analytic insight into the association between metastasis and SOX2 expression in cancer patients, along with its relation to the prognostic profile.</w:t>
      </w:r>
    </w:p>
    <w:p w14:paraId="7F902E52" w14:textId="77777777" w:rsidR="00F711FA" w:rsidRPr="003B1B29" w:rsidRDefault="00F711FA" w:rsidP="009D00EA">
      <w:pPr>
        <w:pStyle w:val="a9"/>
        <w:spacing w:line="360" w:lineRule="auto"/>
      </w:pPr>
    </w:p>
    <w:p w14:paraId="362D4832" w14:textId="77777777" w:rsidR="003A547F" w:rsidRPr="003B1B29" w:rsidRDefault="003A547F" w:rsidP="009D00EA">
      <w:pPr>
        <w:spacing w:after="0"/>
        <w:rPr>
          <w:rFonts w:eastAsia="Book Antiqua" w:cs="Book Antiqua"/>
          <w:b/>
        </w:rPr>
      </w:pPr>
      <w:r w:rsidRPr="003B1B29">
        <w:rPr>
          <w:rFonts w:eastAsia="Book Antiqua" w:cs="Book Antiqua"/>
          <w:b/>
        </w:rPr>
        <w:t>MATERIALS AND METHODS</w:t>
      </w:r>
    </w:p>
    <w:p w14:paraId="23D3C439" w14:textId="251FFE3E" w:rsidR="00F711FA" w:rsidRPr="003B1B29" w:rsidRDefault="00F711FA" w:rsidP="009D00EA">
      <w:pPr>
        <w:spacing w:after="0"/>
      </w:pPr>
      <w:r w:rsidRPr="003B1B29">
        <w:t>A meta-analysis was conducted on studies that investigated the relationship between development of a metastatic phenotype as well as the prognostic significance of such expression. The general outline of the study was based on the guidelines in the Preferred Reporting Items for Systematic Reviews and Meta-Analyses (commonly known as PRISMA)</w:t>
      </w:r>
      <w:r w:rsidRPr="003B1B29">
        <w:fldChar w:fldCharType="begin"/>
      </w:r>
      <w:r w:rsidRPr="003B1B29">
        <w:instrText xml:space="preserve"> ADDIN EN.CITE &lt;EndNote&gt;&lt;Cite&gt;&lt;Author&gt;Moher&lt;/Author&gt;&lt;Year&gt;2009&lt;/Year&gt;&lt;RecNum&gt;17&lt;/RecNum&gt;&lt;DisplayText&gt;&lt;style face="superscript"&gt;[7]&lt;/style&gt;&lt;/DisplayText&gt;&lt;record&gt;&lt;rec-number&gt;17&lt;/rec-number&gt;&lt;foreign-keys&gt;&lt;key app="EN" db-id="dxs55ss9h2r5xpe95aivwfw60x59z2zzwvf9" timestamp="1546984185"&gt;17&lt;/key&gt;&lt;/foreign-keys&gt;&lt;ref-type name="Journal Article"&gt;17&lt;/ref-type&gt;&lt;contributors&gt;&lt;authors&gt;&lt;author&gt;Moher, David&lt;/author&gt;&lt;author&gt;Liberati, Alessandro&lt;/author&gt;&lt;author&gt;Tetzlaff, Jennifer&lt;/author&gt;&lt;author&gt;Altman, Douglas G.&lt;/author&gt;&lt;author&gt;Prisma Group&lt;/author&gt;&lt;/authors&gt;&lt;/contributors&gt;&lt;titles&gt;&lt;title&gt;Preferred reporting items for systematic reviews and meta-analyses: the PRISMA statement&lt;/title&gt;&lt;secondary-title&gt;BMJ (Clinical research ed.)&lt;/secondary-title&gt;&lt;/titles&gt;&lt;periodical&gt;&lt;full-title&gt;BMJ (Clinical research ed.)&lt;/full-title&gt;&lt;/periodical&gt;&lt;pages&gt;b2535-b2535&lt;/pages&gt;&lt;volume&gt;339&lt;/volume&gt;&lt;dates&gt;&lt;year&gt;2009&lt;/year&gt;&lt;/dates&gt;&lt;publisher&gt;BMJ Publishing Group Ltd.&lt;/publisher&gt;&lt;isbn&gt;1756-1833&amp;#xD;0959-8138&lt;/isbn&gt;&lt;accession-num&gt;19622551&lt;/accession-num&gt;&lt;urls&gt;&lt;related-urls&gt;&lt;url&gt;https://www.ncbi.nlm.nih.gov/pubmed/19622551&lt;/url&gt;&lt;url&gt;https://www.ncbi.nlm.nih.gov/pmc/PMC2714657/&lt;/url&gt;&lt;/related-urls&gt;&lt;/urls&gt;&lt;electronic-resource-num&gt;10.1136/bmj.b2535&lt;/electronic-resource-num&gt;&lt;remote-database-name&gt;PubMed&lt;/remote-database-name&gt;&lt;/record&gt;&lt;/Cite&gt;&lt;/EndNote&gt;</w:instrText>
      </w:r>
      <w:r w:rsidRPr="003B1B29">
        <w:fldChar w:fldCharType="separate"/>
      </w:r>
      <w:r w:rsidRPr="003B1B29">
        <w:rPr>
          <w:vertAlign w:val="superscript"/>
        </w:rPr>
        <w:t>[</w:t>
      </w:r>
      <w:hyperlink w:anchor="_ENREF_7" w:tooltip="Moher, 2009 #17" w:history="1">
        <w:r w:rsidRPr="003B1B29">
          <w:rPr>
            <w:vertAlign w:val="superscript"/>
          </w:rPr>
          <w:t>7</w:t>
        </w:r>
      </w:hyperlink>
      <w:r w:rsidRPr="003B1B29">
        <w:rPr>
          <w:vertAlign w:val="superscript"/>
        </w:rPr>
        <w:t>]</w:t>
      </w:r>
      <w:r w:rsidRPr="003B1B29">
        <w:fldChar w:fldCharType="end"/>
      </w:r>
      <w:r w:rsidRPr="003B1B29">
        <w:t>.</w:t>
      </w:r>
    </w:p>
    <w:p w14:paraId="0E1B836B" w14:textId="77777777" w:rsidR="00F711FA" w:rsidRPr="003B1B29" w:rsidRDefault="00F711FA" w:rsidP="009D00EA">
      <w:pPr>
        <w:spacing w:after="0"/>
        <w:rPr>
          <w:rStyle w:val="ab"/>
          <w:color w:val="auto"/>
        </w:rPr>
      </w:pPr>
    </w:p>
    <w:p w14:paraId="508D6900" w14:textId="77777777" w:rsidR="00F711FA" w:rsidRPr="003B1B29" w:rsidRDefault="00F711FA" w:rsidP="009D00EA">
      <w:pPr>
        <w:spacing w:after="0"/>
        <w:rPr>
          <w:rStyle w:val="ab"/>
          <w:b/>
          <w:color w:val="auto"/>
        </w:rPr>
      </w:pPr>
      <w:r w:rsidRPr="003B1B29">
        <w:rPr>
          <w:rStyle w:val="ab"/>
          <w:b/>
          <w:color w:val="auto"/>
        </w:rPr>
        <w:t>Eligibility criteria</w:t>
      </w:r>
    </w:p>
    <w:p w14:paraId="5C0209A1" w14:textId="06F48EE6" w:rsidR="00F711FA" w:rsidRPr="003B1B29" w:rsidRDefault="00F711FA" w:rsidP="009D00EA">
      <w:pPr>
        <w:spacing w:after="0"/>
      </w:pPr>
      <w:r w:rsidRPr="003B1B29">
        <w:t xml:space="preserve">The included studies investigated at least the association of SOX2 expression, reported as “low” or “high” expression levels, and either lymph node metastasis (LNM) or distant metastasis (DM). When appropriate, patients’ prognosis should have been evaluated using survival analysis, where the overall survival (OS) and/or </w:t>
      </w:r>
      <w:bookmarkStart w:id="185" w:name="OLE_LINK1"/>
      <w:bookmarkStart w:id="186" w:name="OLE_LINK2"/>
      <w:r w:rsidRPr="003B1B29">
        <w:t>disease-free survival</w:t>
      </w:r>
      <w:bookmarkEnd w:id="185"/>
      <w:bookmarkEnd w:id="186"/>
      <w:r w:rsidRPr="003B1B29">
        <w:t xml:space="preserve"> (DFS) were reported. Only peer-reviewed studies conducted on male or female human patients were considered. The cancer patients should have been diagnosed using pathological examinations. Studies were excluded if they provided insufficient data to be extracted or had employed animal subjects solely. Furthermore, non-English articles, case reports, reviews and cell experiments were omitted.</w:t>
      </w:r>
    </w:p>
    <w:p w14:paraId="55383D27" w14:textId="77777777" w:rsidR="00F711FA" w:rsidRPr="003B1B29" w:rsidRDefault="00F711FA" w:rsidP="009D00EA">
      <w:pPr>
        <w:spacing w:after="0"/>
        <w:rPr>
          <w:rStyle w:val="ab"/>
          <w:color w:val="auto"/>
        </w:rPr>
      </w:pPr>
    </w:p>
    <w:p w14:paraId="698EEEF0" w14:textId="77777777" w:rsidR="00F711FA" w:rsidRPr="003B1B29" w:rsidRDefault="00F711FA" w:rsidP="009D00EA">
      <w:pPr>
        <w:spacing w:after="0"/>
        <w:rPr>
          <w:rStyle w:val="ab"/>
          <w:b/>
          <w:color w:val="auto"/>
        </w:rPr>
      </w:pPr>
      <w:r w:rsidRPr="003B1B29">
        <w:rPr>
          <w:rStyle w:val="ab"/>
          <w:b/>
          <w:color w:val="auto"/>
        </w:rPr>
        <w:t>Information sources</w:t>
      </w:r>
    </w:p>
    <w:p w14:paraId="2B714B00" w14:textId="6F1AB411" w:rsidR="00F711FA" w:rsidRPr="003B1B29" w:rsidRDefault="00F711FA" w:rsidP="009D00EA">
      <w:pPr>
        <w:spacing w:after="0"/>
      </w:pPr>
      <w:r w:rsidRPr="003B1B29">
        <w:t xml:space="preserve">The following scientific databases were used for the search process: MEDLINE, </w:t>
      </w:r>
      <w:proofErr w:type="spellStart"/>
      <w:r w:rsidRPr="003B1B29">
        <w:t>Embase</w:t>
      </w:r>
      <w:proofErr w:type="spellEnd"/>
      <w:r w:rsidRPr="003B1B29">
        <w:t>, Cochrane Library, and Google Scholar. Additionally, the bibliographies of the screened articles were thoroughly searched for eligible studies.</w:t>
      </w:r>
    </w:p>
    <w:p w14:paraId="3457025D" w14:textId="77777777" w:rsidR="00F711FA" w:rsidRPr="003B1B29" w:rsidRDefault="00F711FA" w:rsidP="009D00EA">
      <w:pPr>
        <w:spacing w:after="0"/>
        <w:rPr>
          <w:rStyle w:val="ab"/>
          <w:color w:val="auto"/>
        </w:rPr>
      </w:pPr>
    </w:p>
    <w:p w14:paraId="09026894" w14:textId="77777777" w:rsidR="00F711FA" w:rsidRPr="003B1B29" w:rsidRDefault="00F711FA" w:rsidP="009D00EA">
      <w:pPr>
        <w:spacing w:after="0"/>
        <w:rPr>
          <w:rStyle w:val="ab"/>
          <w:b/>
          <w:color w:val="auto"/>
        </w:rPr>
      </w:pPr>
      <w:r w:rsidRPr="003B1B29">
        <w:rPr>
          <w:rStyle w:val="ab"/>
          <w:b/>
          <w:color w:val="auto"/>
        </w:rPr>
        <w:t>Search strategy</w:t>
      </w:r>
    </w:p>
    <w:p w14:paraId="3C72B17C" w14:textId="6E7AD7F3" w:rsidR="00F711FA" w:rsidRPr="003B1B29" w:rsidRDefault="00F711FA" w:rsidP="009D00EA">
      <w:pPr>
        <w:spacing w:after="0"/>
      </w:pPr>
      <w:r w:rsidRPr="003B1B29">
        <w:lastRenderedPageBreak/>
        <w:t>Two authors performed the search process using the following key words: (“transcription factor sex determining region Y-box 2” OR “SOX2”) AND (“cancer” OR “metastasis”) AND (“prognosis” OR “survival” OR “hazard”). The publication dates of the included studies were limited to those articles published between 2010 and 2018, to attain the most recent evidence. Screening of the titles and abstracts was performed and the relevant articles were obtained for subsequent assessment of the full-texts. Any disagreement was resolved by discussion.</w:t>
      </w:r>
    </w:p>
    <w:p w14:paraId="170FB2F9" w14:textId="77777777" w:rsidR="00F711FA" w:rsidRPr="003B1B29" w:rsidRDefault="00F711FA" w:rsidP="009D00EA">
      <w:pPr>
        <w:spacing w:after="0"/>
        <w:rPr>
          <w:rStyle w:val="ab"/>
          <w:color w:val="auto"/>
        </w:rPr>
      </w:pPr>
    </w:p>
    <w:p w14:paraId="5051B487" w14:textId="77777777" w:rsidR="00F711FA" w:rsidRPr="003B1B29" w:rsidRDefault="00F711FA" w:rsidP="009D00EA">
      <w:pPr>
        <w:spacing w:after="0"/>
        <w:rPr>
          <w:rStyle w:val="ab"/>
          <w:b/>
          <w:color w:val="auto"/>
        </w:rPr>
      </w:pPr>
      <w:r w:rsidRPr="003B1B29">
        <w:rPr>
          <w:rStyle w:val="ab"/>
          <w:b/>
          <w:color w:val="auto"/>
        </w:rPr>
        <w:t>Data collection</w:t>
      </w:r>
    </w:p>
    <w:p w14:paraId="6987701D" w14:textId="04634580" w:rsidR="00F711FA" w:rsidRPr="003B1B29" w:rsidRDefault="00F711FA" w:rsidP="009D00EA">
      <w:pPr>
        <w:spacing w:after="0"/>
      </w:pPr>
      <w:r w:rsidRPr="003B1B29">
        <w:t>A specifically-designated form was used in Microsoft Excel spreadsheet software (version 2016) to extract data. The extracted data for each study were categorized into four main categories: (1) study and patients’ characteristics, including the name of the first author, publication date, methods of detection of SOX2 expression, method of survival analysis, reported outcomes, number of samples, type of primary cancer, sex of patients, frequency of SOX2 expression (low or high), and clinical stage (I and II or III and IV); (2) primary outcomes, including the frequency of reported samples with low or high SOX2 expression in the regional lymph nodes (</w:t>
      </w:r>
      <w:r w:rsidRPr="003B1B29">
        <w:rPr>
          <w:i/>
        </w:rPr>
        <w:t>i.e.</w:t>
      </w:r>
      <w:r w:rsidRPr="003B1B29">
        <w:t xml:space="preserve"> LNM) or distant organs (</w:t>
      </w:r>
      <w:r w:rsidRPr="003B1B29">
        <w:rPr>
          <w:i/>
        </w:rPr>
        <w:t>i.e.</w:t>
      </w:r>
      <w:r w:rsidRPr="003B1B29">
        <w:t xml:space="preserve"> DM); (3) clinicopathological parameters, including SOX2 expression levels according to patients’ age, sex, clinical stage, and tumor size and differentiation; (4) prognostic data, including direct extraction of the hazard ratios (HRs) and their respective 95% confidence intervals (CIs) of the OS and/or DFS. When both univariate and multivariate analyses were used for survival analysis, multivariate tests were preferentially used.</w:t>
      </w:r>
    </w:p>
    <w:p w14:paraId="0BE4F6E8" w14:textId="77777777" w:rsidR="00F711FA" w:rsidRPr="003B1B29" w:rsidRDefault="00F711FA" w:rsidP="009D00EA">
      <w:pPr>
        <w:spacing w:after="0"/>
        <w:rPr>
          <w:rStyle w:val="ab"/>
          <w:color w:val="auto"/>
        </w:rPr>
      </w:pPr>
    </w:p>
    <w:p w14:paraId="69E0EB1C" w14:textId="77777777" w:rsidR="00F711FA" w:rsidRPr="003B1B29" w:rsidRDefault="00F711FA" w:rsidP="009D00EA">
      <w:pPr>
        <w:spacing w:after="0"/>
        <w:rPr>
          <w:rStyle w:val="ab"/>
          <w:b/>
          <w:color w:val="auto"/>
        </w:rPr>
      </w:pPr>
      <w:r w:rsidRPr="003B1B29">
        <w:rPr>
          <w:rStyle w:val="ab"/>
          <w:b/>
          <w:color w:val="auto"/>
        </w:rPr>
        <w:t>Quality assessment</w:t>
      </w:r>
    </w:p>
    <w:p w14:paraId="74A8804A" w14:textId="02C18C28" w:rsidR="00F711FA" w:rsidRPr="003B1B29" w:rsidRDefault="00F711FA" w:rsidP="009D00EA">
      <w:pPr>
        <w:spacing w:after="0"/>
      </w:pPr>
      <w:r w:rsidRPr="003B1B29">
        <w:t xml:space="preserve">A specialized scale for quality assessment was used </w:t>
      </w:r>
      <w:r w:rsidR="008C3AE2" w:rsidRPr="003B1B29">
        <w:t>[</w:t>
      </w:r>
      <w:r w:rsidRPr="003B1B29">
        <w:rPr>
          <w:i/>
        </w:rPr>
        <w:t>i.e.</w:t>
      </w:r>
      <w:r w:rsidRPr="003B1B29">
        <w:t xml:space="preserve"> Newcastle-Ottawa scale </w:t>
      </w:r>
      <w:r w:rsidR="008C3AE2" w:rsidRPr="003B1B29">
        <w:t>(</w:t>
      </w:r>
      <w:r w:rsidRPr="003B1B29">
        <w:t>commonly known as NOS</w:t>
      </w:r>
      <w:r w:rsidR="008C3AE2" w:rsidRPr="003B1B29">
        <w:t>)]</w:t>
      </w:r>
      <w:r w:rsidRPr="003B1B29">
        <w:fldChar w:fldCharType="begin"/>
      </w:r>
      <w:r w:rsidRPr="003B1B29">
        <w:instrText xml:space="preserve"> ADDIN EN.CITE &lt;EndNote&gt;&lt;Cite&gt;&lt;Author&gt;Stang&lt;/Author&gt;&lt;Year&gt;2010&lt;/Year&gt;&lt;RecNum&gt;10&lt;/RecNum&gt;&lt;DisplayText&gt;&lt;style face="superscript"&gt;[8]&lt;/style&gt;&lt;/DisplayText&gt;&lt;record&gt;&lt;rec-number&gt;10&lt;/rec-number&gt;&lt;foreign-keys&gt;&lt;key app="EN" db-id="awfv9xx57fwpfsedfv155ea5wtd5f5ap0s5x" timestamp="1543077907"&gt;10&lt;/key&gt;&lt;/foreign-keys&gt;&lt;ref-type name="Journal Article"&gt;17&lt;/ref-type&gt;&lt;contributors&gt;&lt;authors&gt;&lt;author&gt;Stang, A.&lt;/author&gt;&lt;/authors&gt;&lt;/contributors&gt;&lt;auth-address&gt;Institut fur Klinische Epidemiologie, Martin-Luther-Universitat Halle-Wittenberg, Saale, Germany. andreas.stang@medizin.uni-halle.de&lt;/auth-address&gt;&lt;titles&gt;&lt;title&gt;Critical evaluation of the Newcastle-Ottawa scale for the assessment of the quality of nonrandomized studies in meta-analyses&lt;/title&gt;&lt;secondary-title&gt;Eur J Epidemiol&lt;/secondary-title&gt;&lt;alt-title&gt;European journal of epidemiology&lt;/alt-title&gt;&lt;/titles&gt;&lt;periodical&gt;&lt;full-title&gt;Eur J Epidemiol&lt;/full-title&gt;&lt;abbr-1&gt;European journal of epidemiology&lt;/abbr-1&gt;&lt;/periodical&gt;&lt;alt-periodical&gt;&lt;full-title&gt;Eur J Epidemiol&lt;/full-title&gt;&lt;abbr-1&gt;European journal of epidemiology&lt;/abbr-1&gt;&lt;/alt-periodical&gt;&lt;pages&gt;603-5&lt;/pages&gt;&lt;volume&gt;25&lt;/volume&gt;&lt;number&gt;9&lt;/number&gt;&lt;edition&gt;2010/07/24&lt;/edition&gt;&lt;keywords&gt;&lt;keyword&gt;Case-Control Studies&lt;/keyword&gt;&lt;keyword&gt;Clinical Trials as Topic/*standards/*statistics &amp;amp; numerical data&lt;/keyword&gt;&lt;keyword&gt;Cohort Studies&lt;/keyword&gt;&lt;keyword&gt;Humans&lt;/keyword&gt;&lt;keyword&gt;*Meta-Analysis as Topic&lt;/keyword&gt;&lt;keyword&gt;Validation Studies as Topic&lt;/keyword&gt;&lt;/keywords&gt;&lt;dates&gt;&lt;year&gt;2010&lt;/year&gt;&lt;pub-dates&gt;&lt;date&gt;Sep&lt;/date&gt;&lt;/pub-dates&gt;&lt;/dates&gt;&lt;isbn&gt;0393-2990&lt;/isbn&gt;&lt;accession-num&gt;20652370&lt;/accession-num&gt;&lt;urls&gt;&lt;/urls&gt;&lt;electronic-resource-num&gt;10.1007/s10654-010-9491-z&lt;/electronic-resource-num&gt;&lt;remote-database-provider&gt;Nlm&lt;/remote-database-provider&gt;&lt;language&gt;eng&lt;/language&gt;&lt;/record&gt;&lt;/Cite&gt;&lt;/EndNote&gt;</w:instrText>
      </w:r>
      <w:r w:rsidRPr="003B1B29">
        <w:fldChar w:fldCharType="separate"/>
      </w:r>
      <w:r w:rsidRPr="003B1B29">
        <w:rPr>
          <w:vertAlign w:val="superscript"/>
        </w:rPr>
        <w:t>[</w:t>
      </w:r>
      <w:hyperlink w:anchor="_ENREF_8" w:tooltip="Stang, 2010 #10" w:history="1">
        <w:r w:rsidRPr="003B1B29">
          <w:rPr>
            <w:vertAlign w:val="superscript"/>
          </w:rPr>
          <w:t>8</w:t>
        </w:r>
      </w:hyperlink>
      <w:r w:rsidRPr="003B1B29">
        <w:rPr>
          <w:vertAlign w:val="superscript"/>
        </w:rPr>
        <w:t>]</w:t>
      </w:r>
      <w:r w:rsidRPr="003B1B29">
        <w:fldChar w:fldCharType="end"/>
      </w:r>
      <w:r w:rsidRPr="003B1B29">
        <w:t xml:space="preserve">, which employs a scoring system comprising nine items and yielding a total score of 0 to 9 for low-quality to high-quality articles, respectively. The assignment of such scores is based on the selection, comparability, </w:t>
      </w:r>
      <w:r w:rsidRPr="003B1B29">
        <w:lastRenderedPageBreak/>
        <w:t>and outcomes of the groups under investigation. A score of ≥ 6 indicated a high-quality study.</w:t>
      </w:r>
    </w:p>
    <w:p w14:paraId="7F4E7F08" w14:textId="77777777" w:rsidR="00F711FA" w:rsidRPr="003B1B29" w:rsidRDefault="00F711FA" w:rsidP="009D00EA">
      <w:pPr>
        <w:spacing w:after="0"/>
        <w:rPr>
          <w:rStyle w:val="ab"/>
          <w:color w:val="auto"/>
        </w:rPr>
      </w:pPr>
    </w:p>
    <w:p w14:paraId="016C4255" w14:textId="77777777" w:rsidR="00F711FA" w:rsidRPr="003B1B29" w:rsidRDefault="00F711FA" w:rsidP="009D00EA">
      <w:pPr>
        <w:spacing w:after="0"/>
        <w:rPr>
          <w:rStyle w:val="ab"/>
          <w:b/>
          <w:color w:val="auto"/>
        </w:rPr>
      </w:pPr>
      <w:r w:rsidRPr="003B1B29">
        <w:rPr>
          <w:rStyle w:val="ab"/>
          <w:b/>
          <w:color w:val="auto"/>
        </w:rPr>
        <w:t>Statistical analysis</w:t>
      </w:r>
    </w:p>
    <w:p w14:paraId="31396410" w14:textId="37E4A7EE" w:rsidR="00F711FA" w:rsidRPr="003B1B29" w:rsidRDefault="00F711FA" w:rsidP="009D00EA">
      <w:pPr>
        <w:spacing w:after="0"/>
      </w:pPr>
      <w:r w:rsidRPr="003B1B29">
        <w:t>The following formula was used for calculation of the prevalence rate of high SOX2 expression: (number of samples with high SOX2 expression/total number of samples)</w:t>
      </w:r>
      <w:r w:rsidR="008C3AE2" w:rsidRPr="003B1B29">
        <w:t xml:space="preserve"> </w:t>
      </w:r>
      <w:r w:rsidRPr="003B1B29">
        <w:rPr>
          <w:shd w:val="clear" w:color="auto" w:fill="FFFFFF"/>
        </w:rPr>
        <w:sym w:font="Symbol" w:char="F020"/>
      </w:r>
      <w:r w:rsidRPr="003B1B29">
        <w:rPr>
          <w:shd w:val="clear" w:color="auto" w:fill="FFFFFF"/>
        </w:rPr>
        <w:sym w:font="Symbol" w:char="F0B4"/>
      </w:r>
      <w:r w:rsidRPr="003B1B29">
        <w:rPr>
          <w:shd w:val="clear" w:color="auto" w:fill="FFFFFF"/>
        </w:rPr>
        <w:t xml:space="preserve"> </w:t>
      </w:r>
      <w:r w:rsidRPr="003B1B29">
        <w:t>100; the standard error and 95%CIs were calculated as described previously</w:t>
      </w:r>
      <w:r w:rsidRPr="003B1B29">
        <w:fldChar w:fldCharType="begin"/>
      </w:r>
      <w:r w:rsidRPr="003B1B29">
        <w:instrText xml:space="preserve"> ADDIN EN.CITE &lt;EndNote&gt;&lt;Cite&gt;&lt;Author&gt;Allagh&lt;/Author&gt;&lt;Year&gt;2015&lt;/Year&gt;&lt;RecNum&gt;8&lt;/RecNum&gt;&lt;DisplayText&gt;&lt;style face="superscript"&gt;[9]&lt;/style&gt;&lt;/DisplayText&gt;&lt;record&gt;&lt;rec-number&gt;8&lt;/rec-number&gt;&lt;foreign-keys&gt;&lt;key app="EN" db-id="wsap022a8pvrf4et5wvpwzfazfdrat9wavzt" timestamp="1544191587"&gt;8&lt;/key&gt;&lt;/foreign-keys&gt;&lt;ref-type name="Journal Article"&gt;17&lt;/ref-type&gt;&lt;contributors&gt;&lt;authors&gt;&lt;author&gt;Allagh, Komal Preet&lt;/author&gt;&lt;author&gt;Shamanna, BR&lt;/author&gt;&lt;author&gt;Murthy, Gudlavalleti VS&lt;/author&gt;&lt;author&gt;Ness, Andy R&lt;/author&gt;&lt;author&gt;Doyle, Pat&lt;/author&gt;&lt;author&gt;Neogi, Sutapa B&lt;/author&gt;&lt;author&gt;Pant, Hira B&lt;/author&gt;&lt;/authors&gt;&lt;/contributors&gt;&lt;titles&gt;&lt;title&gt;Birth Prevalence of Neural Tube Defects and Orofacial Clefts in India: A Systematic Review and Meta-Analysis&lt;/title&gt;&lt;secondary-title&gt;PLoS ONE&lt;/secondary-title&gt;&lt;/titles&gt;&lt;periodical&gt;&lt;full-title&gt;PLoS ONE&lt;/full-title&gt;&lt;/periodical&gt;&lt;volume&gt;10&lt;/volume&gt;&lt;number&gt;3&lt;/number&gt;&lt;dates&gt;&lt;year&gt;2015&lt;/year&gt;&lt;/dates&gt;&lt;urls&gt;&lt;/urls&gt;&lt;/record&gt;&lt;/Cite&gt;&lt;/EndNote&gt;</w:instrText>
      </w:r>
      <w:r w:rsidRPr="003B1B29">
        <w:fldChar w:fldCharType="separate"/>
      </w:r>
      <w:r w:rsidRPr="003B1B29">
        <w:rPr>
          <w:vertAlign w:val="superscript"/>
        </w:rPr>
        <w:t>[</w:t>
      </w:r>
      <w:hyperlink w:anchor="_ENREF_9" w:tooltip="Allagh, 2015 #8" w:history="1">
        <w:r w:rsidRPr="003B1B29">
          <w:rPr>
            <w:vertAlign w:val="superscript"/>
          </w:rPr>
          <w:t>9</w:t>
        </w:r>
      </w:hyperlink>
      <w:r w:rsidRPr="003B1B29">
        <w:rPr>
          <w:vertAlign w:val="superscript"/>
        </w:rPr>
        <w:t>]</w:t>
      </w:r>
      <w:r w:rsidRPr="003B1B29">
        <w:fldChar w:fldCharType="end"/>
      </w:r>
      <w:r w:rsidRPr="003B1B29">
        <w:t xml:space="preserve">. The </w:t>
      </w:r>
      <w:proofErr w:type="spellStart"/>
      <w:r w:rsidRPr="003B1B29">
        <w:t>RevMan</w:t>
      </w:r>
      <w:proofErr w:type="spellEnd"/>
      <w:r w:rsidRPr="003B1B29">
        <w:t xml:space="preserve"> 5.3 software was used for statistical analysis (Review Manager, the Cochrane Collaboration, </w:t>
      </w:r>
      <w:proofErr w:type="gramStart"/>
      <w:r w:rsidRPr="003B1B29">
        <w:t>Oxford</w:t>
      </w:r>
      <w:proofErr w:type="gramEnd"/>
      <w:r w:rsidRPr="003B1B29">
        <w:t>, United Kingdom). For dichotomous data (</w:t>
      </w:r>
      <w:r w:rsidRPr="003B1B29">
        <w:rPr>
          <w:i/>
        </w:rPr>
        <w:t>e.g.</w:t>
      </w:r>
      <w:r w:rsidRPr="003B1B29">
        <w:t xml:space="preserve">, LNM, DM and clinicopathological data), odds ratios (ORs) and their respective 95%CIs were applied. Regarding prognostic markers (OS and DFS), HRs and their respective 95%CIs were integrated in the meta-analysis. Statistical heterogeneity was assessed using the </w:t>
      </w:r>
      <w:r w:rsidRPr="003B1B29">
        <w:rPr>
          <w:i/>
        </w:rPr>
        <w:t>I</w:t>
      </w:r>
      <w:r w:rsidRPr="003B1B29">
        <w:rPr>
          <w:vertAlign w:val="superscript"/>
        </w:rPr>
        <w:t>2</w:t>
      </w:r>
      <w:r w:rsidRPr="003B1B29">
        <w:t xml:space="preserve"> statistical test, which was interpreted as a significant heterogeneity at </w:t>
      </w:r>
      <w:r w:rsidRPr="003B1B29">
        <w:rPr>
          <w:i/>
        </w:rPr>
        <w:t>I</w:t>
      </w:r>
      <w:r w:rsidRPr="003B1B29">
        <w:rPr>
          <w:vertAlign w:val="superscript"/>
        </w:rPr>
        <w:t>2</w:t>
      </w:r>
      <w:r w:rsidRPr="003B1B29">
        <w:t xml:space="preserve"> &gt; 50%. In such instance, a random effects model was applied. On the other hand, a fixed effects model was used when the heterogeneity was insignificant. Subgroup analyses were performed according to sample size, the type of primary cancer, and quality score.</w:t>
      </w:r>
    </w:p>
    <w:p w14:paraId="01C08199" w14:textId="77777777" w:rsidR="00F711FA" w:rsidRPr="003B1B29" w:rsidRDefault="00F711FA" w:rsidP="009D00EA">
      <w:pPr>
        <w:pStyle w:val="a9"/>
        <w:spacing w:line="360" w:lineRule="auto"/>
      </w:pPr>
    </w:p>
    <w:p w14:paraId="51388A02" w14:textId="77777777" w:rsidR="00F711FA" w:rsidRPr="003B1B29" w:rsidRDefault="00F711FA" w:rsidP="009D00EA">
      <w:pPr>
        <w:pStyle w:val="a9"/>
        <w:spacing w:line="360" w:lineRule="auto"/>
      </w:pPr>
      <w:r w:rsidRPr="003B1B29">
        <w:t>RESULTS</w:t>
      </w:r>
    </w:p>
    <w:p w14:paraId="01135280" w14:textId="77777777" w:rsidR="00F711FA" w:rsidRPr="003B1B29" w:rsidRDefault="00F711FA" w:rsidP="009D00EA">
      <w:pPr>
        <w:spacing w:after="0"/>
        <w:rPr>
          <w:rStyle w:val="ab"/>
          <w:b/>
          <w:color w:val="auto"/>
        </w:rPr>
      </w:pPr>
      <w:r w:rsidRPr="003B1B29">
        <w:rPr>
          <w:rStyle w:val="ab"/>
          <w:b/>
          <w:color w:val="auto"/>
        </w:rPr>
        <w:t>Results of the search process</w:t>
      </w:r>
    </w:p>
    <w:p w14:paraId="5D50AA2D" w14:textId="77777777" w:rsidR="00F711FA" w:rsidRPr="003B1B29" w:rsidRDefault="00F711FA" w:rsidP="009D00EA">
      <w:pPr>
        <w:spacing w:after="0"/>
      </w:pPr>
      <w:r w:rsidRPr="003B1B29">
        <w:t>Figure 1 shows the outcomes of the employed search process. The initial search yielded a total of 1120 records, from which 45 records were considered duplicates, while an additional 5 records were identified from the bibliographies of the resultant records. Therefore, 1080 records were screened for eligibility through their titles and abstracts. Subsequently, the full-text versions of 23 articles were examined for inclusion. Ultimately, 20 studies were included in the meta-analysis.</w:t>
      </w:r>
    </w:p>
    <w:p w14:paraId="7A9D6A98" w14:textId="77777777" w:rsidR="00F711FA" w:rsidRPr="003B1B29" w:rsidRDefault="00F711FA" w:rsidP="009D00EA">
      <w:pPr>
        <w:spacing w:after="0"/>
        <w:rPr>
          <w:rStyle w:val="ab"/>
          <w:color w:val="auto"/>
        </w:rPr>
      </w:pPr>
    </w:p>
    <w:p w14:paraId="040F4441" w14:textId="77777777" w:rsidR="00F711FA" w:rsidRPr="003B1B29" w:rsidRDefault="00F711FA" w:rsidP="009D00EA">
      <w:pPr>
        <w:spacing w:after="0"/>
        <w:rPr>
          <w:rStyle w:val="ab"/>
          <w:b/>
          <w:color w:val="auto"/>
        </w:rPr>
      </w:pPr>
      <w:r w:rsidRPr="003B1B29">
        <w:rPr>
          <w:rStyle w:val="ab"/>
          <w:b/>
          <w:color w:val="auto"/>
        </w:rPr>
        <w:t>Characteristics of the included studies</w:t>
      </w:r>
    </w:p>
    <w:p w14:paraId="2B5442C4" w14:textId="77777777" w:rsidR="006B2233" w:rsidRPr="003B1B29" w:rsidRDefault="00F711FA" w:rsidP="009D00EA">
      <w:pPr>
        <w:spacing w:after="0"/>
        <w:sectPr w:rsidR="006B2233" w:rsidRPr="003B1B29" w:rsidSect="005606F6">
          <w:footerReference w:type="even" r:id="rId8"/>
          <w:footerReference w:type="default" r:id="rId9"/>
          <w:pgSz w:w="11906" w:h="16838"/>
          <w:pgMar w:top="1440" w:right="1440" w:bottom="1440" w:left="1440" w:header="709" w:footer="709" w:gutter="0"/>
          <w:pgNumType w:start="1"/>
          <w:cols w:space="708"/>
          <w:bidi/>
          <w:docGrid w:linePitch="360"/>
        </w:sectPr>
      </w:pPr>
      <w:r w:rsidRPr="003B1B29">
        <w:fldChar w:fldCharType="begin"/>
      </w:r>
      <w:r w:rsidRPr="003B1B29">
        <w:instrText xml:space="preserve"> REF _Ref532044009 \h  \* MERGEFORMAT </w:instrText>
      </w:r>
      <w:r w:rsidRPr="003B1B29">
        <w:fldChar w:fldCharType="separate"/>
      </w:r>
    </w:p>
    <w:p w14:paraId="58BA2EFA" w14:textId="5A0B27F5" w:rsidR="00F711FA" w:rsidRPr="003B1B29" w:rsidRDefault="006B2233" w:rsidP="009D00EA">
      <w:pPr>
        <w:spacing w:after="0"/>
      </w:pPr>
      <w:r w:rsidRPr="003B1B29">
        <w:lastRenderedPageBreak/>
        <w:t xml:space="preserve">Table </w:t>
      </w:r>
      <w:r w:rsidRPr="003B1B29">
        <w:rPr>
          <w:noProof/>
        </w:rPr>
        <w:t>1</w:t>
      </w:r>
      <w:r w:rsidR="00F711FA" w:rsidRPr="003B1B29">
        <w:fldChar w:fldCharType="end"/>
      </w:r>
      <w:r w:rsidR="00F711FA" w:rsidRPr="003B1B29">
        <w:t xml:space="preserve"> demonstrates the main characteristics of the included studies. A total of 2643 patients (60.88% males) were investigated for eight types of cancer, including cancers of the breast</w:t>
      </w:r>
      <w:r w:rsidR="00F711FA" w:rsidRPr="003B1B29">
        <w:fldChar w:fldCharType="begin">
          <w:fldData xml:space="preserve">PEVuZE5vdGU+PENpdGU+PEF1dGhvcj5BYmQgRWwtTWFxc291ZDwvQXV0aG9yPjxZZWFyPjIwMTQ8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==
</w:fldData>
        </w:fldChar>
      </w:r>
      <w:r w:rsidR="00F711FA" w:rsidRPr="003B1B29">
        <w:instrText xml:space="preserve"> ADDIN EN.CITE </w:instrText>
      </w:r>
      <w:r w:rsidR="00F711FA" w:rsidRPr="003B1B29">
        <w:fldChar w:fldCharType="begin">
          <w:fldData xml:space="preserve">PEVuZE5vdGU+PENpdGU+PEF1dGhvcj5BYmQgRWwtTWFxc291ZDwvQXV0aG9yPjxZZWFyPjIwMTQ8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==
</w:fldData>
        </w:fldChar>
      </w:r>
      <w:r w:rsidR="00F711FA" w:rsidRPr="003B1B29">
        <w:instrText xml:space="preserve"> ADDIN EN.CITE.DATA </w:instrText>
      </w:r>
      <w:r w:rsidR="00F711FA" w:rsidRPr="003B1B29">
        <w:fldChar w:fldCharType="end"/>
      </w:r>
      <w:r w:rsidR="00F711FA" w:rsidRPr="003B1B29">
        <w:fldChar w:fldCharType="separate"/>
      </w:r>
      <w:r w:rsidR="00F711FA" w:rsidRPr="003B1B29">
        <w:rPr>
          <w:vertAlign w:val="superscript"/>
        </w:rPr>
        <w:t>[</w:t>
      </w:r>
      <w:hyperlink w:anchor="_ENREF_10" w:tooltip="Abd El-Maqsoud, 2014 #9" w:history="1">
        <w:r w:rsidR="00F711FA" w:rsidRPr="003B1B29">
          <w:rPr>
            <w:vertAlign w:val="superscript"/>
          </w:rPr>
          <w:t>10</w:t>
        </w:r>
      </w:hyperlink>
      <w:r w:rsidR="00F711FA" w:rsidRPr="003B1B29">
        <w:rPr>
          <w:vertAlign w:val="superscript"/>
        </w:rPr>
        <w:t>,</w:t>
      </w:r>
      <w:hyperlink w:anchor="_ENREF_11" w:tooltip="Liu, 2018 #17" w:history="1">
        <w:r w:rsidR="00F711FA" w:rsidRPr="003B1B29">
          <w:rPr>
            <w:vertAlign w:val="superscript"/>
          </w:rPr>
          <w:t>11</w:t>
        </w:r>
      </w:hyperlink>
      <w:r w:rsidR="00F711FA" w:rsidRPr="003B1B29">
        <w:rPr>
          <w:vertAlign w:val="superscript"/>
        </w:rPr>
        <w:t>]</w:t>
      </w:r>
      <w:r w:rsidR="00F711FA" w:rsidRPr="003B1B29">
        <w:fldChar w:fldCharType="end"/>
      </w:r>
      <w:r w:rsidR="00F711FA" w:rsidRPr="003B1B29">
        <w:t>, cervix</w:t>
      </w:r>
      <w:r w:rsidR="00F711FA" w:rsidRPr="003B1B29">
        <w:fldChar w:fldCharType="begin"/>
      </w:r>
      <w:r w:rsidR="00F711FA" w:rsidRPr="003B1B29">
        <w:instrText xml:space="preserve"> ADDIN EN.CITE &lt;EndNote&gt;&lt;Cite&gt;&lt;Author&gt;Shen&lt;/Author&gt;&lt;Year&gt;2014&lt;/Year&gt;&lt;RecNum&gt;21&lt;/RecNum&gt;&lt;DisplayText&gt;&lt;style face="superscript"&gt;[12]&lt;/style&gt;&lt;/DisplayText&gt;&lt;record&gt;&lt;rec-number&gt;21&lt;/rec-number&gt;&lt;foreign-keys&gt;&lt;key app="EN" db-id="wsap022a8pvrf4et5wvpwzfazfdrat9wavzt" timestamp="1544273101"&gt;21&lt;/key&gt;&lt;/foreign-keys&gt;&lt;ref-type name="Journal Article"&gt;17&lt;/ref-type&gt;&lt;contributors&gt;&lt;authors&gt;&lt;author&gt;Shen, Liangfang&lt;/author&gt;&lt;author&gt;Huang, Xinqiong&lt;/author&gt;&lt;author&gt;Xie, Xiaoxue&lt;/author&gt;&lt;author&gt;Su, Juan&lt;/author&gt;&lt;author&gt;Yuan, Jun&lt;/author&gt;&lt;author&gt;Chen, Xiang&lt;/author&gt;&lt;/authors&gt;&lt;/contributors&gt;&lt;titles&gt;&lt;title&gt;High Expression of SOX2 and OCT4 Indicates Radiation Resistance and an Independent Negative Prognosis in Cervical Squamous Cell Carcinoma&lt;/title&gt;&lt;secondary-title&gt;J Histochem Cytochem&lt;/secondary-title&gt;&lt;/titles&gt;&lt;periodical&gt;&lt;full-title&gt;J Histochem Cytochem&lt;/full-title&gt;&lt;/periodical&gt;&lt;pages&gt;499-509&lt;/pages&gt;&lt;volume&gt;62&lt;/volume&gt;&lt;number&gt;7&lt;/number&gt;&lt;dates&gt;&lt;year&gt;2014&lt;/year&gt;&lt;/dates&gt;&lt;publisher&gt;SAGE Publications&lt;/publisher&gt;&lt;isbn&gt;1551-5044&amp;#xD;0022-1554&lt;/isbn&gt;&lt;accession-num&gt;24710660&lt;/accession-num&gt;&lt;urls&gt;&lt;related-urls&gt;&lt;url&gt;https://www.ncbi.nlm.nih.gov/pubmed/24710660&lt;/url&gt;&lt;url&gt;https://www.ncbi.nlm.nih.gov/pmc/PMC4174620/&lt;/url&gt;&lt;/related-urls&gt;&lt;/urls&gt;&lt;electronic-resource-num&gt;10.1369/0022155414532654&lt;/electronic-resource-num&gt;&lt;remote-database-name&gt;PubMed&lt;/remote-database-name&gt;&lt;/record&gt;&lt;/Cite&gt;&lt;/EndNote&gt;</w:instrText>
      </w:r>
      <w:r w:rsidR="00F711FA" w:rsidRPr="003B1B29">
        <w:fldChar w:fldCharType="separate"/>
      </w:r>
      <w:r w:rsidR="00F711FA" w:rsidRPr="003B1B29">
        <w:rPr>
          <w:vertAlign w:val="superscript"/>
        </w:rPr>
        <w:t>[</w:t>
      </w:r>
      <w:hyperlink w:anchor="_ENREF_12" w:tooltip="Shen, 2014 #21" w:history="1">
        <w:r w:rsidR="00F711FA" w:rsidRPr="003B1B29">
          <w:rPr>
            <w:vertAlign w:val="superscript"/>
          </w:rPr>
          <w:t>12</w:t>
        </w:r>
      </w:hyperlink>
      <w:r w:rsidR="00F711FA" w:rsidRPr="003B1B29">
        <w:rPr>
          <w:vertAlign w:val="superscript"/>
        </w:rPr>
        <w:t>]</w:t>
      </w:r>
      <w:r w:rsidR="00F711FA" w:rsidRPr="003B1B29">
        <w:fldChar w:fldCharType="end"/>
      </w:r>
      <w:r w:rsidR="00F711FA" w:rsidRPr="003B1B29">
        <w:t>, colon</w:t>
      </w:r>
      <w:r w:rsidR="00F711FA" w:rsidRPr="003B1B29">
        <w:fldChar w:fldCharType="begin"/>
      </w:r>
      <w:r w:rsidR="00F711FA" w:rsidRPr="003B1B29">
        <w:instrText xml:space="preserve"> ADDIN EN.CITE &lt;EndNote&gt;&lt;Cite&gt;&lt;Author&gt;Neumann&lt;/Author&gt;&lt;Year&gt;2011&lt;/Year&gt;&lt;RecNum&gt;19&lt;/RecNum&gt;&lt;DisplayText&gt;&lt;style face="superscript"&gt;[13]&lt;/style&gt;&lt;/DisplayText&gt;&lt;record&gt;&lt;rec-number&gt;19&lt;/rec-number&gt;&lt;foreign-keys&gt;&lt;key app="EN" db-id="wsap022a8pvrf4et5wvpwzfazfdrat9wavzt" timestamp="1544273042"&gt;19&lt;/key&gt;&lt;/foreign-keys&gt;&lt;ref-type name="Journal Article"&gt;17&lt;/ref-type&gt;&lt;contributors&gt;&lt;authors&gt;&lt;author&gt;Neumann, Jens&lt;/author&gt;&lt;author&gt;Bahr, Fiorina&lt;/author&gt;&lt;author&gt;Horst, David&lt;/author&gt;&lt;author&gt;Kriegl, Lydia&lt;/author&gt;&lt;author&gt;Engel, Jutta&lt;/author&gt;&lt;author&gt;Luque, Raquel Mejias&lt;/author&gt;&lt;author&gt;Gerhard, Markus&lt;/author&gt;&lt;author&gt;Kirchner, Thomas&lt;/author&gt;&lt;author&gt;Jung, Andreas&lt;/author&gt;&lt;/authors&gt;&lt;/contributors&gt;&lt;titles&gt;&lt;title&gt;SOX2 expression correlates with lymph-node metastases and distant spread in right-sided colon cancer&lt;/title&gt;&lt;secondary-title&gt;BMC cancer&lt;/secondary-title&gt;&lt;/titles&gt;&lt;periodical&gt;&lt;full-title&gt;BMC cancer&lt;/full-title&gt;&lt;/periodical&gt;&lt;pages&gt;518-518&lt;/pages&gt;&lt;volume&gt;11&lt;/volume&gt;&lt;dates&gt;&lt;year&gt;2011&lt;/year&gt;&lt;/dates&gt;&lt;publisher&gt;BioMed Central&lt;/publisher&gt;&lt;isbn&gt;1471-2407&lt;/isbn&gt;&lt;accession-num&gt;22168803&lt;/accession-num&gt;&lt;urls&gt;&lt;related-urls&gt;&lt;url&gt;https://www.ncbi.nlm.nih.gov/pubmed/22168803&lt;/url&gt;&lt;url&gt;https://www.ncbi.nlm.nih.gov/pmc/PMC3267776/&lt;/url&gt;&lt;/related-urls&gt;&lt;/urls&gt;&lt;electronic-resource-num&gt;10.1186/1471-2407-11-518&lt;/electronic-resource-num&gt;&lt;remote-database-name&gt;PubMed&lt;/remote-database-name&gt;&lt;/record&gt;&lt;/Cite&gt;&lt;/EndNote&gt;</w:instrText>
      </w:r>
      <w:r w:rsidR="00F711FA" w:rsidRPr="003B1B29">
        <w:fldChar w:fldCharType="separate"/>
      </w:r>
      <w:r w:rsidR="00F711FA" w:rsidRPr="003B1B29">
        <w:rPr>
          <w:vertAlign w:val="superscript"/>
        </w:rPr>
        <w:t>[</w:t>
      </w:r>
      <w:hyperlink w:anchor="_ENREF_13" w:tooltip="Neumann, 2011 #19" w:history="1">
        <w:r w:rsidR="00F711FA" w:rsidRPr="003B1B29">
          <w:rPr>
            <w:vertAlign w:val="superscript"/>
          </w:rPr>
          <w:t>13</w:t>
        </w:r>
      </w:hyperlink>
      <w:r w:rsidR="00F711FA" w:rsidRPr="003B1B29">
        <w:rPr>
          <w:vertAlign w:val="superscript"/>
        </w:rPr>
        <w:t>]</w:t>
      </w:r>
      <w:r w:rsidR="00F711FA" w:rsidRPr="003B1B29">
        <w:fldChar w:fldCharType="end"/>
      </w:r>
      <w:r w:rsidR="00F711FA" w:rsidRPr="003B1B29">
        <w:t>, esophagus</w:t>
      </w:r>
      <w:r w:rsidR="00F711FA" w:rsidRPr="003B1B29">
        <w:fldChar w:fldCharType="begin">
          <w:fldData xml:space="preserve">PEVuZE5vdGU+PENpdGU+PEF1dGhvcj5DaHVhbmc8L0F1dGhvcj48WWVhcj4yMDE1PC9ZZWFyPjxS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=
</w:fldData>
        </w:fldChar>
      </w:r>
      <w:r w:rsidR="00F711FA" w:rsidRPr="003B1B29">
        <w:instrText xml:space="preserve"> ADDIN EN.CITE </w:instrText>
      </w:r>
      <w:r w:rsidR="00F711FA" w:rsidRPr="003B1B29">
        <w:fldChar w:fldCharType="begin">
          <w:fldData xml:space="preserve">PEVuZE5vdGU+PENpdGU+PEF1dGhvcj5DaHVhbmc8L0F1dGhvcj48WWVhcj4yMDE1PC9ZZWFyPjxS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=
</w:fldData>
        </w:fldChar>
      </w:r>
      <w:r w:rsidR="00F711FA" w:rsidRPr="003B1B29">
        <w:instrText xml:space="preserve"> ADDIN EN.CITE.DATA </w:instrText>
      </w:r>
      <w:r w:rsidR="00F711FA" w:rsidRPr="003B1B29">
        <w:fldChar w:fldCharType="end"/>
      </w:r>
      <w:r w:rsidR="00F711FA" w:rsidRPr="003B1B29">
        <w:fldChar w:fldCharType="separate"/>
      </w:r>
      <w:r w:rsidR="00F711FA" w:rsidRPr="003B1B29">
        <w:rPr>
          <w:vertAlign w:val="superscript"/>
        </w:rPr>
        <w:t>[</w:t>
      </w:r>
      <w:hyperlink w:anchor="_ENREF_14" w:tooltip="Chuang, 2015 #12" w:history="1">
        <w:r w:rsidR="00F711FA" w:rsidRPr="003B1B29">
          <w:rPr>
            <w:vertAlign w:val="superscript"/>
          </w:rPr>
          <w:t>14-16</w:t>
        </w:r>
      </w:hyperlink>
      <w:r w:rsidR="00F711FA" w:rsidRPr="003B1B29">
        <w:rPr>
          <w:vertAlign w:val="superscript"/>
        </w:rPr>
        <w:t>]</w:t>
      </w:r>
      <w:r w:rsidR="00F711FA" w:rsidRPr="003B1B29">
        <w:fldChar w:fldCharType="end"/>
      </w:r>
      <w:r w:rsidR="00F711FA" w:rsidRPr="003B1B29">
        <w:t>, head and neck</w:t>
      </w:r>
      <w:r w:rsidR="00F711FA" w:rsidRPr="003B1B29">
        <w:fldChar w:fldCharType="begin">
          <w:fldData xml:space="preserve">PEVuZE5vdGU+PENpdGU+PEF1dGhvcj5EYWk8L0F1dGhvcj48WWVhcj4yMDE0PC9ZZWFyPjxSZWNO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</w:fldData>
        </w:fldChar>
      </w:r>
      <w:r w:rsidR="00F711FA" w:rsidRPr="003B1B29">
        <w:instrText xml:space="preserve"> ADDIN EN.CITE </w:instrText>
      </w:r>
      <w:r w:rsidR="00F711FA" w:rsidRPr="003B1B29">
        <w:fldChar w:fldCharType="begin">
          <w:fldData xml:space="preserve">PEVuZE5vdGU+PENpdGU+PEF1dGhvcj5EYWk8L0F1dGhvcj48WWVhcj4yMDE0PC9ZZWFyPjxSZWNO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</w:fldData>
        </w:fldChar>
      </w:r>
      <w:r w:rsidR="00F711FA" w:rsidRPr="003B1B29">
        <w:instrText xml:space="preserve"> ADDIN EN.CITE.DATA </w:instrText>
      </w:r>
      <w:r w:rsidR="00F711FA" w:rsidRPr="003B1B29">
        <w:fldChar w:fldCharType="end"/>
      </w:r>
      <w:r w:rsidR="00F711FA" w:rsidRPr="003B1B29">
        <w:fldChar w:fldCharType="separate"/>
      </w:r>
      <w:r w:rsidR="00F711FA" w:rsidRPr="003B1B29">
        <w:rPr>
          <w:vertAlign w:val="superscript"/>
        </w:rPr>
        <w:t>[</w:t>
      </w:r>
      <w:hyperlink w:anchor="_ENREF_17" w:tooltip="Dai, 2014 #13" w:history="1">
        <w:r w:rsidR="00F711FA" w:rsidRPr="003B1B29">
          <w:rPr>
            <w:vertAlign w:val="superscript"/>
          </w:rPr>
          <w:t>17-23</w:t>
        </w:r>
      </w:hyperlink>
      <w:r w:rsidR="00F711FA" w:rsidRPr="003B1B29">
        <w:rPr>
          <w:vertAlign w:val="superscript"/>
        </w:rPr>
        <w:t>]</w:t>
      </w:r>
      <w:r w:rsidR="00F711FA" w:rsidRPr="003B1B29">
        <w:fldChar w:fldCharType="end"/>
      </w:r>
      <w:r w:rsidR="00F711FA" w:rsidRPr="003B1B29">
        <w:t>, liver</w:t>
      </w:r>
      <w:r w:rsidR="00F711FA" w:rsidRPr="003B1B29">
        <w:fldChar w:fldCharType="begin">
          <w:fldData xml:space="preserve">PEVuZE5vdGU+PENpdGU+PEF1dGhvcj5TdW48L0F1dGhvcj48WWVhcj4yMDEzPC9ZZWFyPjxSZWNO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</w:fldData>
        </w:fldChar>
      </w:r>
      <w:r w:rsidR="00F711FA" w:rsidRPr="003B1B29">
        <w:instrText xml:space="preserve"> ADDIN EN.CITE </w:instrText>
      </w:r>
      <w:r w:rsidR="00F711FA" w:rsidRPr="003B1B29">
        <w:fldChar w:fldCharType="begin">
          <w:fldData xml:space="preserve">PEVuZE5vdGU+PENpdGU+PEF1dGhvcj5TdW48L0F1dGhvcj48WWVhcj4yMDEzPC9ZZWFyPjxSZWNO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</w:fldData>
        </w:fldChar>
      </w:r>
      <w:r w:rsidR="00F711FA" w:rsidRPr="003B1B29">
        <w:instrText xml:space="preserve"> ADDIN EN.CITE.DATA </w:instrText>
      </w:r>
      <w:r w:rsidR="00F711FA" w:rsidRPr="003B1B29">
        <w:fldChar w:fldCharType="end"/>
      </w:r>
      <w:r w:rsidR="00F711FA" w:rsidRPr="003B1B29">
        <w:fldChar w:fldCharType="separate"/>
      </w:r>
      <w:r w:rsidR="00F711FA" w:rsidRPr="003B1B29">
        <w:rPr>
          <w:vertAlign w:val="superscript"/>
        </w:rPr>
        <w:t>[</w:t>
      </w:r>
      <w:hyperlink w:anchor="_ENREF_24" w:tooltip="Sun, 2013 #22" w:history="1">
        <w:r w:rsidR="00F711FA" w:rsidRPr="003B1B29">
          <w:rPr>
            <w:vertAlign w:val="superscript"/>
          </w:rPr>
          <w:t>24</w:t>
        </w:r>
      </w:hyperlink>
      <w:r w:rsidR="00F711FA" w:rsidRPr="003B1B29">
        <w:rPr>
          <w:vertAlign w:val="superscript"/>
        </w:rPr>
        <w:t>]</w:t>
      </w:r>
      <w:r w:rsidR="00F711FA" w:rsidRPr="003B1B29">
        <w:fldChar w:fldCharType="end"/>
      </w:r>
      <w:r w:rsidR="00F711FA" w:rsidRPr="003B1B29">
        <w:t>, lung</w:t>
      </w:r>
      <w:r w:rsidR="00F711FA" w:rsidRPr="003B1B29">
        <w:fldChar w:fldCharType="begin">
          <w:fldData xml:space="preserve">PEVuZE5vdGU+PENpdGU+PEF1dGhvcj5ZYW5nPC9BdXRob3I+PFllYXI+MjAxMzwvWWVhcj48UmVj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</w:fldData>
        </w:fldChar>
      </w:r>
      <w:r w:rsidR="00F711FA" w:rsidRPr="003B1B29">
        <w:instrText xml:space="preserve"> ADDIN EN.CITE </w:instrText>
      </w:r>
      <w:r w:rsidR="00F711FA" w:rsidRPr="003B1B29">
        <w:fldChar w:fldCharType="begin">
          <w:fldData xml:space="preserve">PEVuZE5vdGU+PENpdGU+PEF1dGhvcj5ZYW5nPC9BdXRob3I+PFllYXI+MjAxMzwvWWVhcj48UmVj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</w:fldData>
        </w:fldChar>
      </w:r>
      <w:r w:rsidR="00F711FA" w:rsidRPr="003B1B29">
        <w:instrText xml:space="preserve"> ADDIN EN.CITE.DATA </w:instrText>
      </w:r>
      <w:r w:rsidR="00F711FA" w:rsidRPr="003B1B29">
        <w:fldChar w:fldCharType="end"/>
      </w:r>
      <w:r w:rsidR="00F711FA" w:rsidRPr="003B1B29">
        <w:fldChar w:fldCharType="separate"/>
      </w:r>
      <w:r w:rsidR="00F711FA" w:rsidRPr="003B1B29">
        <w:rPr>
          <w:vertAlign w:val="superscript"/>
        </w:rPr>
        <w:t>[</w:t>
      </w:r>
      <w:hyperlink w:anchor="_ENREF_25" w:tooltip="Yang, 2013 #26" w:history="1">
        <w:r w:rsidR="00F711FA" w:rsidRPr="003B1B29">
          <w:rPr>
            <w:vertAlign w:val="superscript"/>
          </w:rPr>
          <w:t>25</w:t>
        </w:r>
      </w:hyperlink>
      <w:r w:rsidR="00F711FA" w:rsidRPr="003B1B29">
        <w:rPr>
          <w:vertAlign w:val="superscript"/>
        </w:rPr>
        <w:t>]</w:t>
      </w:r>
      <w:r w:rsidR="00F711FA" w:rsidRPr="003B1B29">
        <w:fldChar w:fldCharType="end"/>
      </w:r>
      <w:r w:rsidR="00F711FA" w:rsidRPr="003B1B29">
        <w:t>, and stomach</w:t>
      </w:r>
      <w:r w:rsidR="00F711FA" w:rsidRPr="003B1B29">
        <w:fldChar w:fldCharType="begin">
          <w:fldData xml:space="preserve">PEVuZE5vdGU+PENpdGU+PEF1dGhvcj5DaGVuPC9BdXRob3I+PFllYXI+MjAxNjwvWWVhcj48UmVj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</w:fldData>
        </w:fldChar>
      </w:r>
      <w:r w:rsidR="00F711FA" w:rsidRPr="003B1B29">
        <w:instrText xml:space="preserve"> ADDIN EN.CITE </w:instrText>
      </w:r>
      <w:r w:rsidR="00F711FA" w:rsidRPr="003B1B29">
        <w:fldChar w:fldCharType="begin">
          <w:fldData xml:space="preserve">PEVuZE5vdGU+PENpdGU+PEF1dGhvcj5DaGVuPC9BdXRob3I+PFllYXI+MjAxNjwvWWVhcj48UmVj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</w:fldData>
        </w:fldChar>
      </w:r>
      <w:r w:rsidR="00F711FA" w:rsidRPr="003B1B29">
        <w:instrText xml:space="preserve"> ADDIN EN.CITE.DATA </w:instrText>
      </w:r>
      <w:r w:rsidR="00F711FA" w:rsidRPr="003B1B29">
        <w:fldChar w:fldCharType="end"/>
      </w:r>
      <w:r w:rsidR="00F711FA" w:rsidRPr="003B1B29">
        <w:fldChar w:fldCharType="separate"/>
      </w:r>
      <w:r w:rsidR="00F711FA" w:rsidRPr="003B1B29">
        <w:rPr>
          <w:vertAlign w:val="superscript"/>
        </w:rPr>
        <w:t>[</w:t>
      </w:r>
      <w:hyperlink w:anchor="_ENREF_26" w:tooltip="Chen, 2016 #10" w:history="1">
        <w:r w:rsidR="00F711FA" w:rsidRPr="003B1B29">
          <w:rPr>
            <w:vertAlign w:val="superscript"/>
          </w:rPr>
          <w:t>26-29</w:t>
        </w:r>
      </w:hyperlink>
      <w:r w:rsidR="00F711FA" w:rsidRPr="003B1B29">
        <w:rPr>
          <w:vertAlign w:val="superscript"/>
        </w:rPr>
        <w:t>]</w:t>
      </w:r>
      <w:r w:rsidR="00F711FA" w:rsidRPr="003B1B29">
        <w:fldChar w:fldCharType="end"/>
      </w:r>
      <w:r w:rsidR="00F711FA" w:rsidRPr="003B1B29">
        <w:t xml:space="preserve">. The sample sizes ranged between 20 and 307 patients. Excluding three studies in which the clinical stage was not </w:t>
      </w:r>
      <w:proofErr w:type="gramStart"/>
      <w:r w:rsidR="00F711FA" w:rsidRPr="003B1B29">
        <w:t>reported</w:t>
      </w:r>
      <w:proofErr w:type="gramEnd"/>
      <w:r w:rsidR="00F711FA" w:rsidRPr="003B1B29">
        <w:fldChar w:fldCharType="begin">
          <w:fldData xml:space="preserve">PEVuZE5vdGU+PENpdGU+PEF1dGhvcj5BYmQgRWwtTWFxc291ZDwvQXV0aG9yPjxZZWFyPjIwMTQ8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</w:fldData>
        </w:fldChar>
      </w:r>
      <w:r w:rsidR="00F711FA" w:rsidRPr="003B1B29">
        <w:instrText xml:space="preserve"> ADDIN EN.CITE </w:instrText>
      </w:r>
      <w:r w:rsidR="00F711FA" w:rsidRPr="003B1B29">
        <w:fldChar w:fldCharType="begin">
          <w:fldData xml:space="preserve">PEVuZE5vdGU+PENpdGU+PEF1dGhvcj5BYmQgRWwtTWFxc291ZDwvQXV0aG9yPjxZZWFyPjIwMTQ8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</w:fldData>
        </w:fldChar>
      </w:r>
      <w:r w:rsidR="00F711FA" w:rsidRPr="003B1B29">
        <w:instrText xml:space="preserve"> ADDIN EN.CITE.DATA </w:instrText>
      </w:r>
      <w:r w:rsidR="00F711FA" w:rsidRPr="003B1B29">
        <w:fldChar w:fldCharType="end"/>
      </w:r>
      <w:r w:rsidR="00F711FA" w:rsidRPr="003B1B29">
        <w:fldChar w:fldCharType="separate"/>
      </w:r>
      <w:r w:rsidR="00F711FA" w:rsidRPr="003B1B29">
        <w:rPr>
          <w:vertAlign w:val="superscript"/>
        </w:rPr>
        <w:t>[</w:t>
      </w:r>
      <w:hyperlink w:anchor="_ENREF_10" w:tooltip="Abd El-Maqsoud, 2014 #9" w:history="1">
        <w:r w:rsidR="00F711FA" w:rsidRPr="003B1B29">
          <w:rPr>
            <w:vertAlign w:val="superscript"/>
          </w:rPr>
          <w:t>10</w:t>
        </w:r>
      </w:hyperlink>
      <w:r w:rsidR="00F711FA" w:rsidRPr="003B1B29">
        <w:rPr>
          <w:vertAlign w:val="superscript"/>
        </w:rPr>
        <w:t>,</w:t>
      </w:r>
      <w:hyperlink w:anchor="_ENREF_13" w:tooltip="Neumann, 2011 #19" w:history="1">
        <w:r w:rsidR="00F711FA" w:rsidRPr="003B1B29">
          <w:rPr>
            <w:vertAlign w:val="superscript"/>
          </w:rPr>
          <w:t>13</w:t>
        </w:r>
      </w:hyperlink>
      <w:r w:rsidR="00F711FA" w:rsidRPr="003B1B29">
        <w:rPr>
          <w:vertAlign w:val="superscript"/>
        </w:rPr>
        <w:t>,</w:t>
      </w:r>
      <w:hyperlink w:anchor="_ENREF_24" w:tooltip="Sun, 2013 #22" w:history="1">
        <w:r w:rsidR="00F711FA" w:rsidRPr="003B1B29">
          <w:rPr>
            <w:vertAlign w:val="superscript"/>
          </w:rPr>
          <w:t>24</w:t>
        </w:r>
      </w:hyperlink>
      <w:r w:rsidR="00F711FA" w:rsidRPr="003B1B29">
        <w:rPr>
          <w:vertAlign w:val="superscript"/>
        </w:rPr>
        <w:t>]</w:t>
      </w:r>
      <w:r w:rsidR="00F711FA" w:rsidRPr="003B1B29">
        <w:fldChar w:fldCharType="end"/>
      </w:r>
      <w:r w:rsidR="00F711FA" w:rsidRPr="003B1B29">
        <w:t>, 1265 patients (54.98%) were at stage III or IV. Immunohistochemical staining was utilized in all studies to detect SOX2 expression. With respect to outcomes, only two studies did not report LNM</w:t>
      </w:r>
      <w:r w:rsidR="00F711FA" w:rsidRPr="003B1B29">
        <w:fldChar w:fldCharType="begin">
          <w:fldData xml:space="preserve">PEVuZE5vdGU+PENpdGU+PEF1dGhvcj5EYWk8L0F1dGhvcj48WWVhcj4yMDE0PC9ZZWFyPjxSZWNO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</w:fldData>
        </w:fldChar>
      </w:r>
      <w:r w:rsidR="00F711FA" w:rsidRPr="003B1B29">
        <w:instrText xml:space="preserve"> ADDIN EN.CITE </w:instrText>
      </w:r>
      <w:r w:rsidR="00F711FA" w:rsidRPr="003B1B29">
        <w:fldChar w:fldCharType="begin">
          <w:fldData xml:space="preserve">PEVuZE5vdGU+PENpdGU+PEF1dGhvcj5EYWk8L0F1dGhvcj48WWVhcj4yMDE0PC9ZZWFyPjxSZWNO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</w:fldData>
        </w:fldChar>
      </w:r>
      <w:r w:rsidR="00F711FA" w:rsidRPr="003B1B29">
        <w:instrText xml:space="preserve"> ADDIN EN.CITE.DATA </w:instrText>
      </w:r>
      <w:r w:rsidR="00F711FA" w:rsidRPr="003B1B29">
        <w:fldChar w:fldCharType="end"/>
      </w:r>
      <w:r w:rsidR="00F711FA" w:rsidRPr="003B1B29">
        <w:fldChar w:fldCharType="separate"/>
      </w:r>
      <w:r w:rsidR="00F711FA" w:rsidRPr="003B1B29">
        <w:rPr>
          <w:vertAlign w:val="superscript"/>
        </w:rPr>
        <w:t>[</w:t>
      </w:r>
      <w:hyperlink w:anchor="_ENREF_12" w:tooltip="Shen, 2014 #21" w:history="1">
        <w:r w:rsidR="00F711FA" w:rsidRPr="003B1B29">
          <w:rPr>
            <w:vertAlign w:val="superscript"/>
          </w:rPr>
          <w:t>12</w:t>
        </w:r>
      </w:hyperlink>
      <w:r w:rsidR="00F711FA" w:rsidRPr="003B1B29">
        <w:rPr>
          <w:vertAlign w:val="superscript"/>
        </w:rPr>
        <w:t>,</w:t>
      </w:r>
      <w:hyperlink w:anchor="_ENREF_17" w:tooltip="Dai, 2014 #13" w:history="1">
        <w:r w:rsidR="00F711FA" w:rsidRPr="003B1B29">
          <w:rPr>
            <w:vertAlign w:val="superscript"/>
          </w:rPr>
          <w:t>17</w:t>
        </w:r>
      </w:hyperlink>
      <w:r w:rsidR="00F711FA" w:rsidRPr="003B1B29">
        <w:rPr>
          <w:vertAlign w:val="superscript"/>
        </w:rPr>
        <w:t>]</w:t>
      </w:r>
      <w:r w:rsidR="00F711FA" w:rsidRPr="003B1B29">
        <w:fldChar w:fldCharType="end"/>
      </w:r>
      <w:r w:rsidR="00F711FA" w:rsidRPr="003B1B29">
        <w:t>, while DM was reported in 11 studies</w:t>
      </w:r>
      <w:r w:rsidR="00F711FA" w:rsidRPr="003B1B29">
        <w:fldChar w:fldCharType="begin">
          <w:fldData xml:space="preserve">PEVuZE5vdGU+PENpdGU+PEF1dGhvcj5DaGVuPC9BdXRob3I+PFllYXI+MjAxNjwvWWVhcj48UmVj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</w:fldData>
        </w:fldChar>
      </w:r>
      <w:r w:rsidR="00F711FA" w:rsidRPr="003B1B29">
        <w:instrText xml:space="preserve"> ADDIN EN.CITE </w:instrText>
      </w:r>
      <w:r w:rsidR="00F711FA" w:rsidRPr="003B1B29">
        <w:fldChar w:fldCharType="begin">
          <w:fldData xml:space="preserve">PEVuZE5vdGU+PENpdGU+PEF1dGhvcj5DaGVuPC9BdXRob3I+PFllYXI+MjAxNjwvWWVhcj48UmVj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</w:fldData>
        </w:fldChar>
      </w:r>
      <w:r w:rsidR="00F711FA" w:rsidRPr="003B1B29">
        <w:instrText xml:space="preserve"> ADDIN EN.CITE.DATA </w:instrText>
      </w:r>
      <w:r w:rsidR="00F711FA" w:rsidRPr="003B1B29">
        <w:fldChar w:fldCharType="end"/>
      </w:r>
      <w:r w:rsidR="00F711FA" w:rsidRPr="003B1B29">
        <w:fldChar w:fldCharType="separate"/>
      </w:r>
      <w:r w:rsidR="00F711FA" w:rsidRPr="003B1B29">
        <w:rPr>
          <w:vertAlign w:val="superscript"/>
        </w:rPr>
        <w:t>[</w:t>
      </w:r>
      <w:hyperlink w:anchor="_ENREF_12" w:tooltip="Shen, 2014 #21" w:history="1">
        <w:r w:rsidR="00F711FA" w:rsidRPr="003B1B29">
          <w:rPr>
            <w:vertAlign w:val="superscript"/>
          </w:rPr>
          <w:t>12-14</w:t>
        </w:r>
      </w:hyperlink>
      <w:r w:rsidR="00F711FA" w:rsidRPr="003B1B29">
        <w:rPr>
          <w:vertAlign w:val="superscript"/>
        </w:rPr>
        <w:t>,</w:t>
      </w:r>
      <w:hyperlink w:anchor="_ENREF_17" w:tooltip="Dai, 2014 #13" w:history="1">
        <w:r w:rsidR="00F711FA" w:rsidRPr="003B1B29">
          <w:rPr>
            <w:vertAlign w:val="superscript"/>
          </w:rPr>
          <w:t>17</w:t>
        </w:r>
      </w:hyperlink>
      <w:r w:rsidR="00F711FA" w:rsidRPr="003B1B29">
        <w:rPr>
          <w:vertAlign w:val="superscript"/>
        </w:rPr>
        <w:t>,</w:t>
      </w:r>
      <w:hyperlink w:anchor="_ENREF_19" w:tooltip="Gonzalez-Marquez, 2014 #15" w:history="1">
        <w:r w:rsidR="00F711FA" w:rsidRPr="003B1B29">
          <w:rPr>
            <w:vertAlign w:val="superscript"/>
          </w:rPr>
          <w:t>19</w:t>
        </w:r>
      </w:hyperlink>
      <w:r w:rsidR="00F711FA" w:rsidRPr="003B1B29">
        <w:rPr>
          <w:vertAlign w:val="superscript"/>
        </w:rPr>
        <w:t>,</w:t>
      </w:r>
      <w:hyperlink w:anchor="_ENREF_20" w:tooltip="Luo, 2013 #18" w:history="1">
        <w:r w:rsidR="00F711FA" w:rsidRPr="003B1B29">
          <w:rPr>
            <w:vertAlign w:val="superscript"/>
          </w:rPr>
          <w:t>20</w:t>
        </w:r>
      </w:hyperlink>
      <w:r w:rsidR="00F711FA" w:rsidRPr="003B1B29">
        <w:rPr>
          <w:vertAlign w:val="superscript"/>
        </w:rPr>
        <w:t>,</w:t>
      </w:r>
      <w:hyperlink w:anchor="_ENREF_22" w:tooltip="Yoshihama, 2016 #27" w:history="1">
        <w:r w:rsidR="00F711FA" w:rsidRPr="003B1B29">
          <w:rPr>
            <w:vertAlign w:val="superscript"/>
          </w:rPr>
          <w:t>22-24</w:t>
        </w:r>
      </w:hyperlink>
      <w:r w:rsidR="00F711FA" w:rsidRPr="003B1B29">
        <w:rPr>
          <w:vertAlign w:val="superscript"/>
        </w:rPr>
        <w:t>,</w:t>
      </w:r>
      <w:hyperlink w:anchor="_ENREF_26" w:tooltip="Chen, 2016 #10" w:history="1">
        <w:r w:rsidR="00F711FA" w:rsidRPr="003B1B29">
          <w:rPr>
            <w:vertAlign w:val="superscript"/>
          </w:rPr>
          <w:t>26</w:t>
        </w:r>
      </w:hyperlink>
      <w:r w:rsidR="00F711FA" w:rsidRPr="003B1B29">
        <w:rPr>
          <w:vertAlign w:val="superscript"/>
        </w:rPr>
        <w:t>,</w:t>
      </w:r>
      <w:hyperlink w:anchor="_ENREF_27" w:tooltip="Chen, 2016 #11" w:history="1">
        <w:r w:rsidR="00F711FA" w:rsidRPr="003B1B29">
          <w:rPr>
            <w:vertAlign w:val="superscript"/>
          </w:rPr>
          <w:t>27</w:t>
        </w:r>
      </w:hyperlink>
      <w:r w:rsidR="00F711FA" w:rsidRPr="003B1B29">
        <w:rPr>
          <w:vertAlign w:val="superscript"/>
        </w:rPr>
        <w:t>]</w:t>
      </w:r>
      <w:r w:rsidR="00F711FA" w:rsidRPr="003B1B29">
        <w:fldChar w:fldCharType="end"/>
      </w:r>
      <w:r w:rsidR="00F711FA" w:rsidRPr="003B1B29">
        <w:t>, OS in 11 studies</w:t>
      </w:r>
      <w:r w:rsidR="00F711FA" w:rsidRPr="003B1B29">
        <w:fldChar w:fldCharType="begin">
          <w:fldData xml:space="preserve">PEVuZE5vdGU+PENpdGU+PEF1dGhvcj5TYWlndXNhPC9BdXRob3I+PFllYXI+MjAxMTwvWWVhcj48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</w:fldData>
        </w:fldChar>
      </w:r>
      <w:r w:rsidR="00F711FA" w:rsidRPr="003B1B29">
        <w:instrText xml:space="preserve"> ADDIN EN.CITE </w:instrText>
      </w:r>
      <w:r w:rsidR="00F711FA" w:rsidRPr="003B1B29">
        <w:fldChar w:fldCharType="begin">
          <w:fldData xml:space="preserve">PEVuZE5vdGU+PENpdGU+PEF1dGhvcj5TYWlndXNhPC9BdXRob3I+PFllYXI+MjAxMTwvWWVhcj48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</w:fldData>
        </w:fldChar>
      </w:r>
      <w:r w:rsidR="00F711FA" w:rsidRPr="003B1B29">
        <w:instrText xml:space="preserve"> ADDIN EN.CITE.DATA </w:instrText>
      </w:r>
      <w:r w:rsidR="00F711FA" w:rsidRPr="003B1B29">
        <w:fldChar w:fldCharType="end"/>
      </w:r>
      <w:r w:rsidR="00F711FA" w:rsidRPr="003B1B29">
        <w:fldChar w:fldCharType="separate"/>
      </w:r>
      <w:r w:rsidR="00F711FA" w:rsidRPr="003B1B29">
        <w:rPr>
          <w:vertAlign w:val="superscript"/>
        </w:rPr>
        <w:t>[</w:t>
      </w:r>
      <w:hyperlink w:anchor="_ENREF_12" w:tooltip="Shen, 2014 #21" w:history="1">
        <w:r w:rsidR="00F711FA" w:rsidRPr="003B1B29">
          <w:rPr>
            <w:vertAlign w:val="superscript"/>
          </w:rPr>
          <w:t>12</w:t>
        </w:r>
      </w:hyperlink>
      <w:r w:rsidR="00F711FA" w:rsidRPr="003B1B29">
        <w:rPr>
          <w:vertAlign w:val="superscript"/>
        </w:rPr>
        <w:t>,</w:t>
      </w:r>
      <w:hyperlink w:anchor="_ENREF_15" w:tooltip="Saigusa, 2011 #20" w:history="1">
        <w:r w:rsidR="00F711FA" w:rsidRPr="003B1B29">
          <w:rPr>
            <w:vertAlign w:val="superscript"/>
          </w:rPr>
          <w:t>15-23</w:t>
        </w:r>
      </w:hyperlink>
      <w:r w:rsidR="00F711FA" w:rsidRPr="003B1B29">
        <w:rPr>
          <w:vertAlign w:val="superscript"/>
        </w:rPr>
        <w:t>,</w:t>
      </w:r>
      <w:hyperlink w:anchor="_ENREF_26" w:tooltip="Chen, 2016 #10" w:history="1">
        <w:r w:rsidR="00F711FA" w:rsidRPr="003B1B29">
          <w:rPr>
            <w:vertAlign w:val="superscript"/>
          </w:rPr>
          <w:t>26</w:t>
        </w:r>
      </w:hyperlink>
      <w:r w:rsidR="00F711FA" w:rsidRPr="003B1B29">
        <w:rPr>
          <w:vertAlign w:val="superscript"/>
        </w:rPr>
        <w:t>]</w:t>
      </w:r>
      <w:r w:rsidR="00F711FA" w:rsidRPr="003B1B29">
        <w:fldChar w:fldCharType="end"/>
      </w:r>
      <w:r w:rsidR="00F711FA" w:rsidRPr="003B1B29">
        <w:t>, and DFS in 3 studies</w:t>
      </w:r>
      <w:r w:rsidR="00F711FA" w:rsidRPr="003B1B29">
        <w:fldChar w:fldCharType="begin">
          <w:fldData xml:space="preserve">PEVuZE5vdGU+PENpdGU+PEF1dGhvcj5HZTwvQXV0aG9yPjxZZWFyPjIwMTA8L1llYXI+PFJlY051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</w:fldData>
        </w:fldChar>
      </w:r>
      <w:r w:rsidR="00F711FA" w:rsidRPr="003B1B29">
        <w:instrText xml:space="preserve"> ADDIN EN.CITE </w:instrText>
      </w:r>
      <w:r w:rsidR="00F711FA" w:rsidRPr="003B1B29">
        <w:fldChar w:fldCharType="begin">
          <w:fldData xml:space="preserve">PEVuZE5vdGU+PENpdGU+PEF1dGhvcj5HZTwvQXV0aG9yPjxZZWFyPjIwMTA8L1llYXI+PFJlY051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</w:fldData>
        </w:fldChar>
      </w:r>
      <w:r w:rsidR="00F711FA" w:rsidRPr="003B1B29">
        <w:instrText xml:space="preserve"> ADDIN EN.CITE.DATA </w:instrText>
      </w:r>
      <w:r w:rsidR="00F711FA" w:rsidRPr="003B1B29">
        <w:fldChar w:fldCharType="end"/>
      </w:r>
      <w:r w:rsidR="00F711FA" w:rsidRPr="003B1B29">
        <w:fldChar w:fldCharType="separate"/>
      </w:r>
      <w:r w:rsidR="00F711FA" w:rsidRPr="003B1B29">
        <w:rPr>
          <w:vertAlign w:val="superscript"/>
        </w:rPr>
        <w:t>[</w:t>
      </w:r>
      <w:hyperlink w:anchor="_ENREF_17" w:tooltip="Dai, 2014 #13" w:history="1">
        <w:r w:rsidR="00F711FA" w:rsidRPr="003B1B29">
          <w:rPr>
            <w:vertAlign w:val="superscript"/>
          </w:rPr>
          <w:t>17-19</w:t>
        </w:r>
      </w:hyperlink>
      <w:r w:rsidR="00F711FA" w:rsidRPr="003B1B29">
        <w:rPr>
          <w:vertAlign w:val="superscript"/>
        </w:rPr>
        <w:t>]</w:t>
      </w:r>
      <w:r w:rsidR="00F711FA" w:rsidRPr="003B1B29">
        <w:fldChar w:fldCharType="end"/>
      </w:r>
      <w:r w:rsidR="00F711FA" w:rsidRPr="003B1B29">
        <w:t xml:space="preserve">. Two studies were performed in European </w:t>
      </w:r>
      <w:proofErr w:type="gramStart"/>
      <w:r w:rsidR="00F711FA" w:rsidRPr="003B1B29">
        <w:t>countries</w:t>
      </w:r>
      <w:proofErr w:type="gramEnd"/>
      <w:r w:rsidR="00F711FA" w:rsidRPr="003B1B29">
        <w:fldChar w:fldCharType="begin">
          <w:fldData xml:space="preserve">PEVuZE5vdGU+PENpdGU+PEF1dGhvcj5Hb256YWxlei1NYXJxdWV6PC9BdXRob3I+PFllYXI+MjAx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</w:fldData>
        </w:fldChar>
      </w:r>
      <w:r w:rsidR="00F711FA" w:rsidRPr="003B1B29">
        <w:instrText xml:space="preserve"> ADDIN EN.CITE </w:instrText>
      </w:r>
      <w:r w:rsidR="00F711FA" w:rsidRPr="003B1B29">
        <w:fldChar w:fldCharType="begin">
          <w:fldData xml:space="preserve">PEVuZE5vdGU+PENpdGU+PEF1dGhvcj5Hb256YWxlei1NYXJxdWV6PC9BdXRob3I+PFllYXI+MjAx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</w:fldData>
        </w:fldChar>
      </w:r>
      <w:r w:rsidR="00F711FA" w:rsidRPr="003B1B29">
        <w:instrText xml:space="preserve"> ADDIN EN.CITE.DATA </w:instrText>
      </w:r>
      <w:r w:rsidR="00F711FA" w:rsidRPr="003B1B29">
        <w:fldChar w:fldCharType="end"/>
      </w:r>
      <w:r w:rsidR="00F711FA" w:rsidRPr="003B1B29">
        <w:fldChar w:fldCharType="separate"/>
      </w:r>
      <w:r w:rsidR="00F711FA" w:rsidRPr="003B1B29">
        <w:rPr>
          <w:vertAlign w:val="superscript"/>
        </w:rPr>
        <w:t>[</w:t>
      </w:r>
      <w:hyperlink w:anchor="_ENREF_13" w:tooltip="Neumann, 2011 #19" w:history="1">
        <w:r w:rsidR="00F711FA" w:rsidRPr="003B1B29">
          <w:rPr>
            <w:vertAlign w:val="superscript"/>
          </w:rPr>
          <w:t>13</w:t>
        </w:r>
      </w:hyperlink>
      <w:r w:rsidR="00F711FA" w:rsidRPr="003B1B29">
        <w:rPr>
          <w:vertAlign w:val="superscript"/>
        </w:rPr>
        <w:t>,</w:t>
      </w:r>
      <w:hyperlink w:anchor="_ENREF_19" w:tooltip="Gonzalez-Marquez, 2014 #15" w:history="1">
        <w:r w:rsidR="00F711FA" w:rsidRPr="003B1B29">
          <w:rPr>
            <w:vertAlign w:val="superscript"/>
          </w:rPr>
          <w:t>19</w:t>
        </w:r>
      </w:hyperlink>
      <w:r w:rsidR="00F711FA" w:rsidRPr="003B1B29">
        <w:rPr>
          <w:vertAlign w:val="superscript"/>
        </w:rPr>
        <w:t>]</w:t>
      </w:r>
      <w:r w:rsidR="00F711FA" w:rsidRPr="003B1B29">
        <w:fldChar w:fldCharType="end"/>
      </w:r>
      <w:r w:rsidR="00F711FA" w:rsidRPr="003B1B29">
        <w:t>, one in Africa</w:t>
      </w:r>
      <w:r w:rsidR="00F711FA" w:rsidRPr="003B1B29">
        <w:fldChar w:fldCharType="begin">
          <w:fldData xml:space="preserve">PEVuZE5vdGU+PENpdGU+PEF1dGhvcj5BYmQgRWwtTWFxc291ZDwvQXV0aG9yPjxZZWFyPjIwMTQ8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</w:fldData>
        </w:fldChar>
      </w:r>
      <w:r w:rsidR="00F711FA" w:rsidRPr="003B1B29">
        <w:instrText xml:space="preserve"> ADDIN EN.CITE </w:instrText>
      </w:r>
      <w:r w:rsidR="00F711FA" w:rsidRPr="003B1B29">
        <w:fldChar w:fldCharType="begin">
          <w:fldData xml:space="preserve">PEVuZE5vdGU+PENpdGU+PEF1dGhvcj5BYmQgRWwtTWFxc291ZDwvQXV0aG9yPjxZZWFyPjIwMTQ8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</w:fldData>
        </w:fldChar>
      </w:r>
      <w:r w:rsidR="00F711FA" w:rsidRPr="003B1B29">
        <w:instrText xml:space="preserve"> ADDIN EN.CITE.DATA </w:instrText>
      </w:r>
      <w:r w:rsidR="00F711FA" w:rsidRPr="003B1B29">
        <w:fldChar w:fldCharType="end"/>
      </w:r>
      <w:r w:rsidR="00F711FA" w:rsidRPr="003B1B29">
        <w:fldChar w:fldCharType="separate"/>
      </w:r>
      <w:r w:rsidR="00F711FA" w:rsidRPr="003B1B29">
        <w:rPr>
          <w:vertAlign w:val="superscript"/>
        </w:rPr>
        <w:t>[</w:t>
      </w:r>
      <w:hyperlink w:anchor="_ENREF_10" w:tooltip="Abd El-Maqsoud, 2014 #9" w:history="1">
        <w:r w:rsidR="00F711FA" w:rsidRPr="003B1B29">
          <w:rPr>
            <w:vertAlign w:val="superscript"/>
          </w:rPr>
          <w:t>10</w:t>
        </w:r>
      </w:hyperlink>
      <w:r w:rsidR="00F711FA" w:rsidRPr="003B1B29">
        <w:rPr>
          <w:vertAlign w:val="superscript"/>
        </w:rPr>
        <w:t>]</w:t>
      </w:r>
      <w:r w:rsidR="00F711FA" w:rsidRPr="003B1B29">
        <w:fldChar w:fldCharType="end"/>
      </w:r>
      <w:r w:rsidR="00F711FA" w:rsidRPr="003B1B29">
        <w:t xml:space="preserve">, and the remaining studies in Asia. All of the included studies scored </w:t>
      </w:r>
      <w:proofErr w:type="gramStart"/>
      <w:r w:rsidR="00F711FA" w:rsidRPr="003B1B29">
        <w:t>a NOS</w:t>
      </w:r>
      <w:proofErr w:type="gramEnd"/>
      <w:r w:rsidR="00F711FA" w:rsidRPr="003B1B29">
        <w:t xml:space="preserve"> equal to or greater than 6, indicating the inclusion of high-quality studies.</w:t>
      </w:r>
    </w:p>
    <w:p w14:paraId="79A923F4" w14:textId="77777777" w:rsidR="00F711FA" w:rsidRPr="003B1B29" w:rsidRDefault="00F711FA" w:rsidP="009D00EA">
      <w:pPr>
        <w:spacing w:after="0"/>
      </w:pPr>
    </w:p>
    <w:p w14:paraId="68D5407F" w14:textId="77777777" w:rsidR="00F711FA" w:rsidRPr="003B1B29" w:rsidRDefault="00F711FA" w:rsidP="009D00EA">
      <w:pPr>
        <w:spacing w:after="0"/>
        <w:rPr>
          <w:rStyle w:val="ab"/>
          <w:b/>
          <w:color w:val="auto"/>
        </w:rPr>
      </w:pPr>
      <w:r w:rsidRPr="003B1B29">
        <w:rPr>
          <w:rStyle w:val="ab"/>
          <w:b/>
          <w:color w:val="auto"/>
        </w:rPr>
        <w:t>Prevalence of high SOX2 expression and its relationship to the clinicopathological parameters</w:t>
      </w:r>
    </w:p>
    <w:p w14:paraId="581847E3" w14:textId="7908BB51" w:rsidR="00F711FA" w:rsidRPr="003B1B29" w:rsidRDefault="00F711FA" w:rsidP="009D00EA">
      <w:pPr>
        <w:spacing w:after="0"/>
      </w:pPr>
      <w:r w:rsidRPr="003B1B29">
        <w:t>The pooled prevalence of high SOX2 expression in different types of cancer was 46.22% (95%CI: 39.07%-53.38%) with a significant heterogeneity among the included studies (</w:t>
      </w:r>
      <w:r w:rsidRPr="003B1B29">
        <w:rPr>
          <w:i/>
        </w:rPr>
        <w:t>I</w:t>
      </w:r>
      <w:r w:rsidRPr="003B1B29">
        <w:rPr>
          <w:vertAlign w:val="superscript"/>
        </w:rPr>
        <w:t xml:space="preserve">2 </w:t>
      </w:r>
      <w:r w:rsidRPr="003B1B29">
        <w:t>= 94%). Subgroup analysis was performed to detect the sources of heterogeneity, yet it remained significant for most of the subgroups. As for the clinicopathological parameters, SOX2 expression was not significantly correlated to patient’s age, sex and clinical stage as well as the size and differentiation of tumors (</w:t>
      </w:r>
      <w:r w:rsidRPr="003B1B29">
        <w:fldChar w:fldCharType="begin"/>
      </w:r>
      <w:r w:rsidRPr="003B1B29">
        <w:instrText xml:space="preserve"> REF _Ref532055661 \h  \* MERGEFORMAT </w:instrText>
      </w:r>
      <w:r w:rsidRPr="003B1B29">
        <w:fldChar w:fldCharType="separate"/>
      </w:r>
      <w:r w:rsidR="006B2233" w:rsidRPr="003B1B29">
        <w:t>Table 2</w:t>
      </w:r>
      <w:r w:rsidRPr="003B1B29">
        <w:fldChar w:fldCharType="end"/>
      </w:r>
      <w:r w:rsidRPr="003B1B29">
        <w:t>).</w:t>
      </w:r>
    </w:p>
    <w:p w14:paraId="368AC40E" w14:textId="77777777" w:rsidR="00F711FA" w:rsidRPr="003B1B29" w:rsidRDefault="00F711FA" w:rsidP="009D00EA">
      <w:pPr>
        <w:pStyle w:val="BelowTable"/>
        <w:spacing w:line="360" w:lineRule="auto"/>
        <w:rPr>
          <w:sz w:val="24"/>
          <w:szCs w:val="24"/>
        </w:rPr>
      </w:pPr>
    </w:p>
    <w:p w14:paraId="049018D8" w14:textId="77777777" w:rsidR="00F711FA" w:rsidRPr="003B1B29" w:rsidRDefault="00F711FA" w:rsidP="009D00EA">
      <w:pPr>
        <w:spacing w:after="0"/>
        <w:rPr>
          <w:rStyle w:val="ab"/>
          <w:b/>
          <w:color w:val="auto"/>
        </w:rPr>
      </w:pPr>
      <w:r w:rsidRPr="003B1B29">
        <w:rPr>
          <w:rStyle w:val="ab"/>
          <w:b/>
          <w:color w:val="auto"/>
        </w:rPr>
        <w:t>Relationship between SOX2 expression and metastasis</w:t>
      </w:r>
    </w:p>
    <w:p w14:paraId="760D931F" w14:textId="77777777" w:rsidR="006B2233" w:rsidRPr="003B1B29" w:rsidRDefault="00F711FA" w:rsidP="006B2233">
      <w:pPr>
        <w:sectPr w:rsidR="006B2233" w:rsidRPr="003B1B29" w:rsidSect="005606F6">
          <w:pgSz w:w="11906" w:h="16838"/>
          <w:pgMar w:top="1440" w:right="1440" w:bottom="1440" w:left="1440" w:header="709" w:footer="709" w:gutter="0"/>
          <w:pgNumType w:start="0"/>
          <w:cols w:space="708"/>
          <w:bidi/>
          <w:docGrid w:linePitch="360"/>
        </w:sectPr>
      </w:pPr>
      <w:r w:rsidRPr="003B1B29">
        <w:rPr>
          <w:rStyle w:val="ab"/>
          <w:i w:val="0"/>
          <w:color w:val="auto"/>
        </w:rPr>
        <w:t>Although applying a random effects model yielded no remarkable association between high SOX2 expression and LNM (Figure 2A), the relationship was significant in the subgroup analyses for specific types of tumors, including cancers of the colon (OR = 4.15, 95%CI: 1.43</w:t>
      </w:r>
      <w:r w:rsidR="008C3AE2" w:rsidRPr="003B1B29">
        <w:rPr>
          <w:rStyle w:val="ab"/>
          <w:i w:val="0"/>
          <w:color w:val="auto"/>
        </w:rPr>
        <w:t>-</w:t>
      </w:r>
      <w:r w:rsidRPr="003B1B29">
        <w:rPr>
          <w:rStyle w:val="ab"/>
          <w:i w:val="0"/>
          <w:color w:val="auto"/>
        </w:rPr>
        <w:t xml:space="preserve">12.09, </w:t>
      </w:r>
      <w:r w:rsidRPr="003B1B29">
        <w:rPr>
          <w:rStyle w:val="ab"/>
          <w:color w:val="auto"/>
        </w:rPr>
        <w:t>P</w:t>
      </w:r>
      <w:r w:rsidRPr="003B1B29">
        <w:rPr>
          <w:rStyle w:val="ab"/>
          <w:i w:val="0"/>
          <w:color w:val="auto"/>
        </w:rPr>
        <w:t xml:space="preserve"> = 0.009), breast (OR = 2.78, 95%CI: 1.50</w:t>
      </w:r>
      <w:r w:rsidR="008C3AE2" w:rsidRPr="003B1B29">
        <w:rPr>
          <w:rStyle w:val="ab"/>
          <w:i w:val="0"/>
          <w:color w:val="auto"/>
        </w:rPr>
        <w:t>-</w:t>
      </w:r>
      <w:r w:rsidRPr="003B1B29">
        <w:rPr>
          <w:rStyle w:val="ab"/>
          <w:i w:val="0"/>
          <w:color w:val="auto"/>
        </w:rPr>
        <w:t xml:space="preserve">5.50, </w:t>
      </w:r>
      <w:r w:rsidRPr="003B1B29">
        <w:rPr>
          <w:rStyle w:val="ab"/>
          <w:color w:val="auto"/>
        </w:rPr>
        <w:t>P</w:t>
      </w:r>
      <w:r w:rsidRPr="003B1B29">
        <w:rPr>
          <w:rStyle w:val="ab"/>
          <w:i w:val="0"/>
          <w:color w:val="auto"/>
        </w:rPr>
        <w:t xml:space="preserve"> = 0.002, </w:t>
      </w:r>
      <w:r w:rsidRPr="003B1B29">
        <w:rPr>
          <w:rStyle w:val="ab"/>
          <w:color w:val="auto"/>
        </w:rPr>
        <w:t>I</w:t>
      </w:r>
      <w:r w:rsidRPr="003B1B29">
        <w:rPr>
          <w:rStyle w:val="ab"/>
          <w:color w:val="auto"/>
          <w:vertAlign w:val="superscript"/>
        </w:rPr>
        <w:t>2</w:t>
      </w:r>
      <w:r w:rsidRPr="003B1B29">
        <w:rPr>
          <w:rStyle w:val="ab"/>
          <w:i w:val="0"/>
          <w:color w:val="auto"/>
        </w:rPr>
        <w:t xml:space="preserve"> = 0%), and lung (OR = 1.74, 95%CI: 1.02</w:t>
      </w:r>
      <w:r w:rsidR="008C3AE2" w:rsidRPr="003B1B29">
        <w:rPr>
          <w:rStyle w:val="ab"/>
          <w:i w:val="0"/>
          <w:color w:val="auto"/>
        </w:rPr>
        <w:t>-</w:t>
      </w:r>
      <w:r w:rsidRPr="003B1B29">
        <w:rPr>
          <w:rStyle w:val="ab"/>
          <w:i w:val="0"/>
          <w:color w:val="auto"/>
        </w:rPr>
        <w:t xml:space="preserve">2.89, </w:t>
      </w:r>
      <w:r w:rsidRPr="003B1B29">
        <w:rPr>
          <w:rStyle w:val="ab"/>
          <w:color w:val="auto"/>
        </w:rPr>
        <w:t>P</w:t>
      </w:r>
      <w:r w:rsidRPr="003B1B29">
        <w:rPr>
          <w:rStyle w:val="ab"/>
          <w:i w:val="0"/>
          <w:color w:val="auto"/>
        </w:rPr>
        <w:t xml:space="preserve"> = 0.04) (</w:t>
      </w:r>
      <w:r w:rsidRPr="003B1B29">
        <w:rPr>
          <w:rStyle w:val="ab"/>
          <w:iCs w:val="0"/>
          <w:color w:val="auto"/>
        </w:rPr>
        <w:fldChar w:fldCharType="begin"/>
      </w:r>
      <w:r w:rsidRPr="003B1B29">
        <w:rPr>
          <w:rStyle w:val="ab"/>
          <w:color w:val="auto"/>
        </w:rPr>
        <w:instrText xml:space="preserve"> REF _Ref532057677 \h  \* MERGEFORMAT </w:instrText>
      </w:r>
      <w:r w:rsidRPr="003B1B29">
        <w:rPr>
          <w:rStyle w:val="ab"/>
          <w:iCs w:val="0"/>
          <w:color w:val="auto"/>
        </w:rPr>
      </w:r>
      <w:r w:rsidRPr="003B1B29">
        <w:rPr>
          <w:rStyle w:val="ab"/>
          <w:iCs w:val="0"/>
          <w:color w:val="auto"/>
        </w:rPr>
        <w:fldChar w:fldCharType="separate"/>
      </w:r>
    </w:p>
    <w:p w14:paraId="2715BC16" w14:textId="5345227B" w:rsidR="00F711FA" w:rsidRPr="003B1B29" w:rsidRDefault="006B2233" w:rsidP="009D00EA">
      <w:pPr>
        <w:spacing w:after="0"/>
        <w:rPr>
          <w:rStyle w:val="ab"/>
          <w:i w:val="0"/>
          <w:iCs w:val="0"/>
          <w:color w:val="auto"/>
        </w:rPr>
      </w:pPr>
      <w:proofErr w:type="gramStart"/>
      <w:r w:rsidRPr="003B1B29">
        <w:lastRenderedPageBreak/>
        <w:t xml:space="preserve">Table </w:t>
      </w:r>
      <w:r w:rsidRPr="003B1B29">
        <w:rPr>
          <w:noProof/>
        </w:rPr>
        <w:t>3</w:t>
      </w:r>
      <w:r w:rsidR="00F711FA" w:rsidRPr="003B1B29">
        <w:rPr>
          <w:rStyle w:val="ab"/>
          <w:iCs w:val="0"/>
          <w:color w:val="auto"/>
        </w:rPr>
        <w:fldChar w:fldCharType="end"/>
      </w:r>
      <w:r w:rsidR="00F711FA" w:rsidRPr="003B1B29">
        <w:rPr>
          <w:rStyle w:val="ab"/>
          <w:i w:val="0"/>
          <w:color w:val="auto"/>
        </w:rPr>
        <w:t>).</w:t>
      </w:r>
      <w:proofErr w:type="gramEnd"/>
    </w:p>
    <w:p w14:paraId="538B1F2D" w14:textId="77777777" w:rsidR="006B2233" w:rsidRPr="003B1B29" w:rsidRDefault="00F711FA" w:rsidP="006B2233">
      <w:pPr>
        <w:ind w:firstLineChars="100" w:firstLine="240"/>
        <w:sectPr w:rsidR="006B2233" w:rsidRPr="003B1B29" w:rsidSect="005606F6">
          <w:pgSz w:w="11906" w:h="16838"/>
          <w:pgMar w:top="1440" w:right="1440" w:bottom="1440" w:left="1440" w:header="709" w:footer="709" w:gutter="0"/>
          <w:pgNumType w:start="0"/>
          <w:cols w:space="708"/>
          <w:bidi/>
          <w:docGrid w:linePitch="360"/>
        </w:sectPr>
      </w:pPr>
      <w:r w:rsidRPr="003B1B29">
        <w:rPr>
          <w:rStyle w:val="ab"/>
          <w:i w:val="0"/>
          <w:color w:val="auto"/>
        </w:rPr>
        <w:t>Interestingly, SOX2 was highly expressed in distant metastatic tumors (OR = 1.79, 95%CI: 1.20</w:t>
      </w:r>
      <w:r w:rsidR="008C3AE2" w:rsidRPr="003B1B29">
        <w:rPr>
          <w:rStyle w:val="ab"/>
          <w:i w:val="0"/>
          <w:color w:val="auto"/>
        </w:rPr>
        <w:t>-</w:t>
      </w:r>
      <w:r w:rsidRPr="003B1B29">
        <w:rPr>
          <w:rStyle w:val="ab"/>
          <w:i w:val="0"/>
          <w:color w:val="auto"/>
        </w:rPr>
        <w:t xml:space="preserve">3.25, </w:t>
      </w:r>
      <w:r w:rsidRPr="003B1B29">
        <w:rPr>
          <w:rStyle w:val="ab"/>
          <w:color w:val="auto"/>
        </w:rPr>
        <w:t>P</w:t>
      </w:r>
      <w:r w:rsidRPr="003B1B29">
        <w:rPr>
          <w:rStyle w:val="ab"/>
          <w:i w:val="0"/>
          <w:color w:val="auto"/>
        </w:rPr>
        <w:t xml:space="preserve"> &lt; 0.008; Figure 2B) despite the existence of a significant heterogeneity between studies (</w:t>
      </w:r>
      <w:r w:rsidRPr="003B1B29">
        <w:rPr>
          <w:rStyle w:val="ab"/>
          <w:color w:val="auto"/>
        </w:rPr>
        <w:t>I</w:t>
      </w:r>
      <w:r w:rsidRPr="003B1B29">
        <w:rPr>
          <w:rStyle w:val="ab"/>
          <w:color w:val="auto"/>
          <w:vertAlign w:val="superscript"/>
        </w:rPr>
        <w:t>2</w:t>
      </w:r>
      <w:r w:rsidRPr="003B1B29">
        <w:rPr>
          <w:rStyle w:val="ab"/>
          <w:i w:val="0"/>
          <w:color w:val="auto"/>
        </w:rPr>
        <w:t xml:space="preserve"> = 57%). Such relationship was also consistent for hepatic (OR = 4.80, 95%CI: 1.56</w:t>
      </w:r>
      <w:r w:rsidR="00FE7500" w:rsidRPr="003B1B29">
        <w:rPr>
          <w:rStyle w:val="ab"/>
          <w:i w:val="0"/>
          <w:color w:val="auto"/>
        </w:rPr>
        <w:t>-</w:t>
      </w:r>
      <w:r w:rsidRPr="003B1B29">
        <w:rPr>
          <w:rStyle w:val="ab"/>
          <w:i w:val="0"/>
          <w:color w:val="auto"/>
        </w:rPr>
        <w:t xml:space="preserve">14.76, </w:t>
      </w:r>
      <w:r w:rsidRPr="003B1B29">
        <w:rPr>
          <w:rStyle w:val="ab"/>
          <w:color w:val="auto"/>
        </w:rPr>
        <w:t>P</w:t>
      </w:r>
      <w:r w:rsidRPr="003B1B29">
        <w:rPr>
          <w:rStyle w:val="ab"/>
          <w:i w:val="0"/>
          <w:color w:val="auto"/>
        </w:rPr>
        <w:t xml:space="preserve"> = 0.006), colon (OR = 3.04, 95%CI: 1.15</w:t>
      </w:r>
      <w:r w:rsidR="00FE7500" w:rsidRPr="003B1B29">
        <w:rPr>
          <w:rStyle w:val="ab"/>
          <w:i w:val="0"/>
          <w:color w:val="auto"/>
        </w:rPr>
        <w:t>-</w:t>
      </w:r>
      <w:r w:rsidRPr="003B1B29">
        <w:rPr>
          <w:rStyle w:val="ab"/>
          <w:i w:val="0"/>
          <w:color w:val="auto"/>
        </w:rPr>
        <w:t xml:space="preserve">8.04, </w:t>
      </w:r>
      <w:r w:rsidRPr="003B1B29">
        <w:rPr>
          <w:rStyle w:val="ab"/>
          <w:color w:val="auto"/>
        </w:rPr>
        <w:t>P</w:t>
      </w:r>
      <w:r w:rsidRPr="003B1B29">
        <w:rPr>
          <w:rStyle w:val="ab"/>
          <w:i w:val="0"/>
          <w:color w:val="auto"/>
        </w:rPr>
        <w:t xml:space="preserve"> = 0.03), and head and neck tumors (OR = 2.46, 95%CI: 1.63</w:t>
      </w:r>
      <w:r w:rsidR="00FE7500" w:rsidRPr="003B1B29">
        <w:rPr>
          <w:rStyle w:val="ab"/>
          <w:i w:val="0"/>
          <w:color w:val="auto"/>
        </w:rPr>
        <w:t>-</w:t>
      </w:r>
      <w:r w:rsidRPr="003B1B29">
        <w:rPr>
          <w:rStyle w:val="ab"/>
          <w:i w:val="0"/>
          <w:color w:val="auto"/>
        </w:rPr>
        <w:t xml:space="preserve">3.72, </w:t>
      </w:r>
      <w:r w:rsidRPr="003B1B29">
        <w:rPr>
          <w:rStyle w:val="ab"/>
          <w:color w:val="auto"/>
        </w:rPr>
        <w:t>P</w:t>
      </w:r>
      <w:r w:rsidRPr="003B1B29">
        <w:rPr>
          <w:rStyle w:val="ab"/>
          <w:i w:val="0"/>
          <w:color w:val="auto"/>
        </w:rPr>
        <w:t xml:space="preserve"> &lt; 0.001) (</w:t>
      </w:r>
      <w:r w:rsidRPr="003B1B29">
        <w:rPr>
          <w:rStyle w:val="ab"/>
          <w:iCs w:val="0"/>
          <w:color w:val="auto"/>
        </w:rPr>
        <w:fldChar w:fldCharType="begin"/>
      </w:r>
      <w:r w:rsidRPr="003B1B29">
        <w:rPr>
          <w:rStyle w:val="ab"/>
          <w:color w:val="auto"/>
        </w:rPr>
        <w:instrText xml:space="preserve"> REF _Ref532057677 \h  \* MERGEFORMAT </w:instrText>
      </w:r>
      <w:r w:rsidRPr="003B1B29">
        <w:rPr>
          <w:rStyle w:val="ab"/>
          <w:iCs w:val="0"/>
          <w:color w:val="auto"/>
        </w:rPr>
      </w:r>
      <w:r w:rsidRPr="003B1B29">
        <w:rPr>
          <w:rStyle w:val="ab"/>
          <w:iCs w:val="0"/>
          <w:color w:val="auto"/>
        </w:rPr>
        <w:fldChar w:fldCharType="separate"/>
      </w:r>
    </w:p>
    <w:p w14:paraId="07DD5284" w14:textId="1812D8ED" w:rsidR="00F711FA" w:rsidRPr="003B1B29" w:rsidRDefault="006B2233" w:rsidP="009D00EA">
      <w:pPr>
        <w:spacing w:after="0"/>
        <w:ind w:firstLineChars="100" w:firstLine="240"/>
        <w:rPr>
          <w:rStyle w:val="ab"/>
          <w:i w:val="0"/>
          <w:iCs w:val="0"/>
          <w:color w:val="auto"/>
        </w:rPr>
      </w:pPr>
      <w:proofErr w:type="gramStart"/>
      <w:r w:rsidRPr="003B1B29">
        <w:lastRenderedPageBreak/>
        <w:t xml:space="preserve">Table </w:t>
      </w:r>
      <w:r w:rsidRPr="003B1B29">
        <w:rPr>
          <w:noProof/>
        </w:rPr>
        <w:t>3</w:t>
      </w:r>
      <w:r w:rsidR="00F711FA" w:rsidRPr="003B1B29">
        <w:rPr>
          <w:rStyle w:val="ab"/>
          <w:iCs w:val="0"/>
          <w:color w:val="auto"/>
        </w:rPr>
        <w:fldChar w:fldCharType="end"/>
      </w:r>
      <w:r w:rsidR="00F711FA" w:rsidRPr="003B1B29">
        <w:rPr>
          <w:rStyle w:val="ab"/>
          <w:i w:val="0"/>
          <w:color w:val="auto"/>
        </w:rPr>
        <w:t>).</w:t>
      </w:r>
      <w:proofErr w:type="gramEnd"/>
    </w:p>
    <w:p w14:paraId="50B3401C" w14:textId="77777777" w:rsidR="00F711FA" w:rsidRPr="003B1B29" w:rsidRDefault="00F711FA" w:rsidP="009D00EA">
      <w:pPr>
        <w:pStyle w:val="BelowTable"/>
        <w:spacing w:line="360" w:lineRule="auto"/>
        <w:rPr>
          <w:sz w:val="24"/>
          <w:szCs w:val="24"/>
        </w:rPr>
      </w:pPr>
    </w:p>
    <w:p w14:paraId="07AF47D2" w14:textId="77777777" w:rsidR="00F711FA" w:rsidRPr="003B1B29" w:rsidRDefault="00F711FA" w:rsidP="009D00EA">
      <w:pPr>
        <w:spacing w:after="0"/>
        <w:rPr>
          <w:rStyle w:val="ab"/>
          <w:b/>
          <w:color w:val="auto"/>
        </w:rPr>
      </w:pPr>
      <w:r w:rsidRPr="003B1B29">
        <w:rPr>
          <w:rStyle w:val="ab"/>
          <w:b/>
          <w:color w:val="auto"/>
        </w:rPr>
        <w:t>Relationship between SOX2 expression and patient prognosis</w:t>
      </w:r>
    </w:p>
    <w:p w14:paraId="6A62E800" w14:textId="78D8D119" w:rsidR="00F711FA" w:rsidRPr="003B1B29" w:rsidRDefault="00F711FA" w:rsidP="009D00EA">
      <w:pPr>
        <w:spacing w:after="0"/>
      </w:pPr>
      <w:r w:rsidRPr="003B1B29">
        <w:t>As compared to low SOX2 expression, high SOX2 expression was significantly associated with shorter OS and the studies showed no heterogeneity (HR = 1.65, 95%CI: 1.34</w:t>
      </w:r>
      <w:r w:rsidR="00FE7500" w:rsidRPr="003B1B29">
        <w:t>-</w:t>
      </w:r>
      <w:r w:rsidRPr="003B1B29">
        <w:t xml:space="preserve">2.04, </w:t>
      </w:r>
      <w:r w:rsidRPr="003B1B29">
        <w:rPr>
          <w:i/>
        </w:rPr>
        <w:t>P</w:t>
      </w:r>
      <w:r w:rsidRPr="003B1B29">
        <w:t xml:space="preserve"> &lt; 0.001, </w:t>
      </w:r>
      <w:r w:rsidRPr="003B1B29">
        <w:rPr>
          <w:i/>
        </w:rPr>
        <w:t>I</w:t>
      </w:r>
      <w:r w:rsidRPr="003B1B29">
        <w:rPr>
          <w:vertAlign w:val="superscript"/>
        </w:rPr>
        <w:t>2</w:t>
      </w:r>
      <w:r w:rsidRPr="003B1B29">
        <w:t xml:space="preserve"> = 44%; </w:t>
      </w:r>
      <w:r w:rsidRPr="003B1B29">
        <w:rPr>
          <w:rStyle w:val="ab"/>
          <w:i w:val="0"/>
          <w:color w:val="auto"/>
        </w:rPr>
        <w:t>Figure 3</w:t>
      </w:r>
      <w:r w:rsidRPr="003B1B29">
        <w:t>A). Similarly, the included studies showed a significantly shorter DFS when SOX2 was highly expressed without heterogeneity (HR = 1.54, 95%CI: 1.14</w:t>
      </w:r>
      <w:r w:rsidR="00FE7500" w:rsidRPr="003B1B29">
        <w:t>-</w:t>
      </w:r>
      <w:r w:rsidRPr="003B1B29">
        <w:t xml:space="preserve">2.08, </w:t>
      </w:r>
      <w:r w:rsidRPr="003B1B29">
        <w:rPr>
          <w:i/>
        </w:rPr>
        <w:t>P</w:t>
      </w:r>
      <w:r w:rsidRPr="003B1B29">
        <w:t xml:space="preserve"> = 0.005, </w:t>
      </w:r>
      <w:r w:rsidRPr="003B1B29">
        <w:rPr>
          <w:i/>
        </w:rPr>
        <w:t>I</w:t>
      </w:r>
      <w:r w:rsidRPr="003B1B29">
        <w:rPr>
          <w:vertAlign w:val="superscript"/>
        </w:rPr>
        <w:t>2</w:t>
      </w:r>
      <w:r w:rsidRPr="003B1B29">
        <w:t xml:space="preserve"> = 15%; </w:t>
      </w:r>
      <w:r w:rsidRPr="003B1B29">
        <w:rPr>
          <w:rStyle w:val="ab"/>
          <w:i w:val="0"/>
          <w:color w:val="auto"/>
        </w:rPr>
        <w:t>Figure 3</w:t>
      </w:r>
      <w:r w:rsidRPr="003B1B29">
        <w:t>B).</w:t>
      </w:r>
    </w:p>
    <w:p w14:paraId="6F6B4859" w14:textId="77777777" w:rsidR="00F711FA" w:rsidRPr="003B1B29" w:rsidRDefault="00F711FA" w:rsidP="009D00EA">
      <w:pPr>
        <w:spacing w:after="0"/>
      </w:pPr>
    </w:p>
    <w:p w14:paraId="01C3844F" w14:textId="77777777" w:rsidR="00F711FA" w:rsidRPr="003B1B29" w:rsidRDefault="00F711FA" w:rsidP="009D00EA">
      <w:pPr>
        <w:pStyle w:val="a9"/>
        <w:spacing w:line="360" w:lineRule="auto"/>
      </w:pPr>
      <w:r w:rsidRPr="003B1B29">
        <w:t>DISCUSSION</w:t>
      </w:r>
    </w:p>
    <w:p w14:paraId="44B7757C" w14:textId="30DAA28C" w:rsidR="00F711FA" w:rsidRPr="003B1B29" w:rsidRDefault="00F711FA" w:rsidP="009D00EA">
      <w:pPr>
        <w:spacing w:after="0"/>
      </w:pPr>
      <w:r w:rsidRPr="003B1B29">
        <w:t>Cancer biology involves a number of hallmarks that enable cellular division and spread, including continued proliferative signaling, initiation and maintenance of metastasis, and evasion of cell death</w:t>
      </w:r>
      <w:r w:rsidRPr="003B1B29">
        <w:fldChar w:fldCharType="begin"/>
      </w:r>
      <w:r w:rsidRPr="003B1B29">
        <w:instrText xml:space="preserve"> ADDIN EN.CITE &lt;EndNote&gt;&lt;Cite&gt;&lt;Author&gt;Hanahan&lt;/Author&gt;&lt;Year&gt;2011&lt;/Year&gt;&lt;RecNum&gt;29&lt;/RecNum&gt;&lt;DisplayText&gt;&lt;style face="superscript"&gt;[30]&lt;/style&gt;&lt;/DisplayText&gt;&lt;record&gt;&lt;rec-number&gt;29&lt;/rec-number&gt;&lt;foreign-keys&gt;&lt;key app="EN" db-id="wsap022a8pvrf4et5wvpwzfazfdrat9wavzt" timestamp="1545406647"&gt;29&lt;/key&gt;&lt;/foreign-keys&gt;&lt;ref-type name="Journal Article"&gt;17&lt;/ref-type&gt;&lt;contributors&gt;&lt;authors&gt;&lt;author&gt;Hanahan, D.&lt;/author&gt;&lt;author&gt;Weinberg, R. A.&lt;/author&gt;&lt;/authors&gt;&lt;/contributors&gt;&lt;auth-address&gt;The Swiss Institute for Experimental Cancer Research (ISREC), School of Life Sciences, EPFL, Lausanne CH-1015, Switzerland. dh@epfl.ch&lt;/auth-address&gt;&lt;titles&gt;&lt;title&gt;Hallmarks of cancer: the next generation&lt;/title&gt;&lt;secondary-title&gt;Cell&lt;/secondary-title&gt;&lt;alt-title&gt;Cell&lt;/alt-title&gt;&lt;/titles&gt;&lt;periodical&gt;&lt;full-title&gt;Cell&lt;/full-title&gt;&lt;abbr-1&gt;Cell&lt;/abbr-1&gt;&lt;/periodical&gt;&lt;alt-periodical&gt;&lt;full-title&gt;Cell&lt;/full-title&gt;&lt;abbr-1&gt;Cell&lt;/abbr-1&gt;&lt;/alt-periodical&gt;&lt;pages&gt;646-74&lt;/pages&gt;&lt;volume&gt;144&lt;/volume&gt;&lt;number&gt;5&lt;/number&gt;&lt;edition&gt;2011/03/08&lt;/edition&gt;&lt;keywords&gt;&lt;keyword&gt;Animals&lt;/keyword&gt;&lt;keyword&gt;Genomic Instability&lt;/keyword&gt;&lt;keyword&gt;Humans&lt;/keyword&gt;&lt;keyword&gt;Neoplasm Invasiveness&lt;/keyword&gt;&lt;keyword&gt;Neoplasms/metabolism/*pathology/*physiopathology&lt;/keyword&gt;&lt;keyword&gt;Signal Transduction&lt;/keyword&gt;&lt;keyword&gt;Stromal Cells/pathology&lt;/keyword&gt;&lt;/keywords&gt;&lt;dates&gt;&lt;year&gt;2011&lt;/year&gt;&lt;pub-dates&gt;&lt;date&gt;Mar 4&lt;/date&gt;&lt;/pub-dates&gt;&lt;/dates&gt;&lt;isbn&gt;0092-8674&lt;/isbn&gt;&lt;accession-num&gt;21376230&lt;/accession-num&gt;&lt;urls&gt;&lt;/urls&gt;&lt;electronic-resource-num&gt;10.1016/j.cell.2011.02.013&lt;/electronic-resource-num&gt;&lt;remote-database-provider&gt;Nlm&lt;/remote-database-provider&gt;&lt;language&gt;eng&lt;/language&gt;&lt;/record&gt;&lt;/Cite&gt;&lt;/EndNote&gt;</w:instrText>
      </w:r>
      <w:r w:rsidRPr="003B1B29">
        <w:fldChar w:fldCharType="separate"/>
      </w:r>
      <w:r w:rsidRPr="003B1B29">
        <w:rPr>
          <w:vertAlign w:val="superscript"/>
        </w:rPr>
        <w:t>[</w:t>
      </w:r>
      <w:hyperlink w:anchor="_ENREF_30" w:tooltip="Hanahan, 2011 #29" w:history="1">
        <w:r w:rsidRPr="003B1B29">
          <w:rPr>
            <w:vertAlign w:val="superscript"/>
          </w:rPr>
          <w:t>30</w:t>
        </w:r>
      </w:hyperlink>
      <w:r w:rsidRPr="003B1B29">
        <w:rPr>
          <w:vertAlign w:val="superscript"/>
        </w:rPr>
        <w:t>]</w:t>
      </w:r>
      <w:r w:rsidRPr="003B1B29">
        <w:fldChar w:fldCharType="end"/>
      </w:r>
      <w:r w:rsidRPr="003B1B29">
        <w:t xml:space="preserve">. SOX2 has exhibited various roles in these hallmarks </w:t>
      </w:r>
      <w:r w:rsidRPr="003B1B29">
        <w:rPr>
          <w:i/>
        </w:rPr>
        <w:t>via</w:t>
      </w:r>
      <w:r w:rsidRPr="003B1B29">
        <w:t xml:space="preserve"> promoting cellular proliferation through the induction of cyclin D3 transcription and enabling S-phase entry</w:t>
      </w:r>
      <w:r w:rsidRPr="003B1B29">
        <w:fldChar w:fldCharType="begin"/>
      </w:r>
      <w:r w:rsidRPr="003B1B29">
        <w:instrText xml:space="preserve"> ADDIN EN.CITE &lt;EndNote&gt;&lt;Cite&gt;&lt;Author&gt;Herreros-Villanueva&lt;/Author&gt;&lt;Year&gt;2013&lt;/Year&gt;&lt;RecNum&gt;30&lt;/RecNum&gt;&lt;DisplayText&gt;&lt;style face="superscript"&gt;[31]&lt;/style&gt;&lt;/DisplayText&gt;&lt;record&gt;&lt;rec-number&gt;30&lt;/rec-number&gt;&lt;foreign-keys&gt;&lt;key app="EN" db-id="wsap022a8pvrf4et5wvpwzfazfdrat9wavzt" timestamp="1545407047"&gt;30&lt;/key&gt;&lt;/foreign-keys&gt;&lt;ref-type name="Journal Article"&gt;17&lt;/ref-type&gt;&lt;contributors&gt;&lt;authors&gt;&lt;author&gt;Herreros-Villanueva, M.&lt;/author&gt;&lt;author&gt;Zhang, J. S.&lt;/author&gt;&lt;author&gt;Koenig, A.&lt;/author&gt;&lt;author&gt;Abel, E. V.&lt;/author&gt;&lt;author&gt;Smyrk, T. C.&lt;/author&gt;&lt;author&gt;Bamlet, W. R.&lt;/author&gt;&lt;author&gt;de Narvajas, A. A. M.&lt;/author&gt;&lt;author&gt;Gomez, T. S.&lt;/author&gt;&lt;author&gt;Simeone, D. M.&lt;/author&gt;&lt;author&gt;Bujanda, L.&lt;/author&gt;&lt;author&gt;Billadeau, D. D.&lt;/author&gt;&lt;/authors&gt;&lt;/contributors&gt;&lt;titles&gt;&lt;title&gt;SOX2 promotes dedifferentiation and imparts stem cell-like features to pancreatic cancer cells&lt;/title&gt;&lt;secondary-title&gt;Oncogenesis&lt;/secondary-title&gt;&lt;/titles&gt;&lt;periodical&gt;&lt;full-title&gt;Oncogenesis&lt;/full-title&gt;&lt;/periodical&gt;&lt;pages&gt;e61-e61&lt;/pages&gt;&lt;volume&gt;2&lt;/volume&gt;&lt;number&gt;8&lt;/number&gt;&lt;dates&gt;&lt;year&gt;2013&lt;/year&gt;&lt;/dates&gt;&lt;publisher&gt;Nature Publishing Group&lt;/publisher&gt;&lt;isbn&gt;2157-9024&lt;/isbn&gt;&lt;accession-num&gt;23917223&lt;/accession-num&gt;&lt;urls&gt;&lt;related-urls&gt;&lt;url&gt;https://www.ncbi.nlm.nih.gov/pubmed/23917223&lt;/url&gt;&lt;url&gt;https://www.ncbi.nlm.nih.gov/pmc/PMC3759123/&lt;/url&gt;&lt;/related-urls&gt;&lt;/urls&gt;&lt;electronic-resource-num&gt;10.1038/oncsis.2013.23&lt;/electronic-resource-num&gt;&lt;remote-database-name&gt;PubMed&lt;/remote-database-name&gt;&lt;/record&gt;&lt;/Cite&gt;&lt;/EndNote&gt;</w:instrText>
      </w:r>
      <w:r w:rsidRPr="003B1B29">
        <w:fldChar w:fldCharType="separate"/>
      </w:r>
      <w:r w:rsidRPr="003B1B29">
        <w:rPr>
          <w:vertAlign w:val="superscript"/>
        </w:rPr>
        <w:t>[</w:t>
      </w:r>
      <w:hyperlink w:anchor="_ENREF_31" w:tooltip="Herreros-Villanueva, 2013 #30" w:history="1">
        <w:r w:rsidRPr="003B1B29">
          <w:rPr>
            <w:vertAlign w:val="superscript"/>
          </w:rPr>
          <w:t>31</w:t>
        </w:r>
      </w:hyperlink>
      <w:r w:rsidRPr="003B1B29">
        <w:rPr>
          <w:vertAlign w:val="superscript"/>
        </w:rPr>
        <w:t>]</w:t>
      </w:r>
      <w:r w:rsidRPr="003B1B29">
        <w:fldChar w:fldCharType="end"/>
      </w:r>
      <w:r w:rsidRPr="003B1B29">
        <w:t xml:space="preserve"> as well as evading apoptotic signals by precluding </w:t>
      </w:r>
      <w:r w:rsidRPr="003B1B29">
        <w:rPr>
          <w:i/>
          <w:iCs/>
        </w:rPr>
        <w:t>ORAI1</w:t>
      </w:r>
      <w:r w:rsidRPr="003B1B29">
        <w:t xml:space="preserve"> expression and subsequently reducing store-operated Ca</w:t>
      </w:r>
      <w:r w:rsidRPr="003B1B29">
        <w:rPr>
          <w:vertAlign w:val="superscript"/>
        </w:rPr>
        <w:t>2+</w:t>
      </w:r>
      <w:r w:rsidRPr="003B1B29">
        <w:t xml:space="preserve"> entry</w:t>
      </w:r>
      <w:r w:rsidRPr="003B1B29">
        <w:fldChar w:fldCharType="begin">
          <w:fldData xml:space="preserve">PEVuZE5vdGU+PENpdGU+PEF1dGhvcj5KaWE8L0F1dGhvcj48WWVhcj4yMDExPC9ZZWFyPjxSZWNO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</w:fldData>
        </w:fldChar>
      </w:r>
      <w:r w:rsidRPr="003B1B29">
        <w:instrText xml:space="preserve"> ADDIN EN.CITE </w:instrText>
      </w:r>
      <w:r w:rsidRPr="003B1B29">
        <w:fldChar w:fldCharType="begin">
          <w:fldData xml:space="preserve">PEVuZE5vdGU+PENpdGU+PEF1dGhvcj5KaWE8L0F1dGhvcj48WWVhcj4yMDExPC9ZZWFyPjxSZWNO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</w:fldData>
        </w:fldChar>
      </w:r>
      <w:r w:rsidRPr="003B1B29">
        <w:instrText xml:space="preserve"> ADDIN EN.CITE.DATA </w:instrText>
      </w:r>
      <w:r w:rsidRPr="003B1B29">
        <w:fldChar w:fldCharType="end"/>
      </w:r>
      <w:r w:rsidRPr="003B1B29">
        <w:fldChar w:fldCharType="separate"/>
      </w:r>
      <w:r w:rsidRPr="003B1B29">
        <w:rPr>
          <w:vertAlign w:val="superscript"/>
        </w:rPr>
        <w:t>[</w:t>
      </w:r>
      <w:hyperlink w:anchor="_ENREF_32" w:tooltip="Jia, 2011 #31" w:history="1">
        <w:r w:rsidRPr="003B1B29">
          <w:rPr>
            <w:vertAlign w:val="superscript"/>
          </w:rPr>
          <w:t>32</w:t>
        </w:r>
      </w:hyperlink>
      <w:r w:rsidRPr="003B1B29">
        <w:rPr>
          <w:vertAlign w:val="superscript"/>
        </w:rPr>
        <w:t>]</w:t>
      </w:r>
      <w:r w:rsidRPr="003B1B29">
        <w:fldChar w:fldCharType="end"/>
      </w:r>
      <w:r w:rsidRPr="003B1B29">
        <w:t>. The present meta-analysis showed that SOX2 contributed to the development of a metastatic phenotype to distant organs and its high expression was associated with shorter OS and DFS in patients with cancer.</w:t>
      </w:r>
    </w:p>
    <w:p w14:paraId="4D22E506" w14:textId="13728D7B" w:rsidR="00F711FA" w:rsidRPr="003B1B29" w:rsidRDefault="00F711FA" w:rsidP="009D00EA">
      <w:pPr>
        <w:spacing w:after="0"/>
        <w:ind w:firstLineChars="100" w:firstLine="240"/>
      </w:pPr>
      <w:r w:rsidRPr="003B1B29">
        <w:t xml:space="preserve">SOX2 is one of the embryonic cell fate determinants which have been linked to increasing tumor aggressiveness, metastasis, and poor prognosis. In addition to SOX2, these factors, namely the Yamanaka </w:t>
      </w:r>
      <w:proofErr w:type="gramStart"/>
      <w:r w:rsidRPr="003B1B29">
        <w:t>factors</w:t>
      </w:r>
      <w:proofErr w:type="gramEnd"/>
      <w:r w:rsidRPr="003B1B29">
        <w:fldChar w:fldCharType="begin">
          <w:fldData xml:space="preserve">PEVuZE5vdGU+PENpdGU+PEF1dGhvcj5UYWthaGFzaGk8L0F1dGhvcj48WWVhcj4yMDA2PC9ZZWFy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2NjMtNzY8L3BhZ2Vz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</w:fldData>
        </w:fldChar>
      </w:r>
      <w:r w:rsidRPr="003B1B29">
        <w:instrText xml:space="preserve"> ADDIN EN.CITE </w:instrText>
      </w:r>
      <w:r w:rsidRPr="003B1B29">
        <w:fldChar w:fldCharType="begin">
          <w:fldData xml:space="preserve">PEVuZE5vdGU+PENpdGU+PEF1dGhvcj5UYWthaGFzaGk8L0F1dGhvcj48WWVhcj4yMDA2PC9ZZWFy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2NjMtNzY8L3BhZ2Vz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</w:fldData>
        </w:fldChar>
      </w:r>
      <w:r w:rsidRPr="003B1B29">
        <w:instrText xml:space="preserve"> ADDIN EN.CITE.DATA </w:instrText>
      </w:r>
      <w:r w:rsidRPr="003B1B29">
        <w:fldChar w:fldCharType="end"/>
      </w:r>
      <w:r w:rsidRPr="003B1B29">
        <w:fldChar w:fldCharType="separate"/>
      </w:r>
      <w:r w:rsidRPr="003B1B29">
        <w:rPr>
          <w:vertAlign w:val="superscript"/>
        </w:rPr>
        <w:t>[</w:t>
      </w:r>
      <w:hyperlink w:anchor="_ENREF_3" w:tooltip="Takahashi, 2006 #3" w:history="1">
        <w:r w:rsidRPr="003B1B29">
          <w:rPr>
            <w:vertAlign w:val="superscript"/>
          </w:rPr>
          <w:t>3</w:t>
        </w:r>
      </w:hyperlink>
      <w:r w:rsidRPr="003B1B29">
        <w:rPr>
          <w:vertAlign w:val="superscript"/>
        </w:rPr>
        <w:t>]</w:t>
      </w:r>
      <w:r w:rsidRPr="003B1B29">
        <w:fldChar w:fldCharType="end"/>
      </w:r>
      <w:r w:rsidRPr="003B1B29">
        <w:t xml:space="preserve">, include </w:t>
      </w:r>
      <w:r w:rsidRPr="003B1B29">
        <w:rPr>
          <w:i/>
          <w:iCs/>
        </w:rPr>
        <w:t>Oct4</w:t>
      </w:r>
      <w:r w:rsidRPr="003B1B29">
        <w:t xml:space="preserve">, </w:t>
      </w:r>
      <w:r w:rsidRPr="003B1B29">
        <w:rPr>
          <w:i/>
          <w:iCs/>
        </w:rPr>
        <w:t>Klf4</w:t>
      </w:r>
      <w:r w:rsidRPr="003B1B29">
        <w:t xml:space="preserve">, and </w:t>
      </w:r>
      <w:proofErr w:type="spellStart"/>
      <w:r w:rsidRPr="003B1B29">
        <w:rPr>
          <w:i/>
          <w:iCs/>
        </w:rPr>
        <w:t>Myc</w:t>
      </w:r>
      <w:proofErr w:type="spellEnd"/>
      <w:r w:rsidRPr="003B1B29">
        <w:t xml:space="preserve">, among others. SOX2 determines distinct cell fate decisions during embryonic development </w:t>
      </w:r>
      <w:r w:rsidRPr="003B1B29">
        <w:rPr>
          <w:i/>
        </w:rPr>
        <w:t>via</w:t>
      </w:r>
      <w:r w:rsidRPr="003B1B29">
        <w:t xml:space="preserve"> antagonization of CDX2, NKX2-1, MITF, and other tissue-specific factors</w:t>
      </w:r>
      <w:r w:rsidRPr="003B1B29">
        <w:fldChar w:fldCharType="begin"/>
      </w:r>
      <w:r w:rsidRPr="003B1B29">
        <w:instrText xml:space="preserve"> ADDIN EN.CITE &lt;EndNote&gt;&lt;Cite&gt;&lt;Author&gt;Celià-Terrassa&lt;/Author&gt;&lt;Year&gt;2016&lt;/Year&gt;&lt;RecNum&gt;47&lt;/RecNum&gt;&lt;DisplayText&gt;&lt;style face="superscript"&gt;[33]&lt;/style&gt;&lt;/DisplayText&gt;&lt;record&gt;&lt;rec-number&gt;47&lt;/rec-number&gt;&lt;foreign-keys&gt;&lt;key app="EN" db-id="wsap022a8pvrf4et5wvpwzfazfdrat9wavzt" timestamp="1545426810"&gt;47&lt;/key&gt;&lt;/foreign-keys&gt;&lt;ref-type name="Journal Article"&gt;17&lt;/ref-type&gt;&lt;contributors&gt;&lt;authors&gt;&lt;author&gt;Celià-Terrassa, Toni&lt;/author&gt;&lt;author&gt;Kang, Yibin&lt;/author&gt;&lt;/authors&gt;&lt;/contributors&gt;&lt;titles&gt;&lt;title&gt;Distinctive properties of metastasis-initiating cells&lt;/title&gt;&lt;secondary-title&gt;Genes Dev&lt;/secondary-title&gt;&lt;/titles&gt;&lt;periodical&gt;&lt;full-title&gt;Genes Dev&lt;/full-title&gt;&lt;/periodical&gt;&lt;pages&gt;892-908&lt;/pages&gt;&lt;volume&gt;30&lt;/volume&gt;&lt;number&gt;8&lt;/number&gt;&lt;dates&gt;&lt;year&gt;2016&lt;/year&gt;&lt;/dates&gt;&lt;publisher&gt;Cold Spring Harbor Laboratory Press&lt;/publisher&gt;&lt;isbn&gt;1549-5477&amp;#xD;0890-9369&lt;/isbn&gt;&lt;accession-num&gt;27083997&lt;/accession-num&gt;&lt;urls&gt;&lt;related-urls&gt;&lt;url&gt;https://www.ncbi.nlm.nih.gov/pubmed/27083997&lt;/url&gt;&lt;url&gt;https://www.ncbi.nlm.nih.gov/pmc/PMC4840296/&lt;/url&gt;&lt;/related-urls&gt;&lt;/urls&gt;&lt;electronic-resource-num&gt;10.1101/gad.277681.116&lt;/electronic-resource-num&gt;&lt;remote-database-name&gt;PubMed&lt;/remote-database-name&gt;&lt;/record&gt;&lt;/Cite&gt;&lt;/EndNote&gt;</w:instrText>
      </w:r>
      <w:r w:rsidRPr="003B1B29">
        <w:fldChar w:fldCharType="separate"/>
      </w:r>
      <w:r w:rsidRPr="003B1B29">
        <w:rPr>
          <w:vertAlign w:val="superscript"/>
        </w:rPr>
        <w:t>[</w:t>
      </w:r>
      <w:hyperlink w:anchor="_ENREF_33" w:tooltip="Celià-Terrassa, 2016 #47" w:history="1">
        <w:r w:rsidRPr="003B1B29">
          <w:rPr>
            <w:vertAlign w:val="superscript"/>
          </w:rPr>
          <w:t>33</w:t>
        </w:r>
      </w:hyperlink>
      <w:r w:rsidRPr="003B1B29">
        <w:rPr>
          <w:vertAlign w:val="superscript"/>
        </w:rPr>
        <w:t>]</w:t>
      </w:r>
      <w:r w:rsidRPr="003B1B29">
        <w:fldChar w:fldCharType="end"/>
      </w:r>
      <w:r w:rsidRPr="003B1B29">
        <w:t xml:space="preserve">. In cancer, evidence from experimental studies has revealed different mechanisms of SOX2-mediated metastasis. Girouard </w:t>
      </w:r>
      <w:r w:rsidRPr="003B1B29">
        <w:rPr>
          <w:i/>
        </w:rPr>
        <w:t>et al</w:t>
      </w:r>
      <w:r w:rsidRPr="003B1B29">
        <w:fldChar w:fldCharType="begin"/>
      </w:r>
      <w:r w:rsidRPr="003B1B29">
        <w:instrText xml:space="preserve"> ADDIN EN.CITE &lt;EndNote&gt;&lt;Cite&gt;&lt;Author&gt;Girouard&lt;/Author&gt;&lt;Year&gt;2012&lt;/Year&gt;&lt;RecNum&gt;32&lt;/RecNum&gt;&lt;DisplayText&gt;&lt;style face="superscript"&gt;[34]&lt;/style&gt;&lt;/DisplayText&gt;&lt;record&gt;&lt;rec-number&gt;32&lt;/rec-number&gt;&lt;foreign-keys&gt;&lt;key app="EN" db-id="wsap022a8pvrf4et5wvpwzfazfdrat9wavzt" timestamp="1545408317"&gt;32&lt;/key&gt;&lt;/foreign-keys&gt;&lt;ref-type name="Journal Article"&gt;17&lt;/ref-type&gt;&lt;contributors&gt;&lt;authors&gt;&lt;author&gt;Girouard, Sasha D.&lt;/author&gt;&lt;author&gt;Laga, Alvaro C.&lt;/author&gt;&lt;author&gt;Mihm, Martin C.&lt;/author&gt;&lt;author&gt;Scolyer, Richard A.&lt;/author&gt;&lt;author&gt;Thompson, John F.&lt;/author&gt;&lt;author&gt;Zhan, Qian&lt;/author&gt;&lt;author&gt;Widlund, Hans R.&lt;/author&gt;&lt;author&gt;Lee, Chung-Wei&lt;/author&gt;&lt;author&gt;Murphy, George F.&lt;/author&gt;&lt;/authors&gt;&lt;/contributors&gt;&lt;titles&gt;&lt;title&gt;SOX2 contributes to melanoma cell invasion&lt;/title&gt;&lt;secondary-title&gt;Lab Invest&lt;/secondary-title&gt;&lt;/titles&gt;&lt;periodical&gt;&lt;full-title&gt;Lab Invest&lt;/full-title&gt;&lt;/periodical&gt;&lt;pages&gt;362-370&lt;/pages&gt;&lt;volume&gt;92&lt;/volume&gt;&lt;number&gt;3&lt;/number&gt;&lt;edition&gt;12/19&lt;/edition&gt;&lt;dates&gt;&lt;year&gt;2012&lt;/year&gt;&lt;/dates&gt;&lt;isbn&gt;1530-0307&amp;#xD;0023-6837&lt;/isbn&gt;&lt;accession-num&gt;22184093&lt;/accession-num&gt;&lt;urls&gt;&lt;related-urls&gt;&lt;url&gt;https://www.ncbi.nlm.nih.gov/pubmed/22184093&lt;/url&gt;&lt;url&gt;https://www.ncbi.nlm.nih.gov/pmc/PMC3887365/&lt;/url&gt;&lt;/related-urls&gt;&lt;/urls&gt;&lt;electronic-resource-num&gt;10.1038/labinvest.2011.188&lt;/electronic-resource-num&gt;&lt;remote-database-name&gt;PubMed&lt;/remote-database-name&gt;&lt;/record&gt;&lt;/Cite&gt;&lt;/EndNote&gt;</w:instrText>
      </w:r>
      <w:r w:rsidRPr="003B1B29">
        <w:fldChar w:fldCharType="separate"/>
      </w:r>
      <w:r w:rsidRPr="003B1B29">
        <w:rPr>
          <w:vertAlign w:val="superscript"/>
        </w:rPr>
        <w:t>[</w:t>
      </w:r>
      <w:hyperlink w:anchor="_ENREF_34" w:tooltip="Girouard, 2012 #32" w:history="1">
        <w:r w:rsidRPr="003B1B29">
          <w:rPr>
            <w:vertAlign w:val="superscript"/>
          </w:rPr>
          <w:t>34</w:t>
        </w:r>
      </w:hyperlink>
      <w:r w:rsidRPr="003B1B29">
        <w:rPr>
          <w:vertAlign w:val="superscript"/>
        </w:rPr>
        <w:t>]</w:t>
      </w:r>
      <w:r w:rsidRPr="003B1B29">
        <w:fldChar w:fldCharType="end"/>
      </w:r>
      <w:r w:rsidRPr="003B1B29">
        <w:t xml:space="preserve"> showed that the transduction of G361 cells, which normally express low SOX2 levels, to enhance SOX2 overexpression led to a 3.8-fold increase in invasiveness (</w:t>
      </w:r>
      <w:r w:rsidRPr="003B1B29">
        <w:rPr>
          <w:i/>
          <w:iCs/>
        </w:rPr>
        <w:t xml:space="preserve">P </w:t>
      </w:r>
      <w:r w:rsidRPr="003B1B29">
        <w:t xml:space="preserve">= 0.0004) and, on the other hand, SOX2 knockdown in melanoma cells resulted in a significant reduction of invasiveness and diminished matrix metalloproteinase (MMP)-3 </w:t>
      </w:r>
      <w:r w:rsidRPr="003B1B29">
        <w:lastRenderedPageBreak/>
        <w:t>expression by 87.8%. Furthermore, invasion and migration of cancer cells in colorectal cancer (CRC), malignant glioma, and laryngeal squamous cell carcinoma were attributed to MMP-2-mediated effects and this was associated with SOX2 overexpression</w:t>
      </w:r>
      <w:r w:rsidRPr="003B1B29">
        <w:fldChar w:fldCharType="begin">
          <w:fldData xml:space="preserve">PEVuZE5vdGU+PENpdGU+PEF1dGhvcj5IYW48L0F1dGhvcj48WWVhcj4yMDEyPC9ZZWFyPjxSZWNO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=
</w:fldData>
        </w:fldChar>
      </w:r>
      <w:r w:rsidRPr="003B1B29">
        <w:instrText xml:space="preserve"> ADDIN EN.CITE </w:instrText>
      </w:r>
      <w:r w:rsidRPr="003B1B29">
        <w:fldChar w:fldCharType="begin">
          <w:fldData xml:space="preserve">PEVuZE5vdGU+PENpdGU+PEF1dGhvcj5IYW48L0F1dGhvcj48WWVhcj4yMDEyPC9ZZWFyPjxSZWNO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=
</w:fldData>
        </w:fldChar>
      </w:r>
      <w:r w:rsidRPr="003B1B29">
        <w:instrText xml:space="preserve"> ADDIN EN.CITE.DATA </w:instrText>
      </w:r>
      <w:r w:rsidRPr="003B1B29">
        <w:fldChar w:fldCharType="end"/>
      </w:r>
      <w:r w:rsidRPr="003B1B29">
        <w:fldChar w:fldCharType="separate"/>
      </w:r>
      <w:r w:rsidRPr="003B1B29">
        <w:rPr>
          <w:vertAlign w:val="superscript"/>
        </w:rPr>
        <w:t>[</w:t>
      </w:r>
      <w:hyperlink w:anchor="_ENREF_35" w:tooltip="Han, 2012 #36" w:history="1">
        <w:r w:rsidRPr="003B1B29">
          <w:rPr>
            <w:vertAlign w:val="superscript"/>
          </w:rPr>
          <w:t>35-37</w:t>
        </w:r>
      </w:hyperlink>
      <w:r w:rsidRPr="003B1B29">
        <w:rPr>
          <w:vertAlign w:val="superscript"/>
        </w:rPr>
        <w:t>]</w:t>
      </w:r>
      <w:r w:rsidRPr="003B1B29">
        <w:fldChar w:fldCharType="end"/>
      </w:r>
      <w:r w:rsidRPr="003B1B29">
        <w:t>.</w:t>
      </w:r>
      <w:hyperlink w:anchor="_ENREF_34" w:tooltip="Yang, 2014 #33" w:history="1"/>
      <w:r w:rsidRPr="003B1B29">
        <w:t xml:space="preserve"> Therefore, in the current study, it was not surprising that SOX2 overexpression was associated with LNM and DM in colon cancer and DM in head and neck cancer. MMP-2 is a type of IV collagenase that has been implicated previously in carcinogenesis and </w:t>
      </w:r>
      <w:proofErr w:type="gramStart"/>
      <w:r w:rsidRPr="003B1B29">
        <w:t>metastasis</w:t>
      </w:r>
      <w:proofErr w:type="gramEnd"/>
      <w:r w:rsidRPr="003B1B29">
        <w:fldChar w:fldCharType="begin">
          <w:fldData xml:space="preserve">PEVuZE5vdGU+PENpdGU+PEF1dGhvcj5EcmFndXRpbm92aWM8L0F1dGhvcj48WWVhcj4yMDExPC9Z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=
</w:fldData>
        </w:fldChar>
      </w:r>
      <w:r w:rsidRPr="003B1B29">
        <w:instrText xml:space="preserve"> ADDIN EN.CITE </w:instrText>
      </w:r>
      <w:r w:rsidRPr="003B1B29">
        <w:fldChar w:fldCharType="begin">
          <w:fldData xml:space="preserve">PEVuZE5vdGU+PENpdGU+PEF1dGhvcj5EcmFndXRpbm92aWM8L0F1dGhvcj48WWVhcj4yMDExPC9Z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=
</w:fldData>
        </w:fldChar>
      </w:r>
      <w:r w:rsidRPr="003B1B29">
        <w:instrText xml:space="preserve"> ADDIN EN.CITE.DATA </w:instrText>
      </w:r>
      <w:r w:rsidRPr="003B1B29">
        <w:fldChar w:fldCharType="end"/>
      </w:r>
      <w:r w:rsidRPr="003B1B29">
        <w:fldChar w:fldCharType="separate"/>
      </w:r>
      <w:r w:rsidRPr="003B1B29">
        <w:rPr>
          <w:vertAlign w:val="superscript"/>
        </w:rPr>
        <w:t>[</w:t>
      </w:r>
      <w:hyperlink w:anchor="_ENREF_38" w:tooltip="Dragutinovic, 2011 #34" w:history="1">
        <w:r w:rsidRPr="003B1B29">
          <w:rPr>
            <w:vertAlign w:val="superscript"/>
          </w:rPr>
          <w:t>38</w:t>
        </w:r>
      </w:hyperlink>
      <w:r w:rsidRPr="003B1B29">
        <w:rPr>
          <w:vertAlign w:val="superscript"/>
        </w:rPr>
        <w:t>]</w:t>
      </w:r>
      <w:r w:rsidRPr="003B1B29">
        <w:fldChar w:fldCharType="end"/>
      </w:r>
      <w:r w:rsidRPr="003B1B29">
        <w:t xml:space="preserve">. In general, MMPs comprise a family of zinc-dependent endopeptidases that degrade extracellular matrix proteins and they are involved in metastasis </w:t>
      </w:r>
      <w:r w:rsidRPr="003B1B29">
        <w:rPr>
          <w:i/>
        </w:rPr>
        <w:t>via</w:t>
      </w:r>
      <w:r w:rsidRPr="003B1B29">
        <w:t xml:space="preserve"> several aspects, including tumor invasion, angiogenesis, and establishing metastatic foci</w:t>
      </w:r>
      <w:r w:rsidRPr="003B1B29">
        <w:fldChar w:fldCharType="begin"/>
      </w:r>
      <w:r w:rsidRPr="003B1B29">
        <w:instrText xml:space="preserve"> ADDIN EN.CITE &lt;EndNote&gt;&lt;Cite&gt;&lt;Author&gt;Deryugina&lt;/Author&gt;&lt;Year&gt;2006&lt;/Year&gt;&lt;RecNum&gt;35&lt;/RecNum&gt;&lt;DisplayText&gt;&lt;style face="superscript"&gt;[39]&lt;/style&gt;&lt;/DisplayText&gt;&lt;record&gt;&lt;rec-number&gt;35&lt;/rec-number&gt;&lt;foreign-keys&gt;&lt;key app="EN" db-id="wsap022a8pvrf4et5wvpwzfazfdrat9wavzt" timestamp="1545409870"&gt;35&lt;/key&gt;&lt;/foreign-keys&gt;&lt;ref-type name="Journal Article"&gt;17&lt;/ref-type&gt;&lt;contributors&gt;&lt;authors&gt;&lt;author&gt;Deryugina, E. I.&lt;/author&gt;&lt;author&gt;Quigley, J. P.&lt;/author&gt;&lt;/authors&gt;&lt;/contributors&gt;&lt;auth-address&gt;Department of Cell Biology, The Scripps Research Institute, La Jolla, CA 92037, USA. deryugin@scripps.edu&lt;/auth-address&gt;&lt;titles&gt;&lt;title&gt;Matrix metalloproteinases and tumor metastasis&lt;/title&gt;&lt;secondary-title&gt;Cancer Metastasis Rev&lt;/secondary-title&gt;&lt;alt-title&gt;Cancer metastasis reviews&lt;/alt-title&gt;&lt;/titles&gt;&lt;periodical&gt;&lt;full-title&gt;Cancer Metastasis Rev&lt;/full-title&gt;&lt;abbr-1&gt;Cancer metastasis reviews&lt;/abbr-1&gt;&lt;/periodical&gt;&lt;alt-periodical&gt;&lt;full-title&gt;Cancer Metastasis Rev&lt;/full-title&gt;&lt;abbr-1&gt;Cancer metastasis reviews&lt;/abbr-1&gt;&lt;/alt-periodical&gt;&lt;pages&gt;9-34&lt;/pages&gt;&lt;volume&gt;25&lt;/volume&gt;&lt;number&gt;1&lt;/number&gt;&lt;edition&gt;2006/05/09&lt;/edition&gt;&lt;keywords&gt;&lt;keyword&gt;Animals&lt;/keyword&gt;&lt;keyword&gt;Cell Survival&lt;/keyword&gt;&lt;keyword&gt;Disease Progression&lt;/keyword&gt;&lt;keyword&gt;Humans&lt;/keyword&gt;&lt;keyword&gt;Matrix Metalloproteinase 9/physiology&lt;/keyword&gt;&lt;keyword&gt;Matrix Metalloproteinase Inhibitors&lt;/keyword&gt;&lt;keyword&gt;Matrix Metalloproteinases/*physiology&lt;/keyword&gt;&lt;keyword&gt;Mice&lt;/keyword&gt;&lt;keyword&gt;Mice, Knockout&lt;/keyword&gt;&lt;keyword&gt;Neoplasm Invasiveness&lt;/keyword&gt;&lt;keyword&gt;*Neoplasm Metastasis&lt;/keyword&gt;&lt;keyword&gt;Neoplastic Cells, Circulating&lt;/keyword&gt;&lt;keyword&gt;Neovascularization, Pathologic/enzymology/metabolism&lt;/keyword&gt;&lt;/keywords&gt;&lt;dates&gt;&lt;year&gt;2006&lt;/year&gt;&lt;pub-dates&gt;&lt;date&gt;Mar&lt;/date&gt;&lt;/pub-dates&gt;&lt;/dates&gt;&lt;isbn&gt;0167-7659 (Print)&amp;#xD;0167-7659&lt;/isbn&gt;&lt;accession-num&gt;16680569&lt;/accession-num&gt;&lt;urls&gt;&lt;/urls&gt;&lt;electronic-resource-num&gt;10.1007/s10555-006-7886-9&lt;/electronic-resource-num&gt;&lt;remote-database-provider&gt;Nlm&lt;/remote-database-provider&gt;&lt;language&gt;eng&lt;/language&gt;&lt;/record&gt;&lt;/Cite&gt;&lt;/EndNote&gt;</w:instrText>
      </w:r>
      <w:r w:rsidRPr="003B1B29">
        <w:fldChar w:fldCharType="separate"/>
      </w:r>
      <w:r w:rsidRPr="003B1B29">
        <w:rPr>
          <w:vertAlign w:val="superscript"/>
        </w:rPr>
        <w:t>[</w:t>
      </w:r>
      <w:hyperlink w:anchor="_ENREF_39" w:tooltip="Deryugina, 2006 #35" w:history="1">
        <w:r w:rsidRPr="003B1B29">
          <w:rPr>
            <w:vertAlign w:val="superscript"/>
          </w:rPr>
          <w:t>39</w:t>
        </w:r>
      </w:hyperlink>
      <w:r w:rsidRPr="003B1B29">
        <w:rPr>
          <w:vertAlign w:val="superscript"/>
        </w:rPr>
        <w:t>]</w:t>
      </w:r>
      <w:r w:rsidRPr="003B1B29">
        <w:fldChar w:fldCharType="end"/>
      </w:r>
      <w:r w:rsidRPr="003B1B29">
        <w:t>.</w:t>
      </w:r>
    </w:p>
    <w:p w14:paraId="4EB8F2E4" w14:textId="2CAA7516" w:rsidR="00F711FA" w:rsidRPr="003B1B29" w:rsidRDefault="00F711FA" w:rsidP="009D00EA">
      <w:pPr>
        <w:spacing w:after="0"/>
        <w:ind w:firstLineChars="100" w:firstLine="240"/>
      </w:pPr>
      <w:r w:rsidRPr="003B1B29">
        <w:t xml:space="preserve">In hepatocellular carcinoma, SOX2 induced cell invasion and hence was associated with DM. SOX2 expression was low in non-carcinogenic liver cells, moderate in non-invasive cells, and highest in the invasive </w:t>
      </w:r>
      <w:proofErr w:type="gramStart"/>
      <w:r w:rsidRPr="003B1B29">
        <w:t>cells</w:t>
      </w:r>
      <w:proofErr w:type="gramEnd"/>
      <w:r w:rsidRPr="003B1B29">
        <w:fldChar w:fldCharType="begin">
          <w:fldData xml:space="preserve">PEVuZE5vdGU+PENpdGU+PEF1dGhvcj5TdW48L0F1dGhvcj48WWVhcj4yMDEzPC9ZZWFyPjxSZWNO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</w:fldData>
        </w:fldChar>
      </w:r>
      <w:r w:rsidRPr="003B1B29">
        <w:instrText xml:space="preserve"> ADDIN EN.CITE </w:instrText>
      </w:r>
      <w:r w:rsidRPr="003B1B29">
        <w:fldChar w:fldCharType="begin">
          <w:fldData xml:space="preserve">PEVuZE5vdGU+PENpdGU+PEF1dGhvcj5TdW48L0F1dGhvcj48WWVhcj4yMDEzPC9ZZWFyPjxSZWNO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</w:fldData>
        </w:fldChar>
      </w:r>
      <w:r w:rsidRPr="003B1B29">
        <w:instrText xml:space="preserve"> ADDIN EN.CITE.DATA </w:instrText>
      </w:r>
      <w:r w:rsidRPr="003B1B29">
        <w:fldChar w:fldCharType="end"/>
      </w:r>
      <w:r w:rsidRPr="003B1B29">
        <w:fldChar w:fldCharType="separate"/>
      </w:r>
      <w:r w:rsidRPr="003B1B29">
        <w:rPr>
          <w:vertAlign w:val="superscript"/>
        </w:rPr>
        <w:t>[</w:t>
      </w:r>
      <w:hyperlink w:anchor="_ENREF_24" w:tooltip="Sun, 2013 #22" w:history="1">
        <w:r w:rsidRPr="003B1B29">
          <w:rPr>
            <w:vertAlign w:val="superscript"/>
          </w:rPr>
          <w:t>24</w:t>
        </w:r>
      </w:hyperlink>
      <w:r w:rsidRPr="003B1B29">
        <w:rPr>
          <w:vertAlign w:val="superscript"/>
        </w:rPr>
        <w:t>]</w:t>
      </w:r>
      <w:r w:rsidRPr="003B1B29">
        <w:fldChar w:fldCharType="end"/>
      </w:r>
      <w:r w:rsidRPr="003B1B29">
        <w:t xml:space="preserve">. Such an effect is mediated by enhancing cancer stemness properties through activation of the epithelial-to-mesenchymal transition (EMT) process, which is characterized by remarkable activation of distinct transcriptional factors, including Snail, Twist, and Slug. The SOX2-Slug axis has been consistently reported not only in hepatocellular carcinoma but also in esophageal squamous cell carcinoma and muscle-invasive bladder </w:t>
      </w:r>
      <w:proofErr w:type="gramStart"/>
      <w:r w:rsidRPr="003B1B29">
        <w:t>cancer</w:t>
      </w:r>
      <w:proofErr w:type="gramEnd"/>
      <w:r w:rsidRPr="003B1B29">
        <w:fldChar w:fldCharType="begin">
          <w:fldData xml:space="preserve">PEVuZE5vdGU+PENpdGU+PEF1dGhvcj5TdW48L0F1dGhvcj48WWVhcj4yMDEzPC9ZZWFyPjxSZWNO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</w:fldData>
        </w:fldChar>
      </w:r>
      <w:r w:rsidRPr="003B1B29">
        <w:instrText xml:space="preserve"> ADDIN EN.CITE </w:instrText>
      </w:r>
      <w:r w:rsidRPr="003B1B29">
        <w:fldChar w:fldCharType="begin">
          <w:fldData xml:space="preserve">PEVuZE5vdGU+PENpdGU+PEF1dGhvcj5TdW48L0F1dGhvcj48WWVhcj4yMDEzPC9ZZWFyPjxSZWNO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</w:fldData>
        </w:fldChar>
      </w:r>
      <w:r w:rsidRPr="003B1B29">
        <w:instrText xml:space="preserve"> ADDIN EN.CITE.DATA </w:instrText>
      </w:r>
      <w:r w:rsidRPr="003B1B29">
        <w:fldChar w:fldCharType="end"/>
      </w:r>
      <w:r w:rsidRPr="003B1B29">
        <w:fldChar w:fldCharType="separate"/>
      </w:r>
      <w:r w:rsidRPr="003B1B29">
        <w:rPr>
          <w:vertAlign w:val="superscript"/>
        </w:rPr>
        <w:t>[</w:t>
      </w:r>
      <w:hyperlink w:anchor="_ENREF_24" w:tooltip="Sun, 2013 #22" w:history="1">
        <w:r w:rsidRPr="003B1B29">
          <w:rPr>
            <w:vertAlign w:val="superscript"/>
          </w:rPr>
          <w:t>24</w:t>
        </w:r>
      </w:hyperlink>
      <w:r w:rsidRPr="003B1B29">
        <w:rPr>
          <w:vertAlign w:val="superscript"/>
        </w:rPr>
        <w:t>,</w:t>
      </w:r>
      <w:hyperlink w:anchor="_ENREF_40" w:tooltip="Gao, 2015 #45" w:history="1">
        <w:r w:rsidRPr="003B1B29">
          <w:rPr>
            <w:vertAlign w:val="superscript"/>
          </w:rPr>
          <w:t>40</w:t>
        </w:r>
      </w:hyperlink>
      <w:r w:rsidRPr="003B1B29">
        <w:rPr>
          <w:vertAlign w:val="superscript"/>
        </w:rPr>
        <w:t>,</w:t>
      </w:r>
      <w:hyperlink w:anchor="_ENREF_41" w:tooltip="Migita, 2017 #44" w:history="1">
        <w:r w:rsidRPr="003B1B29">
          <w:rPr>
            <w:vertAlign w:val="superscript"/>
          </w:rPr>
          <w:t>41</w:t>
        </w:r>
      </w:hyperlink>
      <w:r w:rsidRPr="003B1B29">
        <w:rPr>
          <w:vertAlign w:val="superscript"/>
        </w:rPr>
        <w:t>]</w:t>
      </w:r>
      <w:r w:rsidRPr="003B1B29">
        <w:fldChar w:fldCharType="end"/>
      </w:r>
      <w:r w:rsidRPr="003B1B29">
        <w:t>. SOX2-mediated Slug expression was suppressed by inhibition of STAT3/HIF-1α signaling using siRNA, indicating a role of such pathway in the co-expression of SOX2 and Slug</w:t>
      </w:r>
      <w:r w:rsidRPr="003B1B29">
        <w:fldChar w:fldCharType="begin"/>
      </w:r>
      <w:r w:rsidRPr="003B1B29">
        <w:instrText xml:space="preserve"> ADDIN EN.CITE &lt;EndNote&gt;&lt;Cite&gt;&lt;Author&gt;Gao&lt;/Author&gt;&lt;Year&gt;2015&lt;/Year&gt;&lt;RecNum&gt;45&lt;/RecNum&gt;&lt;DisplayText&gt;&lt;style face="superscript"&gt;[40]&lt;/style&gt;&lt;/DisplayText&gt;&lt;record&gt;&lt;rec-number&gt;45&lt;/rec-number&gt;&lt;foreign-keys&gt;&lt;key app="EN" db-id="wsap022a8pvrf4et5wvpwzfazfdrat9wavzt" timestamp="1545424769"&gt;45&lt;/key&gt;&lt;/foreign-keys&gt;&lt;ref-type name="Journal Article"&gt;17&lt;/ref-type&gt;&lt;contributors&gt;&lt;authors&gt;&lt;author&gt;Gao, Hui&lt;/author&gt;&lt;author&gt;Teng, Chunyuan&lt;/author&gt;&lt;author&gt;Huang, Wenjing&lt;/author&gt;&lt;author&gt;Peng, Jianjun&lt;/author&gt;&lt;author&gt;Wang, Chunbo&lt;/author&gt;&lt;/authors&gt;&lt;/contributors&gt;&lt;titles&gt;&lt;title&gt;SOX2 Promotes the Epithelial to Mesenchymal Transition of Esophageal Squamous Cells by Modulating Slug Expression through the Activation of STAT3/HIF-α Signaling&lt;/title&gt;&lt;secondary-title&gt;International journal of molecular sciences&lt;/secondary-title&gt;&lt;/titles&gt;&lt;periodical&gt;&lt;full-title&gt;Int J Mol Sci&lt;/full-title&gt;&lt;abbr-1&gt;International journal of molecular sciences&lt;/abbr-1&gt;&lt;/periodical&gt;&lt;pages&gt;21643-21657&lt;/pages&gt;&lt;volume&gt;16&lt;/volume&gt;&lt;number&gt;9&lt;/number&gt;&lt;dates&gt;&lt;year&gt;2015&lt;/year&gt;&lt;/dates&gt;&lt;publisher&gt;MDPI&lt;/publisher&gt;&lt;isbn&gt;1422-0067&lt;/isbn&gt;&lt;accession-num&gt;26370982&lt;/accession-num&gt;&lt;urls&gt;&lt;related-urls&gt;&lt;url&gt;https://www.ncbi.nlm.nih.gov/pubmed/26370982&lt;/url&gt;&lt;url&gt;https://www.ncbi.nlm.nih.gov/pmc/PMC4613272/&lt;/url&gt;&lt;/related-urls&gt;&lt;/urls&gt;&lt;electronic-resource-num&gt;10.3390/ijms160921643&lt;/electronic-resource-num&gt;&lt;remote-database-name&gt;PubMed&lt;/remote-database-name&gt;&lt;/record&gt;&lt;/Cite&gt;&lt;/EndNote&gt;</w:instrText>
      </w:r>
      <w:r w:rsidRPr="003B1B29">
        <w:fldChar w:fldCharType="separate"/>
      </w:r>
      <w:r w:rsidRPr="003B1B29">
        <w:rPr>
          <w:vertAlign w:val="superscript"/>
        </w:rPr>
        <w:t>[</w:t>
      </w:r>
      <w:hyperlink w:anchor="_ENREF_40" w:tooltip="Gao, 2015 #45" w:history="1">
        <w:r w:rsidRPr="003B1B29">
          <w:rPr>
            <w:vertAlign w:val="superscript"/>
          </w:rPr>
          <w:t>40</w:t>
        </w:r>
      </w:hyperlink>
      <w:r w:rsidRPr="003B1B29">
        <w:rPr>
          <w:vertAlign w:val="superscript"/>
        </w:rPr>
        <w:t>]</w:t>
      </w:r>
      <w:r w:rsidRPr="003B1B29">
        <w:fldChar w:fldCharType="end"/>
      </w:r>
      <w:r w:rsidRPr="003B1B29">
        <w:t xml:space="preserve">. Nonetheless, the exact regulatory mechanisms between EMT and SOX2 and other stemness-related transcriptional factors, considering their contribution to cancer metastasis, have yet to be clearly revealed. Through its common activating effect on EMT, SOX2 exerts its metastatic potential in CRC </w:t>
      </w:r>
      <w:r w:rsidRPr="003B1B29">
        <w:rPr>
          <w:i/>
        </w:rPr>
        <w:t>via</w:t>
      </w:r>
      <w:r w:rsidRPr="003B1B29">
        <w:t xml:space="preserve"> a different mechanism. Activation of the WNT pathway, which is thought to be critical for CRC tumorigenesis, was demonstrated in CRC and cisplatin-resistant lung adenocarcinoma </w:t>
      </w:r>
      <w:proofErr w:type="gramStart"/>
      <w:r w:rsidRPr="003B1B29">
        <w:t>cells</w:t>
      </w:r>
      <w:proofErr w:type="gramEnd"/>
      <w:r w:rsidRPr="003B1B29">
        <w:fldChar w:fldCharType="begin">
          <w:fldData xml:space="preserve">PEVuZE5vdGU+PENpdGU+PEF1dGhvcj5IYW48L0F1dGhvcj48WWVhcj4yMDEyPC9ZZWFyPjxSZWNO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</w:fldData>
        </w:fldChar>
      </w:r>
      <w:r w:rsidRPr="003B1B29">
        <w:instrText xml:space="preserve"> ADDIN EN.CITE </w:instrText>
      </w:r>
      <w:r w:rsidRPr="003B1B29">
        <w:fldChar w:fldCharType="begin">
          <w:fldData xml:space="preserve">PEVuZE5vdGU+PENpdGU+PEF1dGhvcj5IYW48L0F1dGhvcj48WWVhcj4yMDEyPC9ZZWFyPjxSZWNO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</w:fldData>
        </w:fldChar>
      </w:r>
      <w:r w:rsidRPr="003B1B29">
        <w:instrText xml:space="preserve"> ADDIN EN.CITE.DATA </w:instrText>
      </w:r>
      <w:r w:rsidRPr="003B1B29">
        <w:fldChar w:fldCharType="end"/>
      </w:r>
      <w:r w:rsidRPr="003B1B29">
        <w:fldChar w:fldCharType="separate"/>
      </w:r>
      <w:r w:rsidRPr="003B1B29">
        <w:rPr>
          <w:vertAlign w:val="superscript"/>
        </w:rPr>
        <w:t>[</w:t>
      </w:r>
      <w:hyperlink w:anchor="_ENREF_35" w:tooltip="Han, 2012 #36" w:history="1">
        <w:r w:rsidRPr="003B1B29">
          <w:rPr>
            <w:vertAlign w:val="superscript"/>
          </w:rPr>
          <w:t>35</w:t>
        </w:r>
      </w:hyperlink>
      <w:r w:rsidRPr="003B1B29">
        <w:rPr>
          <w:vertAlign w:val="superscript"/>
        </w:rPr>
        <w:t>,</w:t>
      </w:r>
      <w:hyperlink w:anchor="_ENREF_42" w:tooltip="He, 2017 #48" w:history="1">
        <w:r w:rsidRPr="003B1B29">
          <w:rPr>
            <w:vertAlign w:val="superscript"/>
          </w:rPr>
          <w:t>42</w:t>
        </w:r>
      </w:hyperlink>
      <w:r w:rsidRPr="003B1B29">
        <w:rPr>
          <w:vertAlign w:val="superscript"/>
        </w:rPr>
        <w:t>]</w:t>
      </w:r>
      <w:r w:rsidRPr="003B1B29">
        <w:fldChar w:fldCharType="end"/>
      </w:r>
      <w:r w:rsidRPr="003B1B29">
        <w:t>.</w:t>
      </w:r>
    </w:p>
    <w:p w14:paraId="284AFB42" w14:textId="0B18E398" w:rsidR="00F711FA" w:rsidRPr="003B1B29" w:rsidRDefault="00F711FA" w:rsidP="009D00EA">
      <w:pPr>
        <w:spacing w:after="0"/>
        <w:ind w:firstLineChars="100" w:firstLine="240"/>
      </w:pPr>
      <w:r w:rsidRPr="003B1B29">
        <w:t xml:space="preserve">In contrast to our results, in ovarian cancer cells, SOX2 overexpression increased phosphorylation of </w:t>
      </w:r>
      <w:proofErr w:type="spellStart"/>
      <w:r w:rsidRPr="003B1B29">
        <w:t>Src</w:t>
      </w:r>
      <w:proofErr w:type="spellEnd"/>
      <w:r w:rsidRPr="003B1B29">
        <w:t xml:space="preserve"> and </w:t>
      </w:r>
      <w:bookmarkStart w:id="187" w:name="OLE_LINK3"/>
      <w:bookmarkStart w:id="188" w:name="OLE_LINK4"/>
      <w:r w:rsidRPr="003B1B29">
        <w:t xml:space="preserve">FAK </w:t>
      </w:r>
      <w:bookmarkEnd w:id="187"/>
      <w:bookmarkEnd w:id="188"/>
      <w:r w:rsidRPr="003B1B29">
        <w:t>proteins</w:t>
      </w:r>
      <w:r w:rsidRPr="003B1B29">
        <w:fldChar w:fldCharType="begin"/>
      </w:r>
      <w:r w:rsidRPr="003B1B29">
        <w:instrText xml:space="preserve"> ADDIN EN.CITE &lt;EndNote&gt;&lt;Cite&gt;&lt;Author&gt;Wang&lt;/Author&gt;&lt;Year&gt;2014&lt;/Year&gt;&lt;RecNum&gt;39&lt;/RecNum&gt;&lt;DisplayText&gt;&lt;style face="superscript"&gt;[43]&lt;/style&gt;&lt;/DisplayText&gt;&lt;record&gt;&lt;rec-number&gt;39&lt;/rec-number&gt;&lt;foreign-keys&gt;&lt;key app="EN" db-id="wsap022a8pvrf4et5wvpwzfazfdrat9wavzt" timestamp="1545417589"&gt;39&lt;/key&gt;&lt;/foreign-keys&gt;&lt;ref-type name="Journal Article"&gt;17&lt;/ref-type&gt;&lt;contributors&gt;&lt;authors&gt;&lt;author&gt;Wang, Xiaojie&lt;/author&gt;&lt;author&gt;Ji, Xiaoning&lt;/author&gt;&lt;author&gt;Chen, Jiazhou&lt;/author&gt;&lt;author&gt;Yan, Dong&lt;/author&gt;&lt;author&gt;Zhang, Zhenbo&lt;/author&gt;&lt;author&gt;Wang, Qifeng&lt;/author&gt;&lt;author&gt;Xi, Xiaowei&lt;/author&gt;&lt;author&gt;Feng, Youji&lt;/author&gt;&lt;/authors&gt;&lt;/contributors&gt;&lt;titles&gt;&lt;title&gt;SOX2 enhances the migration and invasion of ovarian cancer cells via Src kinase&lt;/title&gt;&lt;secondary-title&gt;PloS one&lt;/secondary-title&gt;&lt;/titles&gt;&lt;periodical&gt;&lt;full-title&gt;PLoS ONE&lt;/full-title&gt;&lt;/periodical&gt;&lt;pages&gt;e99594-e99594&lt;/pages&gt;&lt;volume&gt;9&lt;/volume&gt;&lt;number&gt;6&lt;/number&gt;&lt;dates&gt;&lt;year&gt;2014&lt;/year&gt;&lt;/dates&gt;&lt;publisher&gt;Public Library of Science&lt;/publisher&gt;&lt;isbn&gt;1932-6203&lt;/isbn&gt;&lt;accession-num&gt;24937695&lt;/accession-num&gt;&lt;urls&gt;&lt;related-urls&gt;&lt;url&gt;https://www.ncbi.nlm.nih.gov/pubmed/24937695&lt;/url&gt;&lt;url&gt;https://www.ncbi.nlm.nih.gov/pmc/PMC4061006/&lt;/url&gt;&lt;/related-urls&gt;&lt;/urls&gt;&lt;electronic-resource-num&gt;10.1371/journal.pone.0099594&lt;/electronic-resource-num&gt;&lt;remote-database-name&gt;PubMed&lt;/remote-database-name&gt;&lt;/record&gt;&lt;/Cite&gt;&lt;/EndNote&gt;</w:instrText>
      </w:r>
      <w:r w:rsidRPr="003B1B29">
        <w:fldChar w:fldCharType="separate"/>
      </w:r>
      <w:r w:rsidRPr="003B1B29">
        <w:rPr>
          <w:vertAlign w:val="superscript"/>
        </w:rPr>
        <w:t>[</w:t>
      </w:r>
      <w:hyperlink w:anchor="_ENREF_43" w:tooltip="Wang, 2014 #39" w:history="1">
        <w:r w:rsidRPr="003B1B29">
          <w:rPr>
            <w:vertAlign w:val="superscript"/>
          </w:rPr>
          <w:t>43</w:t>
        </w:r>
      </w:hyperlink>
      <w:r w:rsidRPr="003B1B29">
        <w:rPr>
          <w:vertAlign w:val="superscript"/>
        </w:rPr>
        <w:t>]</w:t>
      </w:r>
      <w:r w:rsidRPr="003B1B29">
        <w:fldChar w:fldCharType="end"/>
      </w:r>
      <w:r w:rsidRPr="003B1B29">
        <w:t xml:space="preserve">, both of which are well-established as </w:t>
      </w:r>
      <w:proofErr w:type="spellStart"/>
      <w:r w:rsidRPr="003B1B29">
        <w:t>prometastatic</w:t>
      </w:r>
      <w:proofErr w:type="spellEnd"/>
      <w:r w:rsidRPr="003B1B29">
        <w:t xml:space="preserve"> proteins through their abilities to mediate EMT</w:t>
      </w:r>
      <w:r w:rsidRPr="003B1B29">
        <w:fldChar w:fldCharType="begin"/>
      </w:r>
      <w:r w:rsidRPr="003B1B29">
        <w:instrText xml:space="preserve"> ADDIN EN.CITE &lt;EndNote&gt;&lt;Cite&gt;&lt;Author&gt;Bolós&lt;/Author&gt;&lt;Year&gt;2010&lt;/Year&gt;&lt;RecNum&gt;38&lt;/RecNum&gt;&lt;DisplayText&gt;&lt;style face="superscript"&gt;[44]&lt;/style&gt;&lt;/DisplayText&gt;&lt;record&gt;&lt;rec-number&gt;38&lt;/rec-number&gt;&lt;foreign-keys&gt;&lt;key app="EN" db-id="wsap022a8pvrf4et5wvpwzfazfdrat9wavzt" timestamp="1545417551"&gt;38&lt;/key&gt;&lt;/foreign-keys&gt;&lt;ref-type name="Journal Article"&gt;17&lt;/ref-type&gt;&lt;contributors&gt;&lt;authors&gt;&lt;author&gt;Bolós, Victoria&lt;/author&gt;&lt;author&gt;Gasent, Joan Manuel&lt;/author&gt;&lt;author&gt;López-Tarruella, Sara&lt;/author&gt;&lt;author&gt;Grande, Enrique&lt;/author&gt;&lt;/authors&gt;&lt;/contributors&gt;&lt;titles&gt;&lt;title&gt;The dual kinase complex FAK-Src as a promising therapeutic target in cancer&lt;/title&gt;&lt;secondary-title&gt;OncoTargets and therapy&lt;/secondary-title&gt;&lt;/titles&gt;&lt;periodical&gt;&lt;full-title&gt;OncoTargets and therapy&lt;/full-title&gt;&lt;/periodical&gt;&lt;pages&gt;83-97&lt;/pages&gt;&lt;volume&gt;3&lt;/volume&gt;&lt;dates&gt;&lt;year&gt;2010&lt;/year&gt;&lt;/dates&gt;&lt;publisher&gt;Dove Medical Press&lt;/publisher&gt;&lt;isbn&gt;1178-6930&lt;/isbn&gt;&lt;accession-num&gt;20616959&lt;/accession-num&gt;&lt;urls&gt;&lt;related-urls&gt;&lt;url&gt;https://www.ncbi.nlm.nih.gov/pubmed/20616959&lt;/url&gt;&lt;url&gt;https://www.ncbi.nlm.nih.gov/pmc/PMC2895777/&lt;/url&gt;&lt;/related-urls&gt;&lt;/urls&gt;&lt;remote-database-name&gt;PubMed&lt;/remote-database-name&gt;&lt;/record&gt;&lt;/Cite&gt;&lt;/EndNote&gt;</w:instrText>
      </w:r>
      <w:r w:rsidRPr="003B1B29">
        <w:fldChar w:fldCharType="separate"/>
      </w:r>
      <w:r w:rsidRPr="003B1B29">
        <w:rPr>
          <w:vertAlign w:val="superscript"/>
        </w:rPr>
        <w:t>[</w:t>
      </w:r>
      <w:hyperlink w:anchor="_ENREF_44" w:tooltip="Bolós, 2010 #38" w:history="1">
        <w:r w:rsidRPr="003B1B29">
          <w:rPr>
            <w:vertAlign w:val="superscript"/>
          </w:rPr>
          <w:t>44</w:t>
        </w:r>
      </w:hyperlink>
      <w:r w:rsidRPr="003B1B29">
        <w:rPr>
          <w:vertAlign w:val="superscript"/>
        </w:rPr>
        <w:t>]</w:t>
      </w:r>
      <w:r w:rsidRPr="003B1B29">
        <w:fldChar w:fldCharType="end"/>
      </w:r>
      <w:r w:rsidRPr="003B1B29">
        <w:t xml:space="preserve">. Additionally, SOX2 </w:t>
      </w:r>
      <w:r w:rsidRPr="003B1B29">
        <w:lastRenderedPageBreak/>
        <w:t>functionality was linked to the Hedgehog signaling pathway in controlling different hallmarks of prostate cancer, such as reduction of apoptotic death, increasing cellular proliferation, and augmenting the metastatic ability</w:t>
      </w:r>
      <w:r w:rsidRPr="003B1B29">
        <w:fldChar w:fldCharType="begin">
          <w:fldData xml:space="preserve">PEVuZE5vdGU+PENpdGU+PEF1dGhvcj5LYXI8L0F1dGhvcj48WWVhcj4yMDE3PC9ZZWFyPjxSZWNO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==
</w:fldData>
        </w:fldChar>
      </w:r>
      <w:r w:rsidRPr="003B1B29">
        <w:instrText xml:space="preserve"> ADDIN EN.CITE </w:instrText>
      </w:r>
      <w:r w:rsidRPr="003B1B29">
        <w:fldChar w:fldCharType="begin">
          <w:fldData xml:space="preserve">PEVuZE5vdGU+PENpdGU+PEF1dGhvcj5LYXI8L0F1dGhvcj48WWVhcj4yMDE3PC9ZZWFyPjxSZWNO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==
</w:fldData>
        </w:fldChar>
      </w:r>
      <w:r w:rsidRPr="003B1B29">
        <w:instrText xml:space="preserve"> ADDIN EN.CITE.DATA </w:instrText>
      </w:r>
      <w:r w:rsidRPr="003B1B29">
        <w:fldChar w:fldCharType="end"/>
      </w:r>
      <w:r w:rsidRPr="003B1B29">
        <w:fldChar w:fldCharType="separate"/>
      </w:r>
      <w:r w:rsidRPr="003B1B29">
        <w:rPr>
          <w:vertAlign w:val="superscript"/>
        </w:rPr>
        <w:t>[</w:t>
      </w:r>
      <w:hyperlink w:anchor="_ENREF_45" w:tooltip="Kar, 2017 #40" w:history="1">
        <w:r w:rsidRPr="003B1B29">
          <w:rPr>
            <w:vertAlign w:val="superscript"/>
          </w:rPr>
          <w:t>45</w:t>
        </w:r>
      </w:hyperlink>
      <w:r w:rsidRPr="003B1B29">
        <w:rPr>
          <w:vertAlign w:val="superscript"/>
        </w:rPr>
        <w:t>]</w:t>
      </w:r>
      <w:r w:rsidRPr="003B1B29">
        <w:fldChar w:fldCharType="end"/>
      </w:r>
      <w:r w:rsidRPr="003B1B29">
        <w:t>. This was also confirmed by the effects of SOX2 silencing, where it lowered the migration capabilities of different prostate cancer cell lines by 11%-31</w:t>
      </w:r>
      <w:proofErr w:type="gramStart"/>
      <w:r w:rsidRPr="003B1B29">
        <w:t>%</w:t>
      </w:r>
      <w:proofErr w:type="gramEnd"/>
      <w:r w:rsidRPr="003B1B29">
        <w:fldChar w:fldCharType="begin">
          <w:fldData xml:space="preserve">PEVuZE5vdGU+PENpdGU+PEF1dGhvcj5LYXI8L0F1dGhvcj48WWVhcj4yMDE3PC9ZZWFyPjxSZWNO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==
</w:fldData>
        </w:fldChar>
      </w:r>
      <w:r w:rsidRPr="003B1B29">
        <w:instrText xml:space="preserve"> ADDIN EN.CITE </w:instrText>
      </w:r>
      <w:r w:rsidRPr="003B1B29">
        <w:fldChar w:fldCharType="begin">
          <w:fldData xml:space="preserve">PEVuZE5vdGU+PENpdGU+PEF1dGhvcj5LYXI8L0F1dGhvcj48WWVhcj4yMDE3PC9ZZWFyPjxSZWNO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==
</w:fldData>
        </w:fldChar>
      </w:r>
      <w:r w:rsidRPr="003B1B29">
        <w:instrText xml:space="preserve"> ADDIN EN.CITE.DATA </w:instrText>
      </w:r>
      <w:r w:rsidRPr="003B1B29">
        <w:fldChar w:fldCharType="end"/>
      </w:r>
      <w:r w:rsidRPr="003B1B29">
        <w:fldChar w:fldCharType="separate"/>
      </w:r>
      <w:r w:rsidRPr="003B1B29">
        <w:rPr>
          <w:vertAlign w:val="superscript"/>
        </w:rPr>
        <w:t>[</w:t>
      </w:r>
      <w:hyperlink w:anchor="_ENREF_45" w:tooltip="Kar, 2017 #40" w:history="1">
        <w:r w:rsidRPr="003B1B29">
          <w:rPr>
            <w:vertAlign w:val="superscript"/>
          </w:rPr>
          <w:t>45</w:t>
        </w:r>
      </w:hyperlink>
      <w:r w:rsidRPr="003B1B29">
        <w:rPr>
          <w:vertAlign w:val="superscript"/>
        </w:rPr>
        <w:t>]</w:t>
      </w:r>
      <w:r w:rsidRPr="003B1B29">
        <w:fldChar w:fldCharType="end"/>
      </w:r>
      <w:r w:rsidRPr="003B1B29">
        <w:t xml:space="preserve">. Similarly, </w:t>
      </w:r>
      <w:r w:rsidRPr="003B1B29">
        <w:rPr>
          <w:i/>
        </w:rPr>
        <w:t>SOX2</w:t>
      </w:r>
      <w:r w:rsidRPr="003B1B29">
        <w:t xml:space="preserve"> gene knockout or silencing led to loss of tumorigenic properties and reduced cellular proliferation in lung cancer</w:t>
      </w:r>
      <w:r w:rsidRPr="003B1B29">
        <w:fldChar w:fldCharType="begin">
          <w:fldData xml:space="preserve">PEVuZE5vdGU+PENpdGU+PEF1dGhvcj5GYW5nPC9BdXRob3I+PFllYXI+MjAxNDwvWWVhcj48UmVj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</w:fldData>
        </w:fldChar>
      </w:r>
      <w:r w:rsidRPr="003B1B29">
        <w:instrText xml:space="preserve"> ADDIN EN.CITE </w:instrText>
      </w:r>
      <w:r w:rsidRPr="003B1B29">
        <w:fldChar w:fldCharType="begin">
          <w:fldData xml:space="preserve">PEVuZE5vdGU+PENpdGU+PEF1dGhvcj5GYW5nPC9BdXRob3I+PFllYXI+MjAxNDwvWWVhcj48UmVj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</w:fldData>
        </w:fldChar>
      </w:r>
      <w:r w:rsidRPr="003B1B29">
        <w:instrText xml:space="preserve"> ADDIN EN.CITE.DATA </w:instrText>
      </w:r>
      <w:r w:rsidRPr="003B1B29">
        <w:fldChar w:fldCharType="end"/>
      </w:r>
      <w:r w:rsidRPr="003B1B29">
        <w:fldChar w:fldCharType="separate"/>
      </w:r>
      <w:r w:rsidRPr="003B1B29">
        <w:rPr>
          <w:vertAlign w:val="superscript"/>
        </w:rPr>
        <w:t>[</w:t>
      </w:r>
      <w:hyperlink w:anchor="_ENREF_46" w:tooltip="Fang, 2014 #41" w:history="1">
        <w:r w:rsidRPr="003B1B29">
          <w:rPr>
            <w:vertAlign w:val="superscript"/>
          </w:rPr>
          <w:t>46</w:t>
        </w:r>
      </w:hyperlink>
      <w:r w:rsidRPr="003B1B29">
        <w:rPr>
          <w:vertAlign w:val="superscript"/>
        </w:rPr>
        <w:t>]</w:t>
      </w:r>
      <w:r w:rsidRPr="003B1B29">
        <w:fldChar w:fldCharType="end"/>
      </w:r>
      <w:r w:rsidRPr="003B1B29">
        <w:t>,</w:t>
      </w:r>
      <w:r w:rsidR="00FE7500" w:rsidRPr="003B1B29">
        <w:t xml:space="preserve"> </w:t>
      </w:r>
      <w:r w:rsidRPr="003B1B29">
        <w:t>glioblastoma</w:t>
      </w:r>
      <w:r w:rsidRPr="003B1B29">
        <w:fldChar w:fldCharType="begin">
          <w:fldData xml:space="preserve">PEVuZE5vdGU+PENpdGU+PEF1dGhvcj5HYW5nZW1pPC9BdXRob3I+PFllYXI+MjAwOTwvWWVhcj48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=
</w:fldData>
        </w:fldChar>
      </w:r>
      <w:r w:rsidRPr="003B1B29">
        <w:instrText xml:space="preserve"> ADDIN EN.CITE </w:instrText>
      </w:r>
      <w:r w:rsidRPr="003B1B29">
        <w:fldChar w:fldCharType="begin">
          <w:fldData xml:space="preserve">PEVuZE5vdGU+PENpdGU+PEF1dGhvcj5HYW5nZW1pPC9BdXRob3I+PFllYXI+MjAwOTwvWWVhcj48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=
</w:fldData>
        </w:fldChar>
      </w:r>
      <w:r w:rsidRPr="003B1B29">
        <w:instrText xml:space="preserve"> ADDIN EN.CITE.DATA </w:instrText>
      </w:r>
      <w:r w:rsidRPr="003B1B29">
        <w:fldChar w:fldCharType="end"/>
      </w:r>
      <w:r w:rsidRPr="003B1B29">
        <w:fldChar w:fldCharType="separate"/>
      </w:r>
      <w:r w:rsidRPr="003B1B29">
        <w:rPr>
          <w:vertAlign w:val="superscript"/>
        </w:rPr>
        <w:t>[</w:t>
      </w:r>
      <w:hyperlink w:anchor="_ENREF_47" w:tooltip="Gangemi, 2009 #43" w:history="1">
        <w:r w:rsidRPr="003B1B29">
          <w:rPr>
            <w:vertAlign w:val="superscript"/>
          </w:rPr>
          <w:t>47</w:t>
        </w:r>
      </w:hyperlink>
      <w:r w:rsidRPr="003B1B29">
        <w:rPr>
          <w:vertAlign w:val="superscript"/>
        </w:rPr>
        <w:t>]</w:t>
      </w:r>
      <w:r w:rsidRPr="003B1B29">
        <w:fldChar w:fldCharType="end"/>
      </w:r>
      <w:r w:rsidRPr="003B1B29">
        <w:t>, and pancreatic cancer</w:t>
      </w:r>
      <w:r w:rsidRPr="003B1B29">
        <w:fldChar w:fldCharType="begin"/>
      </w:r>
      <w:r w:rsidRPr="003B1B29">
        <w:instrText xml:space="preserve"> ADDIN EN.CITE &lt;EndNote&gt;&lt;Cite&gt;&lt;Author&gt;Herreros-Villanueva&lt;/Author&gt;&lt;Year&gt;2013&lt;/Year&gt;&lt;RecNum&gt;30&lt;/RecNum&gt;&lt;DisplayText&gt;&lt;style face="superscript"&gt;[31]&lt;/style&gt;&lt;/DisplayText&gt;&lt;record&gt;&lt;rec-number&gt;30&lt;/rec-number&gt;&lt;foreign-keys&gt;&lt;key app="EN" db-id="wsap022a8pvrf4et5wvpwzfazfdrat9wavzt" timestamp="1545407047"&gt;30&lt;/key&gt;&lt;/foreign-keys&gt;&lt;ref-type name="Journal Article"&gt;17&lt;/ref-type&gt;&lt;contributors&gt;&lt;authors&gt;&lt;author&gt;Herreros-Villanueva, M.&lt;/author&gt;&lt;author&gt;Zhang, J. S.&lt;/author&gt;&lt;author&gt;Koenig, A.&lt;/author&gt;&lt;author&gt;Abel, E. V.&lt;/author&gt;&lt;author&gt;Smyrk, T. C.&lt;/author&gt;&lt;author&gt;Bamlet, W. R.&lt;/author&gt;&lt;author&gt;de Narvajas, A. A. M.&lt;/author&gt;&lt;author&gt;Gomez, T. S.&lt;/author&gt;&lt;author&gt;Simeone, D. M.&lt;/author&gt;&lt;author&gt;Bujanda, L.&lt;/author&gt;&lt;author&gt;Billadeau, D. D.&lt;/author&gt;&lt;/authors&gt;&lt;/contributors&gt;&lt;titles&gt;&lt;title&gt;SOX2 promotes dedifferentiation and imparts stem cell-like features to pancreatic cancer cells&lt;/title&gt;&lt;secondary-title&gt;Oncogenesis&lt;/secondary-title&gt;&lt;/titles&gt;&lt;periodical&gt;&lt;full-title&gt;Oncogenesis&lt;/full-title&gt;&lt;/periodical&gt;&lt;pages&gt;e61-e61&lt;/pages&gt;&lt;volume&gt;2&lt;/volume&gt;&lt;number&gt;8&lt;/number&gt;&lt;dates&gt;&lt;year&gt;2013&lt;/year&gt;&lt;/dates&gt;&lt;publisher&gt;Nature Publishing Group&lt;/publisher&gt;&lt;isbn&gt;2157-9024&lt;/isbn&gt;&lt;accession-num&gt;23917223&lt;/accession-num&gt;&lt;urls&gt;&lt;related-urls&gt;&lt;url&gt;https://www.ncbi.nlm.nih.gov/pubmed/23917223&lt;/url&gt;&lt;url&gt;https://www.ncbi.nlm.nih.gov/pmc/PMC3759123/&lt;/url&gt;&lt;/related-urls&gt;&lt;/urls&gt;&lt;electronic-resource-num&gt;10.1038/oncsis.2013.23&lt;/electronic-resource-num&gt;&lt;remote-database-name&gt;PubMed&lt;/remote-database-name&gt;&lt;/record&gt;&lt;/Cite&gt;&lt;/EndNote&gt;</w:instrText>
      </w:r>
      <w:r w:rsidRPr="003B1B29">
        <w:fldChar w:fldCharType="separate"/>
      </w:r>
      <w:r w:rsidRPr="003B1B29">
        <w:rPr>
          <w:vertAlign w:val="superscript"/>
        </w:rPr>
        <w:t>[</w:t>
      </w:r>
      <w:hyperlink w:anchor="_ENREF_31" w:tooltip="Herreros-Villanueva, 2013 #30" w:history="1">
        <w:r w:rsidRPr="003B1B29">
          <w:rPr>
            <w:vertAlign w:val="superscript"/>
          </w:rPr>
          <w:t>31</w:t>
        </w:r>
      </w:hyperlink>
      <w:r w:rsidRPr="003B1B29">
        <w:rPr>
          <w:vertAlign w:val="superscript"/>
        </w:rPr>
        <w:t>]</w:t>
      </w:r>
      <w:r w:rsidRPr="003B1B29">
        <w:fldChar w:fldCharType="end"/>
      </w:r>
      <w:r w:rsidRPr="003B1B29">
        <w:t>. Paradoxically, SOX2 overexpression was found in gastric cancer and could contribute to cellular invasion</w:t>
      </w:r>
      <w:r w:rsidRPr="003B1B29">
        <w:fldChar w:fldCharType="begin">
          <w:fldData xml:space="preserve">PEVuZE5vdGU+PENpdGU+PEF1dGhvcj5NYXRzdW9rYTwvQXV0aG9yPjxZZWFyPjIwMTI8L1llYXI+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</w:fldData>
        </w:fldChar>
      </w:r>
      <w:r w:rsidRPr="003B1B29">
        <w:instrText xml:space="preserve"> ADDIN EN.CITE </w:instrText>
      </w:r>
      <w:r w:rsidRPr="003B1B29">
        <w:fldChar w:fldCharType="begin">
          <w:fldData xml:space="preserve">PEVuZE5vdGU+PENpdGU+PEF1dGhvcj5NYXRzdW9rYTwvQXV0aG9yPjxZZWFyPjIwMTI8L1llYXI+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</w:fldData>
        </w:fldChar>
      </w:r>
      <w:r w:rsidRPr="003B1B29">
        <w:instrText xml:space="preserve"> ADDIN EN.CITE.DATA </w:instrText>
      </w:r>
      <w:r w:rsidRPr="003B1B29">
        <w:fldChar w:fldCharType="end"/>
      </w:r>
      <w:r w:rsidRPr="003B1B29">
        <w:fldChar w:fldCharType="separate"/>
      </w:r>
      <w:r w:rsidRPr="003B1B29">
        <w:rPr>
          <w:vertAlign w:val="superscript"/>
        </w:rPr>
        <w:t>[</w:t>
      </w:r>
      <w:hyperlink w:anchor="_ENREF_48" w:tooltip="Matsuoka, 2012 #49" w:history="1">
        <w:r w:rsidRPr="003B1B29">
          <w:rPr>
            <w:vertAlign w:val="superscript"/>
          </w:rPr>
          <w:t>48</w:t>
        </w:r>
      </w:hyperlink>
      <w:r w:rsidRPr="003B1B29">
        <w:rPr>
          <w:vertAlign w:val="superscript"/>
        </w:rPr>
        <w:t>]</w:t>
      </w:r>
      <w:r w:rsidRPr="003B1B29">
        <w:fldChar w:fldCharType="end"/>
      </w:r>
      <w:r w:rsidRPr="003B1B29">
        <w:t>, while it was found to be significantly downregulated in the same type of cancer in other studies</w:t>
      </w:r>
      <w:r w:rsidRPr="003B1B29">
        <w:fldChar w:fldCharType="begin">
          <w:fldData xml:space="preserve">PEVuZE5vdGU+PENpdGU+PEF1dGhvcj5XYW5nPC9BdXRob3I+PFllYXI+MjAxNTwvWWVhcj48UmVj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</w:fldData>
        </w:fldChar>
      </w:r>
      <w:r w:rsidRPr="003B1B29">
        <w:instrText xml:space="preserve"> ADDIN EN.CITE </w:instrText>
      </w:r>
      <w:r w:rsidRPr="003B1B29">
        <w:fldChar w:fldCharType="begin">
          <w:fldData xml:space="preserve">PEVuZE5vdGU+PENpdGU+PEF1dGhvcj5XYW5nPC9BdXRob3I+PFllYXI+MjAxNTwvWWVhcj48UmVj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</w:fldData>
        </w:fldChar>
      </w:r>
      <w:r w:rsidRPr="003B1B29">
        <w:instrText xml:space="preserve"> ADDIN EN.CITE.DATA </w:instrText>
      </w:r>
      <w:r w:rsidRPr="003B1B29">
        <w:fldChar w:fldCharType="end"/>
      </w:r>
      <w:r w:rsidRPr="003B1B29">
        <w:fldChar w:fldCharType="separate"/>
      </w:r>
      <w:r w:rsidRPr="003B1B29">
        <w:rPr>
          <w:vertAlign w:val="superscript"/>
        </w:rPr>
        <w:t>[</w:t>
      </w:r>
      <w:hyperlink w:anchor="_ENREF_28" w:tooltip="Wang, 2015 #25" w:history="1">
        <w:r w:rsidRPr="003B1B29">
          <w:rPr>
            <w:vertAlign w:val="superscript"/>
          </w:rPr>
          <w:t>28</w:t>
        </w:r>
      </w:hyperlink>
      <w:r w:rsidRPr="003B1B29">
        <w:rPr>
          <w:vertAlign w:val="superscript"/>
        </w:rPr>
        <w:t>,</w:t>
      </w:r>
      <w:hyperlink w:anchor="_ENREF_49" w:tooltip="Otsubo, 2008 #51" w:history="1">
        <w:r w:rsidRPr="003B1B29">
          <w:rPr>
            <w:vertAlign w:val="superscript"/>
          </w:rPr>
          <w:t>49</w:t>
        </w:r>
      </w:hyperlink>
      <w:r w:rsidRPr="003B1B29">
        <w:rPr>
          <w:vertAlign w:val="superscript"/>
        </w:rPr>
        <w:t>,</w:t>
      </w:r>
      <w:hyperlink w:anchor="_ENREF_50" w:tooltip="Luo, 2018 #52" w:history="1">
        <w:r w:rsidRPr="003B1B29">
          <w:rPr>
            <w:vertAlign w:val="superscript"/>
          </w:rPr>
          <w:t>50</w:t>
        </w:r>
      </w:hyperlink>
      <w:r w:rsidRPr="003B1B29">
        <w:rPr>
          <w:vertAlign w:val="superscript"/>
        </w:rPr>
        <w:t>]</w:t>
      </w:r>
      <w:r w:rsidRPr="003B1B29">
        <w:fldChar w:fldCharType="end"/>
      </w:r>
      <w:r w:rsidRPr="003B1B29">
        <w:t>.</w:t>
      </w:r>
    </w:p>
    <w:p w14:paraId="5F95D211" w14:textId="77777777" w:rsidR="00F711FA" w:rsidRPr="003B1B29" w:rsidRDefault="00F711FA" w:rsidP="009D00EA">
      <w:pPr>
        <w:spacing w:after="0"/>
        <w:ind w:firstLineChars="100" w:firstLine="240"/>
      </w:pPr>
      <w:r w:rsidRPr="003B1B29">
        <w:t xml:space="preserve">In the present meta-analysis, SOX2 correlated with poor prognosis in different types of cancers. Other investigations have also indicated higher rates of recurrence and that its expression was associated with the parameters of worse outcome in primary cancers of the head and </w:t>
      </w:r>
      <w:proofErr w:type="gramStart"/>
      <w:r w:rsidRPr="003B1B29">
        <w:t>neck</w:t>
      </w:r>
      <w:proofErr w:type="gramEnd"/>
      <w:r w:rsidRPr="003B1B29">
        <w:fldChar w:fldCharType="begin">
          <w:fldData xml:space="preserve">PEVuZE5vdGU+PENpdGU+PEF1dGhvcj5TY2hyb2NrPC9BdXRob3I+PFllYXI+MjAxNDwvWWVhcj48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=
</w:fldData>
        </w:fldChar>
      </w:r>
      <w:r w:rsidRPr="003B1B29">
        <w:instrText xml:space="preserve"> ADDIN EN.CITE </w:instrText>
      </w:r>
      <w:r w:rsidRPr="003B1B29">
        <w:fldChar w:fldCharType="begin">
          <w:fldData xml:space="preserve">PEVuZE5vdGU+PENpdGU+PEF1dGhvcj5TY2hyb2NrPC9BdXRob3I+PFllYXI+MjAxNDwvWWVhcj48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=
</w:fldData>
        </w:fldChar>
      </w:r>
      <w:r w:rsidRPr="003B1B29">
        <w:instrText xml:space="preserve"> ADDIN EN.CITE.DATA </w:instrText>
      </w:r>
      <w:r w:rsidRPr="003B1B29">
        <w:fldChar w:fldCharType="end"/>
      </w:r>
      <w:r w:rsidRPr="003B1B29">
        <w:fldChar w:fldCharType="separate"/>
      </w:r>
      <w:r w:rsidRPr="003B1B29">
        <w:rPr>
          <w:vertAlign w:val="superscript"/>
        </w:rPr>
        <w:t>[</w:t>
      </w:r>
      <w:hyperlink w:anchor="_ENREF_51" w:tooltip="Schrock, 2014 #53" w:history="1">
        <w:r w:rsidRPr="003B1B29">
          <w:rPr>
            <w:vertAlign w:val="superscript"/>
          </w:rPr>
          <w:t>51</w:t>
        </w:r>
      </w:hyperlink>
      <w:r w:rsidRPr="003B1B29">
        <w:rPr>
          <w:vertAlign w:val="superscript"/>
        </w:rPr>
        <w:t>]</w:t>
      </w:r>
      <w:r w:rsidRPr="003B1B29">
        <w:fldChar w:fldCharType="end"/>
      </w:r>
      <w:r w:rsidRPr="003B1B29">
        <w:t xml:space="preserve">. Furthermore, SOX2 was associated with advanced tumor stages in head and neck adenoid cystic </w:t>
      </w:r>
      <w:proofErr w:type="gramStart"/>
      <w:r w:rsidRPr="003B1B29">
        <w:t>carcinoma</w:t>
      </w:r>
      <w:proofErr w:type="gramEnd"/>
      <w:r w:rsidRPr="003B1B29">
        <w:fldChar w:fldCharType="begin">
          <w:fldData xml:space="preserve">PEVuZE5vdGU+PENpdGU+PEF1dGhvcj5UaGllcmF1ZjwvQXV0aG9yPjxZZWFyPjIwMTg8L1llYXI+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</w:fldData>
        </w:fldChar>
      </w:r>
      <w:r w:rsidRPr="003B1B29">
        <w:instrText xml:space="preserve"> ADDIN EN.CITE </w:instrText>
      </w:r>
      <w:r w:rsidRPr="003B1B29">
        <w:fldChar w:fldCharType="begin">
          <w:fldData xml:space="preserve">PEVuZE5vdGU+PENpdGU+PEF1dGhvcj5UaGllcmF1ZjwvQXV0aG9yPjxZZWFyPjIwMTg8L1llYXI+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</w:fldData>
        </w:fldChar>
      </w:r>
      <w:r w:rsidRPr="003B1B29">
        <w:instrText xml:space="preserve"> ADDIN EN.CITE.DATA </w:instrText>
      </w:r>
      <w:r w:rsidRPr="003B1B29">
        <w:fldChar w:fldCharType="end"/>
      </w:r>
      <w:r w:rsidRPr="003B1B29">
        <w:fldChar w:fldCharType="separate"/>
      </w:r>
      <w:r w:rsidRPr="003B1B29">
        <w:rPr>
          <w:vertAlign w:val="superscript"/>
        </w:rPr>
        <w:t>[</w:t>
      </w:r>
      <w:hyperlink w:anchor="_ENREF_52" w:tooltip="Thierauf, 2018 #54" w:history="1">
        <w:r w:rsidRPr="003B1B29">
          <w:rPr>
            <w:vertAlign w:val="superscript"/>
          </w:rPr>
          <w:t>52</w:t>
        </w:r>
      </w:hyperlink>
      <w:r w:rsidRPr="003B1B29">
        <w:rPr>
          <w:vertAlign w:val="superscript"/>
        </w:rPr>
        <w:t>]</w:t>
      </w:r>
      <w:r w:rsidRPr="003B1B29">
        <w:fldChar w:fldCharType="end"/>
      </w:r>
      <w:r w:rsidRPr="003B1B29">
        <w:t>. However, we failed to prove such a relationship, possibly because the included studies had to report at least one parameter of metastasis (LNM and/or DM) in addition to the prognostic data. Thus, several prognosis-relevant studies might have escaped inclusion.</w:t>
      </w:r>
    </w:p>
    <w:p w14:paraId="11A8ADC5" w14:textId="54DFF4B1" w:rsidR="00F711FA" w:rsidRPr="003B1B29" w:rsidRDefault="00F711FA" w:rsidP="009D00EA">
      <w:pPr>
        <w:spacing w:after="0"/>
        <w:ind w:firstLineChars="100" w:firstLine="240"/>
      </w:pPr>
      <w:r w:rsidRPr="003B1B29">
        <w:t>Given that SOX2 expression was detected not only in the nuclei of cancer cells but also in the their cytosols in hepatic cancer, pancreatic cancer and CRC</w:t>
      </w:r>
      <w:r w:rsidRPr="003B1B29">
        <w:fldChar w:fldCharType="begin">
          <w:fldData xml:space="preserve">PEVuZE5vdGU+PENpdGU+PEF1dGhvcj5TdW48L0F1dGhvcj48WWVhcj4yMDEzPC9ZZWFyPjxSZWNO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</w:fldData>
        </w:fldChar>
      </w:r>
      <w:r w:rsidRPr="003B1B29">
        <w:instrText xml:space="preserve"> ADDIN EN.CITE </w:instrText>
      </w:r>
      <w:r w:rsidRPr="003B1B29">
        <w:fldChar w:fldCharType="begin">
          <w:fldData xml:space="preserve">PEVuZE5vdGU+PENpdGU+PEF1dGhvcj5TdW48L0F1dGhvcj48WWVhcj4yMDEzPC9ZZWFyPjxSZWNO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</w:fldData>
        </w:fldChar>
      </w:r>
      <w:r w:rsidRPr="003B1B29">
        <w:instrText xml:space="preserve"> ADDIN EN.CITE.DATA </w:instrText>
      </w:r>
      <w:r w:rsidRPr="003B1B29">
        <w:fldChar w:fldCharType="end"/>
      </w:r>
      <w:r w:rsidRPr="003B1B29">
        <w:fldChar w:fldCharType="separate"/>
      </w:r>
      <w:r w:rsidRPr="003B1B29">
        <w:rPr>
          <w:vertAlign w:val="superscript"/>
        </w:rPr>
        <w:t>[</w:t>
      </w:r>
      <w:hyperlink w:anchor="_ENREF_24" w:tooltip="Sun, 2013 #22" w:history="1">
        <w:r w:rsidRPr="003B1B29">
          <w:rPr>
            <w:vertAlign w:val="superscript"/>
          </w:rPr>
          <w:t>24</w:t>
        </w:r>
      </w:hyperlink>
      <w:r w:rsidRPr="003B1B29">
        <w:rPr>
          <w:vertAlign w:val="superscript"/>
        </w:rPr>
        <w:t>,</w:t>
      </w:r>
      <w:hyperlink w:anchor="_ENREF_32" w:tooltip="Jia, 2011 #31" w:history="1">
        <w:r w:rsidRPr="003B1B29">
          <w:rPr>
            <w:vertAlign w:val="superscript"/>
          </w:rPr>
          <w:t>32</w:t>
        </w:r>
      </w:hyperlink>
      <w:r w:rsidRPr="003B1B29">
        <w:rPr>
          <w:vertAlign w:val="superscript"/>
        </w:rPr>
        <w:t>,</w:t>
      </w:r>
      <w:hyperlink w:anchor="_ENREF_35" w:tooltip="Han, 2012 #36" w:history="1">
        <w:r w:rsidRPr="003B1B29">
          <w:rPr>
            <w:vertAlign w:val="superscript"/>
          </w:rPr>
          <w:t>35</w:t>
        </w:r>
      </w:hyperlink>
      <w:r w:rsidRPr="003B1B29">
        <w:rPr>
          <w:vertAlign w:val="superscript"/>
        </w:rPr>
        <w:t>]</w:t>
      </w:r>
      <w:r w:rsidRPr="003B1B29">
        <w:fldChar w:fldCharType="end"/>
      </w:r>
      <w:r w:rsidRPr="003B1B29">
        <w:t xml:space="preserve">, it is plausible that the intranuclear existence might explain its transcriptional role; yet, its functional role in the cytosol remains only fairly ununderstood. In light of the confirmed transcriptional roles, functional-depletion of SOX2, </w:t>
      </w:r>
      <w:r w:rsidRPr="003B1B29">
        <w:rPr>
          <w:i/>
        </w:rPr>
        <w:t>via</w:t>
      </w:r>
      <w:r w:rsidRPr="003B1B29">
        <w:t xml:space="preserve"> knockdown approaches using siRNA, is possible experimentally; although, </w:t>
      </w:r>
      <w:proofErr w:type="gramStart"/>
      <w:r w:rsidRPr="003B1B29">
        <w:t>its</w:t>
      </w:r>
      <w:proofErr w:type="gramEnd"/>
      <w:r w:rsidRPr="003B1B29">
        <w:t xml:space="preserve"> clinical application is challenging. Alternatively, researchers should strive to identify the possible regulatory mechanisms of SOX2 to tailor distinct targeted therapies accordingly.</w:t>
      </w:r>
    </w:p>
    <w:p w14:paraId="0F1F1F02" w14:textId="2EBB062A" w:rsidR="00F711FA" w:rsidRPr="003B1B29" w:rsidRDefault="00F711FA" w:rsidP="009D00EA">
      <w:pPr>
        <w:spacing w:after="0"/>
        <w:ind w:firstLineChars="100" w:firstLine="240"/>
      </w:pPr>
      <w:r w:rsidRPr="003B1B29">
        <w:t xml:space="preserve">In conclusion, SOX2 has exhibited a significant metastatic potential in various types of cancer, including colorectal, head and neck, liver and breast. It can also be </w:t>
      </w:r>
      <w:r w:rsidRPr="003B1B29">
        <w:lastRenderedPageBreak/>
        <w:t>regarded as a poor prognostic indicator, and recurrence may be expected in patients with SOX2 overexpression. Different transcriptional regulation mechanisms of SOX2 are involved, yet promotion of the EMT was apparently of paramount importance. Implementing targeted therapies aimed to counteract high SOX2 expression might be beneficial to treat this deadly disease.</w:t>
      </w:r>
    </w:p>
    <w:p w14:paraId="37F54B4C" w14:textId="77777777" w:rsidR="00F711FA" w:rsidRPr="003B1B29" w:rsidRDefault="00F711FA" w:rsidP="009D00EA">
      <w:pPr>
        <w:spacing w:after="0"/>
      </w:pPr>
    </w:p>
    <w:p w14:paraId="58566598" w14:textId="57E84742" w:rsidR="00F711FA" w:rsidRPr="003B1B29" w:rsidRDefault="00F711FA" w:rsidP="009D00EA">
      <w:pPr>
        <w:spacing w:after="0"/>
        <w:rPr>
          <w:b/>
        </w:rPr>
      </w:pPr>
      <w:r w:rsidRPr="003B1B29">
        <w:rPr>
          <w:b/>
        </w:rPr>
        <w:t>ARTICLE HIGHLIGHTS</w:t>
      </w:r>
    </w:p>
    <w:p w14:paraId="058460E6" w14:textId="77777777" w:rsidR="00F711FA" w:rsidRPr="003B1B29" w:rsidRDefault="00F711FA" w:rsidP="009D00EA">
      <w:pPr>
        <w:spacing w:after="0"/>
        <w:rPr>
          <w:b/>
          <w:i/>
        </w:rPr>
      </w:pPr>
      <w:r w:rsidRPr="003B1B29">
        <w:rPr>
          <w:b/>
          <w:i/>
        </w:rPr>
        <w:t>Research background</w:t>
      </w:r>
    </w:p>
    <w:p w14:paraId="42860184" w14:textId="77777777" w:rsidR="00F711FA" w:rsidRPr="003B1B29" w:rsidRDefault="00F711FA" w:rsidP="009D00EA">
      <w:pPr>
        <w:spacing w:after="0"/>
      </w:pPr>
      <w:r w:rsidRPr="003B1B29">
        <w:t>SOX2 is a significant regulator of pluripotent cellular transcription and it helps in the reprogramming of somatic cells to the pluripotent properties. The involvement of SOX2 in cancer biology has been recently demonstrated.</w:t>
      </w:r>
    </w:p>
    <w:p w14:paraId="29F4F401" w14:textId="77777777" w:rsidR="00F711FA" w:rsidRPr="003B1B29" w:rsidRDefault="00F711FA" w:rsidP="009D00EA">
      <w:pPr>
        <w:spacing w:after="0"/>
      </w:pPr>
    </w:p>
    <w:p w14:paraId="3541960B" w14:textId="77777777" w:rsidR="00F711FA" w:rsidRPr="003B1B29" w:rsidRDefault="00F711FA" w:rsidP="009D00EA">
      <w:pPr>
        <w:spacing w:after="0"/>
        <w:rPr>
          <w:b/>
          <w:i/>
        </w:rPr>
      </w:pPr>
      <w:r w:rsidRPr="003B1B29">
        <w:rPr>
          <w:b/>
          <w:i/>
        </w:rPr>
        <w:t>Research motivation</w:t>
      </w:r>
    </w:p>
    <w:p w14:paraId="3025E902" w14:textId="4DC8E5C7" w:rsidR="00F711FA" w:rsidRPr="003B1B29" w:rsidRDefault="00F711FA" w:rsidP="009D00EA">
      <w:pPr>
        <w:spacing w:after="0"/>
      </w:pPr>
      <w:r w:rsidRPr="003B1B29">
        <w:t>Metastasis comprises the most important aspect of cancer-related mortality. Linking SOX2 expression to metastasis and subsequently to patient’s survival may open novel horizons for the implementation of future therapeutic strategies that target SOX2 biological pathways.</w:t>
      </w:r>
    </w:p>
    <w:p w14:paraId="3968B05E" w14:textId="77777777" w:rsidR="00F711FA" w:rsidRPr="003B1B29" w:rsidRDefault="00F711FA" w:rsidP="009D00EA">
      <w:pPr>
        <w:spacing w:after="0"/>
      </w:pPr>
    </w:p>
    <w:p w14:paraId="0042DA4C" w14:textId="77777777" w:rsidR="00F711FA" w:rsidRPr="003B1B29" w:rsidRDefault="00F711FA" w:rsidP="009D00EA">
      <w:pPr>
        <w:spacing w:after="0"/>
        <w:rPr>
          <w:b/>
          <w:i/>
        </w:rPr>
      </w:pPr>
      <w:r w:rsidRPr="003B1B29">
        <w:rPr>
          <w:b/>
          <w:i/>
        </w:rPr>
        <w:t>Research objectives</w:t>
      </w:r>
    </w:p>
    <w:p w14:paraId="1FBD486A" w14:textId="77777777" w:rsidR="00F711FA" w:rsidRPr="003B1B29" w:rsidRDefault="00F711FA" w:rsidP="009D00EA">
      <w:pPr>
        <w:spacing w:after="0"/>
      </w:pPr>
      <w:r w:rsidRPr="003B1B29">
        <w:t>To investigate the association between SOX2 overexpression and the development of a metastatic phenotype as well as the survival patterns of patients with increased SOX2 expression.</w:t>
      </w:r>
    </w:p>
    <w:p w14:paraId="3B8FC3D4" w14:textId="77777777" w:rsidR="00F711FA" w:rsidRPr="003B1B29" w:rsidRDefault="00F711FA" w:rsidP="009D00EA">
      <w:pPr>
        <w:spacing w:after="0"/>
      </w:pPr>
    </w:p>
    <w:p w14:paraId="15588285" w14:textId="77777777" w:rsidR="00F711FA" w:rsidRPr="003B1B29" w:rsidRDefault="00F711FA" w:rsidP="009D00EA">
      <w:pPr>
        <w:spacing w:after="0"/>
        <w:rPr>
          <w:b/>
          <w:i/>
        </w:rPr>
      </w:pPr>
      <w:r w:rsidRPr="003B1B29">
        <w:rPr>
          <w:b/>
          <w:i/>
        </w:rPr>
        <w:t>Research methods</w:t>
      </w:r>
    </w:p>
    <w:p w14:paraId="7F93EE5F" w14:textId="7670E264" w:rsidR="00F711FA" w:rsidRPr="003B1B29" w:rsidRDefault="00F711FA" w:rsidP="009D00EA">
      <w:pPr>
        <w:spacing w:after="0"/>
      </w:pPr>
      <w:r w:rsidRPr="003B1B29">
        <w:t xml:space="preserve">A meta-analysis was conducted, including studies that recruited patients with different types of cancer and reporting SOX2 expression as either “low” or “high”, and evaluating patient survival using the relevant analytical methods </w:t>
      </w:r>
      <w:r w:rsidR="00331384" w:rsidRPr="003B1B29">
        <w:t>[overall survival (OS)</w:t>
      </w:r>
      <w:r w:rsidRPr="003B1B29">
        <w:t xml:space="preserve"> and/or disease-free survival</w:t>
      </w:r>
      <w:r w:rsidR="00331384" w:rsidRPr="003B1B29">
        <w:t xml:space="preserve"> (DFS)]</w:t>
      </w:r>
      <w:r w:rsidRPr="003B1B29">
        <w:t>. A comprehensive search of articles published between 2010 and 2018 was performed in distinct scientific databases.</w:t>
      </w:r>
    </w:p>
    <w:p w14:paraId="692CAC58" w14:textId="77777777" w:rsidR="00F711FA" w:rsidRPr="003B1B29" w:rsidRDefault="00F711FA" w:rsidP="009D00EA">
      <w:pPr>
        <w:spacing w:after="0"/>
      </w:pPr>
    </w:p>
    <w:p w14:paraId="71DC934B" w14:textId="77777777" w:rsidR="00F711FA" w:rsidRPr="003B1B29" w:rsidRDefault="00F711FA" w:rsidP="009D00EA">
      <w:pPr>
        <w:spacing w:after="0"/>
        <w:rPr>
          <w:b/>
          <w:i/>
        </w:rPr>
      </w:pPr>
      <w:r w:rsidRPr="003B1B29">
        <w:rPr>
          <w:b/>
          <w:i/>
        </w:rPr>
        <w:t>Research results</w:t>
      </w:r>
    </w:p>
    <w:p w14:paraId="360B9098" w14:textId="395626CC" w:rsidR="00F711FA" w:rsidRPr="003B1B29" w:rsidRDefault="00F711FA" w:rsidP="009D00EA">
      <w:pPr>
        <w:spacing w:after="0"/>
      </w:pPr>
      <w:r w:rsidRPr="003B1B29">
        <w:t>A total of 20 studies involving 2643 patients (60.88% males) were included. SOX2 overexpression was significantly associated with distant metastasis (odds ratio = 1.79, 95%CI: 1.20</w:t>
      </w:r>
      <w:r w:rsidR="00FE7500" w:rsidRPr="003B1B29">
        <w:t>-</w:t>
      </w:r>
      <w:r w:rsidRPr="003B1B29">
        <w:t xml:space="preserve">3.25, </w:t>
      </w:r>
      <w:r w:rsidRPr="003B1B29">
        <w:rPr>
          <w:i/>
        </w:rPr>
        <w:t>P</w:t>
      </w:r>
      <w:r w:rsidRPr="003B1B29">
        <w:t xml:space="preserve"> &lt; 0.008), while it was associated with </w:t>
      </w:r>
      <w:r w:rsidR="003A547F" w:rsidRPr="003B1B29">
        <w:t>lymph node metastasis</w:t>
      </w:r>
      <w:r w:rsidRPr="003B1B29">
        <w:t xml:space="preserve"> only in subgroup analyses of cancers of the colon, breast, and lung. Both </w:t>
      </w:r>
      <w:r w:rsidR="00331384" w:rsidRPr="003B1B29">
        <w:t>OS</w:t>
      </w:r>
      <w:r w:rsidRPr="003B1B29">
        <w:t xml:space="preserve"> and </w:t>
      </w:r>
      <w:r w:rsidR="00331384" w:rsidRPr="003B1B29">
        <w:t>DFS</w:t>
      </w:r>
      <w:r w:rsidRPr="003B1B29">
        <w:t xml:space="preserve"> were shorter in patients expressing high SOX2, as compared to those with low SOX2 expression (hazard ratio = 1.65, 95%CI: 1.34</w:t>
      </w:r>
      <w:r w:rsidR="00FE7500" w:rsidRPr="003B1B29">
        <w:t>-</w:t>
      </w:r>
      <w:r w:rsidRPr="003B1B29">
        <w:t xml:space="preserve">2.04, </w:t>
      </w:r>
      <w:r w:rsidRPr="003B1B29">
        <w:rPr>
          <w:i/>
        </w:rPr>
        <w:t>P</w:t>
      </w:r>
      <w:r w:rsidRPr="003B1B29">
        <w:t xml:space="preserve"> &lt; 0.001 and hazard ratio = 1.54, 95%CI: 1.14</w:t>
      </w:r>
      <w:r w:rsidR="00FE7500" w:rsidRPr="003B1B29">
        <w:t>-</w:t>
      </w:r>
      <w:r w:rsidRPr="003B1B29">
        <w:t xml:space="preserve">2.08, </w:t>
      </w:r>
      <w:r w:rsidRPr="003B1B29">
        <w:rPr>
          <w:i/>
        </w:rPr>
        <w:t>P</w:t>
      </w:r>
      <w:r w:rsidRPr="003B1B29">
        <w:t xml:space="preserve"> = 0.005, respectively).</w:t>
      </w:r>
    </w:p>
    <w:p w14:paraId="74B6E3DE" w14:textId="77777777" w:rsidR="00F711FA" w:rsidRPr="003B1B29" w:rsidRDefault="00F711FA" w:rsidP="009D00EA">
      <w:pPr>
        <w:spacing w:after="0"/>
      </w:pPr>
    </w:p>
    <w:p w14:paraId="2750B4E2" w14:textId="77777777" w:rsidR="00F711FA" w:rsidRPr="003B1B29" w:rsidRDefault="00F711FA" w:rsidP="009D00EA">
      <w:pPr>
        <w:spacing w:after="0"/>
        <w:rPr>
          <w:b/>
          <w:i/>
        </w:rPr>
      </w:pPr>
      <w:r w:rsidRPr="003B1B29">
        <w:rPr>
          <w:b/>
          <w:i/>
        </w:rPr>
        <w:t>Research conclusions</w:t>
      </w:r>
    </w:p>
    <w:p w14:paraId="5E38180B" w14:textId="391B3348" w:rsidR="00F711FA" w:rsidRPr="003B1B29" w:rsidRDefault="00F711FA" w:rsidP="009D00EA">
      <w:pPr>
        <w:spacing w:after="0"/>
      </w:pPr>
      <w:r w:rsidRPr="003B1B29">
        <w:t xml:space="preserve">The present study adds a comprehensive insight into the significant role of SOX2 in distant metastasis of different types of cancers and its correlation to poor prognosis rather than the outcomes obtained by individual studies. In line with the increased research interest in SOX2, we showed that it can be used as a prognostic marker in cancer patients, while, on the other hand, new therapeutic strategies are urgently needed to target the biological pathways implicated in SOX2 overexpression for more effective cancer treatment. </w:t>
      </w:r>
    </w:p>
    <w:p w14:paraId="28FF44F3" w14:textId="77777777" w:rsidR="00F711FA" w:rsidRPr="003B1B29" w:rsidRDefault="00F711FA" w:rsidP="009D00EA">
      <w:pPr>
        <w:spacing w:after="0"/>
      </w:pPr>
    </w:p>
    <w:p w14:paraId="6404E7C8" w14:textId="77777777" w:rsidR="00F711FA" w:rsidRPr="003B1B29" w:rsidRDefault="00F711FA" w:rsidP="009D00EA">
      <w:pPr>
        <w:spacing w:after="0"/>
        <w:rPr>
          <w:b/>
          <w:i/>
        </w:rPr>
      </w:pPr>
      <w:r w:rsidRPr="003B1B29">
        <w:rPr>
          <w:b/>
          <w:i/>
        </w:rPr>
        <w:t>Research perspectives</w:t>
      </w:r>
    </w:p>
    <w:p w14:paraId="45DB37FC" w14:textId="41DFBD1F" w:rsidR="00F711FA" w:rsidRPr="003B1B29" w:rsidRDefault="00F711FA" w:rsidP="009D00EA">
      <w:pPr>
        <w:spacing w:after="0"/>
      </w:pPr>
      <w:r w:rsidRPr="003B1B29">
        <w:t>Targeting SOX2 expression in cancer regimens is warranted. Future research studies should focus on developing novel drugs as well as the identification of the cut-off values of poor prognosis.</w:t>
      </w:r>
    </w:p>
    <w:p w14:paraId="3F671D63" w14:textId="77777777" w:rsidR="00FE7500" w:rsidRPr="003B1B29" w:rsidRDefault="00FE7500" w:rsidP="009D00EA">
      <w:pPr>
        <w:spacing w:after="0"/>
      </w:pPr>
    </w:p>
    <w:p w14:paraId="05FF8AC1" w14:textId="77777777" w:rsidR="00F711FA" w:rsidRPr="003B1B29" w:rsidRDefault="00F711FA" w:rsidP="009D00EA">
      <w:pPr>
        <w:pStyle w:val="a9"/>
        <w:spacing w:line="360" w:lineRule="auto"/>
      </w:pPr>
      <w:r w:rsidRPr="003B1B29">
        <w:t>REFERENCES</w:t>
      </w:r>
    </w:p>
    <w:p w14:paraId="024B8971" w14:textId="2E08A0F8" w:rsidR="009D00EA" w:rsidRPr="003B1B29" w:rsidRDefault="009D00EA" w:rsidP="009D00EA">
      <w:pPr>
        <w:spacing w:after="0"/>
      </w:pPr>
      <w:r w:rsidRPr="003B1B29">
        <w:t xml:space="preserve">1 </w:t>
      </w:r>
      <w:proofErr w:type="spellStart"/>
      <w:r w:rsidRPr="003B1B29">
        <w:rPr>
          <w:b/>
        </w:rPr>
        <w:t>Seyfried</w:t>
      </w:r>
      <w:proofErr w:type="spellEnd"/>
      <w:r w:rsidRPr="003B1B29">
        <w:rPr>
          <w:b/>
        </w:rPr>
        <w:t xml:space="preserve"> TN</w:t>
      </w:r>
      <w:r w:rsidRPr="003B1B29">
        <w:t xml:space="preserve">, Huysentruyt LC. </w:t>
      </w:r>
      <w:proofErr w:type="gramStart"/>
      <w:r w:rsidRPr="003B1B29">
        <w:t>On the origin of cancer metastasis.</w:t>
      </w:r>
      <w:proofErr w:type="gramEnd"/>
      <w:r w:rsidRPr="003B1B29">
        <w:t xml:space="preserve"> </w:t>
      </w:r>
      <w:proofErr w:type="spellStart"/>
      <w:r w:rsidRPr="003B1B29">
        <w:rPr>
          <w:i/>
        </w:rPr>
        <w:t>Crit</w:t>
      </w:r>
      <w:proofErr w:type="spellEnd"/>
      <w:r w:rsidRPr="003B1B29">
        <w:rPr>
          <w:i/>
        </w:rPr>
        <w:t xml:space="preserve"> Rev </w:t>
      </w:r>
      <w:proofErr w:type="spellStart"/>
      <w:r w:rsidRPr="003B1B29">
        <w:rPr>
          <w:i/>
        </w:rPr>
        <w:t>Oncog</w:t>
      </w:r>
      <w:proofErr w:type="spellEnd"/>
      <w:r w:rsidRPr="003B1B29">
        <w:t xml:space="preserve"> 2013; </w:t>
      </w:r>
      <w:r w:rsidRPr="003B1B29">
        <w:rPr>
          <w:b/>
        </w:rPr>
        <w:t>18</w:t>
      </w:r>
      <w:r w:rsidRPr="003B1B29">
        <w:t>: 43-73 [PMID: 23237552</w:t>
      </w:r>
      <w:r w:rsidR="007C6E9A" w:rsidRPr="003B1B29">
        <w:t xml:space="preserve"> DOI: </w:t>
      </w:r>
      <w:hyperlink r:id="rId10" w:tgtFrame="_blank" w:history="1">
        <w:r w:rsidR="007C6E9A" w:rsidRPr="003B1B29">
          <w:t>10.1615/CritRevOncog.v18.i1-2.40</w:t>
        </w:r>
      </w:hyperlink>
      <w:r w:rsidRPr="003B1B29">
        <w:t>]</w:t>
      </w:r>
    </w:p>
    <w:p w14:paraId="26E47338" w14:textId="08F07D3D" w:rsidR="009D00EA" w:rsidRPr="003B1B29" w:rsidRDefault="009D00EA" w:rsidP="009D00EA">
      <w:pPr>
        <w:spacing w:after="0"/>
      </w:pPr>
      <w:r w:rsidRPr="003B1B29">
        <w:t xml:space="preserve">2 </w:t>
      </w:r>
      <w:proofErr w:type="spellStart"/>
      <w:r w:rsidRPr="003B1B29">
        <w:rPr>
          <w:b/>
        </w:rPr>
        <w:t>Seyfried</w:t>
      </w:r>
      <w:proofErr w:type="spellEnd"/>
      <w:r w:rsidRPr="003B1B29">
        <w:rPr>
          <w:b/>
        </w:rPr>
        <w:t xml:space="preserve"> TN. </w:t>
      </w:r>
      <w:r w:rsidRPr="003B1B29">
        <w:t>Cancer as a metabolic disease: on the origin, management, and prevention of cancer. Hoboken, NJ: John Wiley &amp; Sons,</w:t>
      </w:r>
      <w:r w:rsidR="00850E3C" w:rsidRPr="003B1B29">
        <w:t xml:space="preserve"> </w:t>
      </w:r>
      <w:r w:rsidRPr="003B1B29">
        <w:t>2012</w:t>
      </w:r>
      <w:r w:rsidR="007C6E9A" w:rsidRPr="003B1B29">
        <w:t xml:space="preserve"> </w:t>
      </w:r>
      <w:r w:rsidR="00850E3C" w:rsidRPr="003B1B29">
        <w:t>[</w:t>
      </w:r>
      <w:r w:rsidR="007C6E9A" w:rsidRPr="003B1B29">
        <w:t xml:space="preserve">DOI: </w:t>
      </w:r>
      <w:hyperlink r:id="rId11" w:tgtFrame="_blank" w:history="1">
        <w:r w:rsidR="007C6E9A" w:rsidRPr="003B1B29">
          <w:t>10.1002/9781118310311</w:t>
        </w:r>
      </w:hyperlink>
      <w:r w:rsidR="00850E3C" w:rsidRPr="003B1B29">
        <w:t>]</w:t>
      </w:r>
    </w:p>
    <w:p w14:paraId="2524E38B" w14:textId="77777777" w:rsidR="009D00EA" w:rsidRPr="003B1B29" w:rsidRDefault="009D00EA" w:rsidP="009D00EA">
      <w:pPr>
        <w:spacing w:after="0"/>
      </w:pPr>
      <w:r w:rsidRPr="003B1B29">
        <w:lastRenderedPageBreak/>
        <w:t xml:space="preserve">3 </w:t>
      </w:r>
      <w:r w:rsidRPr="003B1B29">
        <w:rPr>
          <w:b/>
        </w:rPr>
        <w:t>Takahashi K</w:t>
      </w:r>
      <w:r w:rsidRPr="003B1B29">
        <w:t xml:space="preserve">, Yamanaka S. Induction of pluripotent stem cells from mouse embryonic and adult fibroblast cultures by defined factors. </w:t>
      </w:r>
      <w:r w:rsidRPr="003B1B29">
        <w:rPr>
          <w:i/>
        </w:rPr>
        <w:t>Cell</w:t>
      </w:r>
      <w:r w:rsidRPr="003B1B29">
        <w:t xml:space="preserve"> 2006; </w:t>
      </w:r>
      <w:r w:rsidRPr="003B1B29">
        <w:rPr>
          <w:b/>
        </w:rPr>
        <w:t>126</w:t>
      </w:r>
      <w:r w:rsidRPr="003B1B29">
        <w:t>: 663-676 [PMID: 16904174 DOI: 10.1016/j.cell.2006.07.024]</w:t>
      </w:r>
    </w:p>
    <w:p w14:paraId="133A1ED2" w14:textId="77777777" w:rsidR="009D00EA" w:rsidRPr="003B1B29" w:rsidRDefault="009D00EA" w:rsidP="009D00EA">
      <w:pPr>
        <w:spacing w:after="0"/>
      </w:pPr>
      <w:proofErr w:type="gramStart"/>
      <w:r w:rsidRPr="003B1B29">
        <w:t xml:space="preserve">4 </w:t>
      </w:r>
      <w:proofErr w:type="spellStart"/>
      <w:r w:rsidRPr="003B1B29">
        <w:rPr>
          <w:b/>
        </w:rPr>
        <w:t>Guth</w:t>
      </w:r>
      <w:proofErr w:type="spellEnd"/>
      <w:r w:rsidRPr="003B1B29">
        <w:rPr>
          <w:b/>
        </w:rPr>
        <w:t xml:space="preserve"> SI</w:t>
      </w:r>
      <w:r w:rsidRPr="003B1B29">
        <w:t>, Wegner M.</w:t>
      </w:r>
      <w:proofErr w:type="gramEnd"/>
      <w:r w:rsidRPr="003B1B29">
        <w:t xml:space="preserve"> </w:t>
      </w:r>
      <w:proofErr w:type="gramStart"/>
      <w:r w:rsidRPr="003B1B29">
        <w:t>Having it both ways: Sox protein function between conservation and innovation.</w:t>
      </w:r>
      <w:proofErr w:type="gramEnd"/>
      <w:r w:rsidRPr="003B1B29">
        <w:t xml:space="preserve"> </w:t>
      </w:r>
      <w:r w:rsidRPr="003B1B29">
        <w:rPr>
          <w:i/>
        </w:rPr>
        <w:t>Cell Mol Life Sci</w:t>
      </w:r>
      <w:r w:rsidRPr="003B1B29">
        <w:t xml:space="preserve"> 2008; </w:t>
      </w:r>
      <w:r w:rsidRPr="003B1B29">
        <w:rPr>
          <w:b/>
        </w:rPr>
        <w:t>65</w:t>
      </w:r>
      <w:r w:rsidRPr="003B1B29">
        <w:t>: 3000-3018 [PMID: 18516494 DOI: 10.1007/s00018-008-8138-7]</w:t>
      </w:r>
    </w:p>
    <w:p w14:paraId="37BD112B" w14:textId="7BF6EBFB" w:rsidR="009D00EA" w:rsidRPr="003B1B29" w:rsidRDefault="009D00EA" w:rsidP="009D00EA">
      <w:pPr>
        <w:spacing w:after="0"/>
      </w:pPr>
      <w:proofErr w:type="gramStart"/>
      <w:r w:rsidRPr="003B1B29">
        <w:t xml:space="preserve">5 </w:t>
      </w:r>
      <w:proofErr w:type="spellStart"/>
      <w:r w:rsidRPr="003B1B29">
        <w:rPr>
          <w:b/>
        </w:rPr>
        <w:t>Stevanovic</w:t>
      </w:r>
      <w:proofErr w:type="spellEnd"/>
      <w:r w:rsidRPr="003B1B29">
        <w:rPr>
          <w:b/>
        </w:rPr>
        <w:t xml:space="preserve"> M</w:t>
      </w:r>
      <w:r w:rsidRPr="003B1B29">
        <w:t xml:space="preserve">, </w:t>
      </w:r>
      <w:proofErr w:type="spellStart"/>
      <w:r w:rsidRPr="003B1B29">
        <w:t>Zuffardi</w:t>
      </w:r>
      <w:proofErr w:type="spellEnd"/>
      <w:r w:rsidRPr="003B1B29">
        <w:t xml:space="preserve"> O, Collignon J, Lovell-Badge R, Goodfellow P.</w:t>
      </w:r>
      <w:proofErr w:type="gramEnd"/>
      <w:r w:rsidRPr="003B1B29">
        <w:t xml:space="preserve"> </w:t>
      </w:r>
      <w:proofErr w:type="gramStart"/>
      <w:r w:rsidRPr="003B1B29">
        <w:t>The cDNA sequence and chromosomal location of the human SOX2 gene.</w:t>
      </w:r>
      <w:proofErr w:type="gramEnd"/>
      <w:r w:rsidRPr="003B1B29">
        <w:t xml:space="preserve"> </w:t>
      </w:r>
      <w:proofErr w:type="spellStart"/>
      <w:r w:rsidRPr="003B1B29">
        <w:rPr>
          <w:i/>
        </w:rPr>
        <w:t>Mamm</w:t>
      </w:r>
      <w:proofErr w:type="spellEnd"/>
      <w:r w:rsidRPr="003B1B29">
        <w:rPr>
          <w:i/>
        </w:rPr>
        <w:t xml:space="preserve"> Genome</w:t>
      </w:r>
      <w:r w:rsidRPr="003B1B29">
        <w:t xml:space="preserve"> 1994; </w:t>
      </w:r>
      <w:r w:rsidRPr="003B1B29">
        <w:rPr>
          <w:b/>
        </w:rPr>
        <w:t>5</w:t>
      </w:r>
      <w:r w:rsidRPr="003B1B29">
        <w:t>: 640-642 [</w:t>
      </w:r>
      <w:bookmarkStart w:id="189" w:name="OLE_LINK7"/>
      <w:r w:rsidRPr="003B1B29">
        <w:t>PMID: 7849401</w:t>
      </w:r>
      <w:bookmarkEnd w:id="189"/>
      <w:r w:rsidR="007C6E9A" w:rsidRPr="003B1B29">
        <w:t xml:space="preserve"> DOI: </w:t>
      </w:r>
      <w:hyperlink r:id="rId12" w:tgtFrame="_blank" w:history="1">
        <w:r w:rsidR="007C6E9A" w:rsidRPr="003B1B29">
          <w:t>10.1007/BF00411460</w:t>
        </w:r>
      </w:hyperlink>
      <w:r w:rsidRPr="003B1B29">
        <w:t>]</w:t>
      </w:r>
    </w:p>
    <w:p w14:paraId="6B485EE8" w14:textId="77777777" w:rsidR="009D00EA" w:rsidRPr="003B1B29" w:rsidRDefault="009D00EA" w:rsidP="009D00EA">
      <w:pPr>
        <w:spacing w:after="0"/>
      </w:pPr>
      <w:r w:rsidRPr="003B1B29">
        <w:t xml:space="preserve">6 </w:t>
      </w:r>
      <w:r w:rsidRPr="003B1B29">
        <w:rPr>
          <w:b/>
        </w:rPr>
        <w:t>Williamson KA</w:t>
      </w:r>
      <w:r w:rsidRPr="003B1B29">
        <w:t xml:space="preserve">, </w:t>
      </w:r>
      <w:proofErr w:type="spellStart"/>
      <w:r w:rsidRPr="003B1B29">
        <w:t>Hever</w:t>
      </w:r>
      <w:proofErr w:type="spellEnd"/>
      <w:r w:rsidRPr="003B1B29">
        <w:t xml:space="preserve"> AM, </w:t>
      </w:r>
      <w:proofErr w:type="spellStart"/>
      <w:r w:rsidRPr="003B1B29">
        <w:t>Rainger</w:t>
      </w:r>
      <w:proofErr w:type="spellEnd"/>
      <w:r w:rsidRPr="003B1B29">
        <w:t xml:space="preserve"> J, Rogers RC, Magee A, Fiedler Z, </w:t>
      </w:r>
      <w:proofErr w:type="spellStart"/>
      <w:r w:rsidRPr="003B1B29">
        <w:t>Keng</w:t>
      </w:r>
      <w:proofErr w:type="spellEnd"/>
      <w:r w:rsidRPr="003B1B29">
        <w:t xml:space="preserve"> WT, Sharkey FH, McGill N, Hill CJ, Schneider A, Messina M, </w:t>
      </w:r>
      <w:proofErr w:type="spellStart"/>
      <w:r w:rsidRPr="003B1B29">
        <w:t>Turnpenny</w:t>
      </w:r>
      <w:proofErr w:type="spellEnd"/>
      <w:r w:rsidRPr="003B1B29">
        <w:t xml:space="preserve"> PD, </w:t>
      </w:r>
      <w:proofErr w:type="spellStart"/>
      <w:r w:rsidRPr="003B1B29">
        <w:t>Fantes</w:t>
      </w:r>
      <w:proofErr w:type="spellEnd"/>
      <w:r w:rsidRPr="003B1B29">
        <w:t xml:space="preserve"> JA, van Heyningen V, </w:t>
      </w:r>
      <w:proofErr w:type="spellStart"/>
      <w:r w:rsidRPr="003B1B29">
        <w:t>FitzPatrick</w:t>
      </w:r>
      <w:proofErr w:type="spellEnd"/>
      <w:r w:rsidRPr="003B1B29">
        <w:t xml:space="preserve"> DR. Mutations in SOX2 cause anophthalmia-esophageal-genital (AEG) syndrome. </w:t>
      </w:r>
      <w:r w:rsidRPr="003B1B29">
        <w:rPr>
          <w:i/>
        </w:rPr>
        <w:t>Hum Mol Genet</w:t>
      </w:r>
      <w:r w:rsidRPr="003B1B29">
        <w:t xml:space="preserve"> 2006; </w:t>
      </w:r>
      <w:r w:rsidRPr="003B1B29">
        <w:rPr>
          <w:b/>
        </w:rPr>
        <w:t>15</w:t>
      </w:r>
      <w:r w:rsidRPr="003B1B29">
        <w:t>: 1413-1422 [PMID: 16543359 DOI: 10.1093/</w:t>
      </w:r>
      <w:proofErr w:type="spellStart"/>
      <w:r w:rsidRPr="003B1B29">
        <w:t>hmg</w:t>
      </w:r>
      <w:proofErr w:type="spellEnd"/>
      <w:r w:rsidRPr="003B1B29">
        <w:t>/ddl064]</w:t>
      </w:r>
    </w:p>
    <w:p w14:paraId="526DE4A3" w14:textId="77777777" w:rsidR="009D00EA" w:rsidRPr="003B1B29" w:rsidRDefault="009D00EA" w:rsidP="009D00EA">
      <w:pPr>
        <w:spacing w:after="0"/>
      </w:pPr>
      <w:proofErr w:type="gramStart"/>
      <w:r w:rsidRPr="003B1B29">
        <w:t xml:space="preserve">7 </w:t>
      </w:r>
      <w:r w:rsidRPr="003B1B29">
        <w:rPr>
          <w:b/>
        </w:rPr>
        <w:t>Moher D</w:t>
      </w:r>
      <w:r w:rsidRPr="003B1B29">
        <w:t xml:space="preserve">, </w:t>
      </w:r>
      <w:proofErr w:type="spellStart"/>
      <w:r w:rsidRPr="003B1B29">
        <w:t>Liberati</w:t>
      </w:r>
      <w:proofErr w:type="spellEnd"/>
      <w:r w:rsidRPr="003B1B29">
        <w:t xml:space="preserve"> A, </w:t>
      </w:r>
      <w:proofErr w:type="spellStart"/>
      <w:r w:rsidRPr="003B1B29">
        <w:t>Tetzlaff</w:t>
      </w:r>
      <w:proofErr w:type="spellEnd"/>
      <w:r w:rsidRPr="003B1B29">
        <w:t xml:space="preserve"> J, Altman DG; PRISMA Group.</w:t>
      </w:r>
      <w:proofErr w:type="gramEnd"/>
      <w:r w:rsidRPr="003B1B29">
        <w:t xml:space="preserve"> </w:t>
      </w:r>
      <w:proofErr w:type="gramStart"/>
      <w:r w:rsidRPr="003B1B29">
        <w:t>Preferred reporting items for systematic reviews and meta-analyses: the PRISMA statement.</w:t>
      </w:r>
      <w:proofErr w:type="gramEnd"/>
      <w:r w:rsidRPr="003B1B29">
        <w:t xml:space="preserve"> </w:t>
      </w:r>
      <w:r w:rsidRPr="003B1B29">
        <w:rPr>
          <w:i/>
        </w:rPr>
        <w:t>BMJ</w:t>
      </w:r>
      <w:r w:rsidRPr="003B1B29">
        <w:t xml:space="preserve"> 2009; </w:t>
      </w:r>
      <w:r w:rsidRPr="003B1B29">
        <w:rPr>
          <w:b/>
        </w:rPr>
        <w:t>339</w:t>
      </w:r>
      <w:r w:rsidRPr="003B1B29">
        <w:t>: b2535 [PMID: 19622551 DOI: 10.1136/bmj.b2535]</w:t>
      </w:r>
    </w:p>
    <w:p w14:paraId="5CE932E1" w14:textId="77777777" w:rsidR="009D00EA" w:rsidRPr="003B1B29" w:rsidRDefault="009D00EA" w:rsidP="009D00EA">
      <w:pPr>
        <w:spacing w:after="0"/>
      </w:pPr>
      <w:r w:rsidRPr="003B1B29">
        <w:t xml:space="preserve">8 </w:t>
      </w:r>
      <w:proofErr w:type="spellStart"/>
      <w:r w:rsidRPr="003B1B29">
        <w:rPr>
          <w:b/>
        </w:rPr>
        <w:t>Stang</w:t>
      </w:r>
      <w:proofErr w:type="spellEnd"/>
      <w:r w:rsidRPr="003B1B29">
        <w:rPr>
          <w:b/>
        </w:rPr>
        <w:t xml:space="preserve"> A</w:t>
      </w:r>
      <w:r w:rsidRPr="003B1B29">
        <w:t xml:space="preserve">. Critical evaluation of the Newcastle-Ottawa scale for the assessment of the quality of nonrandomized studies in meta-analyses. </w:t>
      </w:r>
      <w:r w:rsidRPr="003B1B29">
        <w:rPr>
          <w:i/>
        </w:rPr>
        <w:t>Eur J Epidemiol</w:t>
      </w:r>
      <w:r w:rsidRPr="003B1B29">
        <w:t xml:space="preserve"> 2010; </w:t>
      </w:r>
      <w:r w:rsidRPr="003B1B29">
        <w:rPr>
          <w:b/>
        </w:rPr>
        <w:t>25</w:t>
      </w:r>
      <w:r w:rsidRPr="003B1B29">
        <w:t>: 603-605 [PMID: 20652370 DOI: 10.1007/s10654-010-9491-z]</w:t>
      </w:r>
    </w:p>
    <w:p w14:paraId="7951D0A1" w14:textId="77777777" w:rsidR="009D00EA" w:rsidRPr="003B1B29" w:rsidRDefault="009D00EA" w:rsidP="009D00EA">
      <w:pPr>
        <w:spacing w:after="0"/>
      </w:pPr>
      <w:r w:rsidRPr="003B1B29">
        <w:t xml:space="preserve">9 </w:t>
      </w:r>
      <w:proofErr w:type="spellStart"/>
      <w:r w:rsidRPr="003B1B29">
        <w:rPr>
          <w:b/>
        </w:rPr>
        <w:t>Allagh</w:t>
      </w:r>
      <w:proofErr w:type="spellEnd"/>
      <w:r w:rsidRPr="003B1B29">
        <w:rPr>
          <w:b/>
        </w:rPr>
        <w:t xml:space="preserve"> KP</w:t>
      </w:r>
      <w:r w:rsidRPr="003B1B29">
        <w:t xml:space="preserve">, </w:t>
      </w:r>
      <w:proofErr w:type="spellStart"/>
      <w:r w:rsidRPr="003B1B29">
        <w:t>Shamanna</w:t>
      </w:r>
      <w:proofErr w:type="spellEnd"/>
      <w:r w:rsidRPr="003B1B29">
        <w:t xml:space="preserve"> BR, Murthy GV, Ness AR, Doyle P, </w:t>
      </w:r>
      <w:proofErr w:type="spellStart"/>
      <w:r w:rsidRPr="003B1B29">
        <w:t>Neogi</w:t>
      </w:r>
      <w:proofErr w:type="spellEnd"/>
      <w:r w:rsidRPr="003B1B29">
        <w:t xml:space="preserve"> SB, Pant HB; </w:t>
      </w:r>
      <w:proofErr w:type="spellStart"/>
      <w:r w:rsidRPr="003B1B29">
        <w:t>Wellcome</w:t>
      </w:r>
      <w:proofErr w:type="spellEnd"/>
      <w:r w:rsidRPr="003B1B29">
        <w:t xml:space="preserve"> Trust- PHFI Folic Acid project team. Birth prevalence of neural tube defects and orofacial clefts in India: a systematic review and meta-analysis. </w:t>
      </w:r>
      <w:proofErr w:type="spellStart"/>
      <w:r w:rsidRPr="003B1B29">
        <w:rPr>
          <w:i/>
        </w:rPr>
        <w:t>PLoS</w:t>
      </w:r>
      <w:proofErr w:type="spellEnd"/>
      <w:r w:rsidRPr="003B1B29">
        <w:rPr>
          <w:i/>
        </w:rPr>
        <w:t xml:space="preserve"> One</w:t>
      </w:r>
      <w:r w:rsidRPr="003B1B29">
        <w:t xml:space="preserve"> 2015; </w:t>
      </w:r>
      <w:r w:rsidRPr="003B1B29">
        <w:rPr>
          <w:b/>
        </w:rPr>
        <w:t>10</w:t>
      </w:r>
      <w:r w:rsidRPr="003B1B29">
        <w:t>: e0118961 [PMID: 25768737 DOI: 10.1371/journal.pone.0118961]</w:t>
      </w:r>
    </w:p>
    <w:p w14:paraId="52BDAA19" w14:textId="77777777" w:rsidR="009D00EA" w:rsidRPr="003B1B29" w:rsidRDefault="009D00EA" w:rsidP="009D00EA">
      <w:pPr>
        <w:spacing w:after="0"/>
      </w:pPr>
      <w:proofErr w:type="gramStart"/>
      <w:r w:rsidRPr="003B1B29">
        <w:t xml:space="preserve">10 </w:t>
      </w:r>
      <w:proofErr w:type="spellStart"/>
      <w:r w:rsidRPr="003B1B29">
        <w:rPr>
          <w:b/>
        </w:rPr>
        <w:t>Abd</w:t>
      </w:r>
      <w:proofErr w:type="spellEnd"/>
      <w:r w:rsidRPr="003B1B29">
        <w:rPr>
          <w:b/>
        </w:rPr>
        <w:t xml:space="preserve"> El-</w:t>
      </w:r>
      <w:proofErr w:type="spellStart"/>
      <w:r w:rsidRPr="003B1B29">
        <w:rPr>
          <w:b/>
        </w:rPr>
        <w:t>Maqsoud</w:t>
      </w:r>
      <w:proofErr w:type="spellEnd"/>
      <w:r w:rsidRPr="003B1B29">
        <w:rPr>
          <w:b/>
        </w:rPr>
        <w:t xml:space="preserve"> NM</w:t>
      </w:r>
      <w:r w:rsidRPr="003B1B29">
        <w:t xml:space="preserve">, </w:t>
      </w:r>
      <w:proofErr w:type="spellStart"/>
      <w:r w:rsidRPr="003B1B29">
        <w:t>Abd</w:t>
      </w:r>
      <w:proofErr w:type="spellEnd"/>
      <w:r w:rsidRPr="003B1B29">
        <w:t xml:space="preserve"> El-</w:t>
      </w:r>
      <w:proofErr w:type="spellStart"/>
      <w:r w:rsidRPr="003B1B29">
        <w:t>Rehim</w:t>
      </w:r>
      <w:proofErr w:type="spellEnd"/>
      <w:r w:rsidRPr="003B1B29">
        <w:t xml:space="preserve"> DM. </w:t>
      </w:r>
      <w:proofErr w:type="spellStart"/>
      <w:r w:rsidRPr="003B1B29">
        <w:t>Clinicopathologic</w:t>
      </w:r>
      <w:proofErr w:type="spellEnd"/>
      <w:r w:rsidRPr="003B1B29">
        <w:t xml:space="preserve"> implications of </w:t>
      </w:r>
      <w:proofErr w:type="spellStart"/>
      <w:r w:rsidRPr="003B1B29">
        <w:t>EpCAM</w:t>
      </w:r>
      <w:proofErr w:type="spellEnd"/>
      <w:r w:rsidRPr="003B1B29">
        <w:t xml:space="preserve"> and Sox2 expression in breast cancer.</w:t>
      </w:r>
      <w:proofErr w:type="gramEnd"/>
      <w:r w:rsidRPr="003B1B29">
        <w:t xml:space="preserve"> </w:t>
      </w:r>
      <w:r w:rsidRPr="003B1B29">
        <w:rPr>
          <w:i/>
        </w:rPr>
        <w:t>Clin Breast Cancer</w:t>
      </w:r>
      <w:r w:rsidRPr="003B1B29">
        <w:t xml:space="preserve"> 2014; </w:t>
      </w:r>
      <w:r w:rsidRPr="003B1B29">
        <w:rPr>
          <w:b/>
        </w:rPr>
        <w:t>14</w:t>
      </w:r>
      <w:r w:rsidRPr="003B1B29">
        <w:t>: e1-e9 [PMID: 24201161 DOI: 10.1016/j.clbc.2013.09.006]</w:t>
      </w:r>
    </w:p>
    <w:p w14:paraId="5133536D" w14:textId="77777777" w:rsidR="009D00EA" w:rsidRPr="003B1B29" w:rsidRDefault="009D00EA" w:rsidP="009D00EA">
      <w:pPr>
        <w:spacing w:after="0"/>
      </w:pPr>
      <w:r w:rsidRPr="003B1B29">
        <w:t xml:space="preserve">11 </w:t>
      </w:r>
      <w:r w:rsidRPr="003B1B29">
        <w:rPr>
          <w:b/>
        </w:rPr>
        <w:t>Liu P</w:t>
      </w:r>
      <w:r w:rsidRPr="003B1B29">
        <w:t xml:space="preserve">, Tang H, Song C, Wang J, Chen B, Huang X, Pei X, Liu L. SOX2 Promotes Cell Proliferation and Metastasis in Triple Negative Breast Cancer. </w:t>
      </w:r>
      <w:r w:rsidRPr="003B1B29">
        <w:rPr>
          <w:i/>
        </w:rPr>
        <w:t xml:space="preserve">Front </w:t>
      </w:r>
      <w:proofErr w:type="spellStart"/>
      <w:r w:rsidRPr="003B1B29">
        <w:rPr>
          <w:i/>
        </w:rPr>
        <w:t>Pharmacol</w:t>
      </w:r>
      <w:proofErr w:type="spellEnd"/>
      <w:r w:rsidRPr="003B1B29">
        <w:t xml:space="preserve"> 2018; </w:t>
      </w:r>
      <w:r w:rsidRPr="003B1B29">
        <w:rPr>
          <w:b/>
        </w:rPr>
        <w:t>9</w:t>
      </w:r>
      <w:r w:rsidRPr="003B1B29">
        <w:t>: 942 [PMID: 30186173 DOI: 10.3389/fphar.2018.00942]</w:t>
      </w:r>
    </w:p>
    <w:p w14:paraId="39146E57" w14:textId="77777777" w:rsidR="009D00EA" w:rsidRPr="003B1B29" w:rsidRDefault="009D00EA" w:rsidP="009D00EA">
      <w:pPr>
        <w:spacing w:after="0"/>
      </w:pPr>
      <w:r w:rsidRPr="003B1B29">
        <w:lastRenderedPageBreak/>
        <w:t xml:space="preserve">12 </w:t>
      </w:r>
      <w:r w:rsidRPr="003B1B29">
        <w:rPr>
          <w:b/>
        </w:rPr>
        <w:t>Shen L</w:t>
      </w:r>
      <w:r w:rsidRPr="003B1B29">
        <w:t xml:space="preserve">, Huang X, </w:t>
      </w:r>
      <w:proofErr w:type="spellStart"/>
      <w:r w:rsidRPr="003B1B29">
        <w:t>Xie</w:t>
      </w:r>
      <w:proofErr w:type="spellEnd"/>
      <w:r w:rsidRPr="003B1B29">
        <w:t xml:space="preserve"> X, Su J, Yuan J, Chen X. High Expression of SOX2 and OCT4 Indicates Radiation Resistance and an Independent Negative Prognosis in Cervical Squamous Cell Carcinoma. </w:t>
      </w:r>
      <w:r w:rsidRPr="003B1B29">
        <w:rPr>
          <w:i/>
        </w:rPr>
        <w:t xml:space="preserve">J </w:t>
      </w:r>
      <w:proofErr w:type="spellStart"/>
      <w:r w:rsidRPr="003B1B29">
        <w:rPr>
          <w:i/>
        </w:rPr>
        <w:t>Histochem</w:t>
      </w:r>
      <w:proofErr w:type="spellEnd"/>
      <w:r w:rsidRPr="003B1B29">
        <w:rPr>
          <w:i/>
        </w:rPr>
        <w:t xml:space="preserve"> </w:t>
      </w:r>
      <w:proofErr w:type="spellStart"/>
      <w:r w:rsidRPr="003B1B29">
        <w:rPr>
          <w:i/>
        </w:rPr>
        <w:t>Cytochem</w:t>
      </w:r>
      <w:proofErr w:type="spellEnd"/>
      <w:r w:rsidRPr="003B1B29">
        <w:t xml:space="preserve"> 2014; </w:t>
      </w:r>
      <w:r w:rsidRPr="003B1B29">
        <w:rPr>
          <w:b/>
        </w:rPr>
        <w:t>62</w:t>
      </w:r>
      <w:r w:rsidRPr="003B1B29">
        <w:t>: 499-509 [PMID: 24710660 DOI: 10.1369/0022155414532654]</w:t>
      </w:r>
    </w:p>
    <w:p w14:paraId="5FD9CF1A" w14:textId="77777777" w:rsidR="009D00EA" w:rsidRPr="003B1B29" w:rsidRDefault="009D00EA" w:rsidP="009D00EA">
      <w:pPr>
        <w:spacing w:after="0"/>
      </w:pPr>
      <w:r w:rsidRPr="003B1B29">
        <w:t xml:space="preserve">13 </w:t>
      </w:r>
      <w:r w:rsidRPr="003B1B29">
        <w:rPr>
          <w:b/>
        </w:rPr>
        <w:t>Neumann J</w:t>
      </w:r>
      <w:r w:rsidRPr="003B1B29">
        <w:t xml:space="preserve">, Bahr F, Horst D, </w:t>
      </w:r>
      <w:proofErr w:type="spellStart"/>
      <w:r w:rsidRPr="003B1B29">
        <w:t>Kriegl</w:t>
      </w:r>
      <w:proofErr w:type="spellEnd"/>
      <w:r w:rsidRPr="003B1B29">
        <w:t xml:space="preserve"> L, Engel J, </w:t>
      </w:r>
      <w:proofErr w:type="spellStart"/>
      <w:r w:rsidRPr="003B1B29">
        <w:t>Luque</w:t>
      </w:r>
      <w:proofErr w:type="spellEnd"/>
      <w:r w:rsidRPr="003B1B29">
        <w:t xml:space="preserve"> RM, Gerhard M, Kirchner T, Jung A. SOX2 expression correlates with lymph-node metastases and distant spread in right-sided colon cancer. </w:t>
      </w:r>
      <w:r w:rsidRPr="003B1B29">
        <w:rPr>
          <w:i/>
        </w:rPr>
        <w:t>BMC Cancer</w:t>
      </w:r>
      <w:r w:rsidRPr="003B1B29">
        <w:t xml:space="preserve"> 2011; </w:t>
      </w:r>
      <w:r w:rsidRPr="003B1B29">
        <w:rPr>
          <w:b/>
        </w:rPr>
        <w:t>11</w:t>
      </w:r>
      <w:r w:rsidRPr="003B1B29">
        <w:t>: 518 [PMID: 22168803 DOI: 10.1186/1471-2407-11-518]</w:t>
      </w:r>
    </w:p>
    <w:p w14:paraId="41EB0DEF" w14:textId="77777777" w:rsidR="009D00EA" w:rsidRPr="003B1B29" w:rsidRDefault="009D00EA" w:rsidP="009D00EA">
      <w:pPr>
        <w:spacing w:after="0"/>
      </w:pPr>
      <w:r w:rsidRPr="003B1B29">
        <w:t xml:space="preserve">14 </w:t>
      </w:r>
      <w:r w:rsidRPr="003B1B29">
        <w:rPr>
          <w:b/>
        </w:rPr>
        <w:t>Chuang WY</w:t>
      </w:r>
      <w:r w:rsidRPr="003B1B29">
        <w:t xml:space="preserve">, Chang YS, Chao YK, Yeh CJ, Liu YH, Tseng CK, Chang HK, Wan YL, Hsueh C. High sex determining region Y-box 2 (SOX2) expression correlates with absence of nodal metastasis in esophageal squamous cell carcinoma. </w:t>
      </w:r>
      <w:proofErr w:type="spellStart"/>
      <w:r w:rsidRPr="003B1B29">
        <w:rPr>
          <w:i/>
        </w:rPr>
        <w:t>Int</w:t>
      </w:r>
      <w:proofErr w:type="spellEnd"/>
      <w:r w:rsidRPr="003B1B29">
        <w:rPr>
          <w:i/>
        </w:rPr>
        <w:t xml:space="preserve"> J </w:t>
      </w:r>
      <w:proofErr w:type="spellStart"/>
      <w:r w:rsidRPr="003B1B29">
        <w:rPr>
          <w:i/>
        </w:rPr>
        <w:t>Clin</w:t>
      </w:r>
      <w:proofErr w:type="spellEnd"/>
      <w:r w:rsidRPr="003B1B29">
        <w:rPr>
          <w:i/>
        </w:rPr>
        <w:t xml:space="preserve"> </w:t>
      </w:r>
      <w:proofErr w:type="spellStart"/>
      <w:r w:rsidRPr="003B1B29">
        <w:rPr>
          <w:i/>
        </w:rPr>
        <w:t>Exp</w:t>
      </w:r>
      <w:proofErr w:type="spellEnd"/>
      <w:r w:rsidRPr="003B1B29">
        <w:rPr>
          <w:i/>
        </w:rPr>
        <w:t xml:space="preserve"> </w:t>
      </w:r>
      <w:proofErr w:type="spellStart"/>
      <w:r w:rsidRPr="003B1B29">
        <w:rPr>
          <w:i/>
        </w:rPr>
        <w:t>Pathol</w:t>
      </w:r>
      <w:proofErr w:type="spellEnd"/>
      <w:r w:rsidRPr="003B1B29">
        <w:t xml:space="preserve"> 2015; </w:t>
      </w:r>
      <w:r w:rsidRPr="003B1B29">
        <w:rPr>
          <w:b/>
        </w:rPr>
        <w:t>8</w:t>
      </w:r>
      <w:r w:rsidRPr="003B1B29">
        <w:t>: 9248-9255 [PMID: 26464673]</w:t>
      </w:r>
    </w:p>
    <w:p w14:paraId="71825C78" w14:textId="77777777" w:rsidR="009D00EA" w:rsidRPr="003B1B29" w:rsidRDefault="009D00EA" w:rsidP="009D00EA">
      <w:pPr>
        <w:spacing w:after="0"/>
      </w:pPr>
      <w:r w:rsidRPr="003B1B29">
        <w:t xml:space="preserve">15 </w:t>
      </w:r>
      <w:proofErr w:type="spellStart"/>
      <w:r w:rsidRPr="003B1B29">
        <w:rPr>
          <w:b/>
        </w:rPr>
        <w:t>Saigusa</w:t>
      </w:r>
      <w:proofErr w:type="spellEnd"/>
      <w:r w:rsidRPr="003B1B29">
        <w:rPr>
          <w:b/>
        </w:rPr>
        <w:t xml:space="preserve"> S</w:t>
      </w:r>
      <w:r w:rsidRPr="003B1B29">
        <w:t xml:space="preserve">, </w:t>
      </w:r>
      <w:proofErr w:type="spellStart"/>
      <w:r w:rsidRPr="003B1B29">
        <w:t>Mohri</w:t>
      </w:r>
      <w:proofErr w:type="spellEnd"/>
      <w:r w:rsidRPr="003B1B29">
        <w:t xml:space="preserve"> Y, </w:t>
      </w:r>
      <w:proofErr w:type="spellStart"/>
      <w:r w:rsidRPr="003B1B29">
        <w:t>Ohi</w:t>
      </w:r>
      <w:proofErr w:type="spellEnd"/>
      <w:r w:rsidRPr="003B1B29">
        <w:t xml:space="preserve"> M, </w:t>
      </w:r>
      <w:proofErr w:type="spellStart"/>
      <w:r w:rsidRPr="003B1B29">
        <w:t>Toiyama</w:t>
      </w:r>
      <w:proofErr w:type="spellEnd"/>
      <w:r w:rsidRPr="003B1B29">
        <w:t xml:space="preserve"> Y, </w:t>
      </w:r>
      <w:proofErr w:type="spellStart"/>
      <w:r w:rsidRPr="003B1B29">
        <w:t>Ishino</w:t>
      </w:r>
      <w:proofErr w:type="spellEnd"/>
      <w:r w:rsidRPr="003B1B29">
        <w:t xml:space="preserve"> Y, </w:t>
      </w:r>
      <w:proofErr w:type="spellStart"/>
      <w:r w:rsidRPr="003B1B29">
        <w:t>Okugawa</w:t>
      </w:r>
      <w:proofErr w:type="spellEnd"/>
      <w:r w:rsidRPr="003B1B29">
        <w:t xml:space="preserve"> Y, Tanaka K, Inoue Y, Kusunoki M. </w:t>
      </w:r>
      <w:proofErr w:type="spellStart"/>
      <w:r w:rsidRPr="003B1B29">
        <w:t>Podoplanin</w:t>
      </w:r>
      <w:proofErr w:type="spellEnd"/>
      <w:r w:rsidRPr="003B1B29">
        <w:t xml:space="preserve"> and SOX2 expression in esophageal squamous cell carcinoma after neoadjuvant chemo-radiotherapy. </w:t>
      </w:r>
      <w:r w:rsidRPr="003B1B29">
        <w:rPr>
          <w:i/>
        </w:rPr>
        <w:t>Oncol Rep</w:t>
      </w:r>
      <w:r w:rsidRPr="003B1B29">
        <w:t xml:space="preserve"> 2011; </w:t>
      </w:r>
      <w:r w:rsidRPr="003B1B29">
        <w:rPr>
          <w:b/>
        </w:rPr>
        <w:t>26</w:t>
      </w:r>
      <w:r w:rsidRPr="003B1B29">
        <w:t>: 1069-1074 [PMID: 21811761 DOI: 10.3892/or.2011.1408]</w:t>
      </w:r>
    </w:p>
    <w:p w14:paraId="31224ED9" w14:textId="77777777" w:rsidR="009D00EA" w:rsidRPr="003B1B29" w:rsidRDefault="009D00EA" w:rsidP="009D00EA">
      <w:pPr>
        <w:spacing w:after="0"/>
      </w:pPr>
      <w:r w:rsidRPr="003B1B29">
        <w:t xml:space="preserve">16 </w:t>
      </w:r>
      <w:r w:rsidRPr="003B1B29">
        <w:rPr>
          <w:b/>
        </w:rPr>
        <w:t>Wang H</w:t>
      </w:r>
      <w:r w:rsidRPr="003B1B29">
        <w:t>, Zhou Y, Liu Q, Xu J, Ma Y. Prognostic value of &lt;</w:t>
      </w:r>
      <w:proofErr w:type="spellStart"/>
      <w:r w:rsidRPr="003B1B29">
        <w:t>i</w:t>
      </w:r>
      <w:proofErr w:type="spellEnd"/>
      <w:r w:rsidRPr="003B1B29">
        <w:t>&gt;SOX2&lt;/</w:t>
      </w:r>
      <w:proofErr w:type="spellStart"/>
      <w:r w:rsidRPr="003B1B29">
        <w:t>i</w:t>
      </w:r>
      <w:proofErr w:type="spellEnd"/>
      <w:r w:rsidRPr="003B1B29">
        <w:t xml:space="preserve">&gt;, Cyclin D1, P53, and ki-67 in patients with esophageal squamous cell carcinoma. </w:t>
      </w:r>
      <w:proofErr w:type="spellStart"/>
      <w:r w:rsidRPr="003B1B29">
        <w:rPr>
          <w:i/>
        </w:rPr>
        <w:t>Onco</w:t>
      </w:r>
      <w:proofErr w:type="spellEnd"/>
      <w:r w:rsidRPr="003B1B29">
        <w:rPr>
          <w:i/>
        </w:rPr>
        <w:t xml:space="preserve"> Targets </w:t>
      </w:r>
      <w:proofErr w:type="spellStart"/>
      <w:r w:rsidRPr="003B1B29">
        <w:rPr>
          <w:i/>
        </w:rPr>
        <w:t>Ther</w:t>
      </w:r>
      <w:proofErr w:type="spellEnd"/>
      <w:r w:rsidRPr="003B1B29">
        <w:t xml:space="preserve"> 2018; </w:t>
      </w:r>
      <w:r w:rsidRPr="003B1B29">
        <w:rPr>
          <w:b/>
        </w:rPr>
        <w:t>11</w:t>
      </w:r>
      <w:r w:rsidRPr="003B1B29">
        <w:t>: 5171-5181 [PMID: 30210237 DOI: 10.2147/OTT.S160066]</w:t>
      </w:r>
    </w:p>
    <w:p w14:paraId="0C379A00" w14:textId="77777777" w:rsidR="009D00EA" w:rsidRPr="003B1B29" w:rsidRDefault="009D00EA" w:rsidP="009D00EA">
      <w:pPr>
        <w:spacing w:after="0"/>
      </w:pPr>
      <w:r w:rsidRPr="003B1B29">
        <w:t xml:space="preserve">17 </w:t>
      </w:r>
      <w:r w:rsidRPr="003B1B29">
        <w:rPr>
          <w:b/>
        </w:rPr>
        <w:t>Dai W</w:t>
      </w:r>
      <w:r w:rsidRPr="003B1B29">
        <w:t xml:space="preserve">, Tan X, Sun C, Zhou Q. High expression of SOX2 is associated with poor prognosis in patients with salivary gland adenoid cystic carcinoma. </w:t>
      </w:r>
      <w:r w:rsidRPr="003B1B29">
        <w:rPr>
          <w:i/>
        </w:rPr>
        <w:t>Int J Mol Sci</w:t>
      </w:r>
      <w:r w:rsidRPr="003B1B29">
        <w:t xml:space="preserve"> 2014; </w:t>
      </w:r>
      <w:r w:rsidRPr="003B1B29">
        <w:rPr>
          <w:b/>
        </w:rPr>
        <w:t>15</w:t>
      </w:r>
      <w:r w:rsidRPr="003B1B29">
        <w:t>: 8393-8406 [PMID: 24828201 DOI: 10.3390/ijms15058393]</w:t>
      </w:r>
    </w:p>
    <w:p w14:paraId="4C1BAA32" w14:textId="77777777" w:rsidR="009D00EA" w:rsidRPr="003B1B29" w:rsidRDefault="009D00EA" w:rsidP="009D00EA">
      <w:pPr>
        <w:spacing w:after="0"/>
      </w:pPr>
      <w:r w:rsidRPr="003B1B29">
        <w:t xml:space="preserve">18 </w:t>
      </w:r>
      <w:r w:rsidRPr="003B1B29">
        <w:rPr>
          <w:b/>
        </w:rPr>
        <w:t>Ge N</w:t>
      </w:r>
      <w:r w:rsidRPr="003B1B29">
        <w:t xml:space="preserve">, Lin HX, Xiao XS, Guo L, Xu HM, Wang X, </w:t>
      </w:r>
      <w:proofErr w:type="spellStart"/>
      <w:r w:rsidRPr="003B1B29">
        <w:t>Jin</w:t>
      </w:r>
      <w:proofErr w:type="spellEnd"/>
      <w:r w:rsidRPr="003B1B29">
        <w:t xml:space="preserve"> T, </w:t>
      </w:r>
      <w:proofErr w:type="spellStart"/>
      <w:r w:rsidRPr="003B1B29">
        <w:t>Cai</w:t>
      </w:r>
      <w:proofErr w:type="spellEnd"/>
      <w:r w:rsidRPr="003B1B29">
        <w:t xml:space="preserve"> XY, Liang Y, Hu WH, Kang T. Prognostic significance of Oct4 and Sox2 expression in hypopharyngeal squamous cell carcinoma. </w:t>
      </w:r>
      <w:r w:rsidRPr="003B1B29">
        <w:rPr>
          <w:i/>
        </w:rPr>
        <w:t xml:space="preserve">J </w:t>
      </w:r>
      <w:proofErr w:type="spellStart"/>
      <w:r w:rsidRPr="003B1B29">
        <w:rPr>
          <w:i/>
        </w:rPr>
        <w:t>Transl</w:t>
      </w:r>
      <w:proofErr w:type="spellEnd"/>
      <w:r w:rsidRPr="003B1B29">
        <w:rPr>
          <w:i/>
        </w:rPr>
        <w:t xml:space="preserve"> Med</w:t>
      </w:r>
      <w:r w:rsidRPr="003B1B29">
        <w:t xml:space="preserve"> 2010; </w:t>
      </w:r>
      <w:r w:rsidRPr="003B1B29">
        <w:rPr>
          <w:b/>
        </w:rPr>
        <w:t>8</w:t>
      </w:r>
      <w:r w:rsidRPr="003B1B29">
        <w:t>: 94 [PMID: 20937145 DOI: 10.1186/1479-5876-8-94]</w:t>
      </w:r>
    </w:p>
    <w:p w14:paraId="5C5D22D8" w14:textId="77777777" w:rsidR="009D00EA" w:rsidRPr="003B1B29" w:rsidRDefault="009D00EA" w:rsidP="009D00EA">
      <w:pPr>
        <w:spacing w:after="0"/>
      </w:pPr>
      <w:r w:rsidRPr="003B1B29">
        <w:t xml:space="preserve">19 </w:t>
      </w:r>
      <w:r w:rsidRPr="003B1B29">
        <w:rPr>
          <w:b/>
        </w:rPr>
        <w:t>González-</w:t>
      </w:r>
      <w:proofErr w:type="spellStart"/>
      <w:r w:rsidRPr="003B1B29">
        <w:rPr>
          <w:b/>
        </w:rPr>
        <w:t>Márquez</w:t>
      </w:r>
      <w:proofErr w:type="spellEnd"/>
      <w:r w:rsidRPr="003B1B29">
        <w:rPr>
          <w:b/>
        </w:rPr>
        <w:t xml:space="preserve"> R</w:t>
      </w:r>
      <w:r w:rsidRPr="003B1B29">
        <w:t xml:space="preserve">, </w:t>
      </w:r>
      <w:proofErr w:type="spellStart"/>
      <w:r w:rsidRPr="003B1B29">
        <w:t>Llorente</w:t>
      </w:r>
      <w:proofErr w:type="spellEnd"/>
      <w:r w:rsidRPr="003B1B29">
        <w:t xml:space="preserve"> JL, Rodrigo JP, </w:t>
      </w:r>
      <w:proofErr w:type="spellStart"/>
      <w:r w:rsidRPr="003B1B29">
        <w:t>García-Pedrero</w:t>
      </w:r>
      <w:proofErr w:type="spellEnd"/>
      <w:r w:rsidRPr="003B1B29">
        <w:t xml:space="preserve"> JM, </w:t>
      </w:r>
      <w:proofErr w:type="spellStart"/>
      <w:r w:rsidRPr="003B1B29">
        <w:t>Álvarez</w:t>
      </w:r>
      <w:proofErr w:type="spellEnd"/>
      <w:r w:rsidRPr="003B1B29">
        <w:t xml:space="preserve">-Marcos C, Suárez C, </w:t>
      </w:r>
      <w:proofErr w:type="spellStart"/>
      <w:r w:rsidRPr="003B1B29">
        <w:t>Hermsen</w:t>
      </w:r>
      <w:proofErr w:type="spellEnd"/>
      <w:r w:rsidRPr="003B1B29">
        <w:t xml:space="preserve"> MA. </w:t>
      </w:r>
      <w:proofErr w:type="gramStart"/>
      <w:r w:rsidRPr="003B1B29">
        <w:t xml:space="preserve">SOX2 expression in </w:t>
      </w:r>
      <w:proofErr w:type="spellStart"/>
      <w:r w:rsidRPr="003B1B29">
        <w:t>hypopharyngeal</w:t>
      </w:r>
      <w:proofErr w:type="spellEnd"/>
      <w:r w:rsidRPr="003B1B29">
        <w:t xml:space="preserve">, laryngeal, and </w:t>
      </w:r>
      <w:proofErr w:type="spellStart"/>
      <w:r w:rsidRPr="003B1B29">
        <w:t>sinonasal</w:t>
      </w:r>
      <w:proofErr w:type="spellEnd"/>
      <w:r w:rsidRPr="003B1B29">
        <w:t xml:space="preserve"> squamous cell carcinoma.</w:t>
      </w:r>
      <w:proofErr w:type="gramEnd"/>
      <w:r w:rsidRPr="003B1B29">
        <w:t xml:space="preserve"> </w:t>
      </w:r>
      <w:r w:rsidRPr="003B1B29">
        <w:rPr>
          <w:i/>
        </w:rPr>
        <w:t xml:space="preserve">Hum </w:t>
      </w:r>
      <w:proofErr w:type="spellStart"/>
      <w:r w:rsidRPr="003B1B29">
        <w:rPr>
          <w:i/>
        </w:rPr>
        <w:t>Pathol</w:t>
      </w:r>
      <w:proofErr w:type="spellEnd"/>
      <w:r w:rsidRPr="003B1B29">
        <w:t xml:space="preserve"> 2014; </w:t>
      </w:r>
      <w:r w:rsidRPr="003B1B29">
        <w:rPr>
          <w:b/>
        </w:rPr>
        <w:t>45</w:t>
      </w:r>
      <w:r w:rsidRPr="003B1B29">
        <w:t>: 851-857 [PMID: 24656096 DOI: 10.1016/j.humpath.2013.12.004]</w:t>
      </w:r>
    </w:p>
    <w:p w14:paraId="7C0E9AC5" w14:textId="77777777" w:rsidR="009D00EA" w:rsidRPr="003B1B29" w:rsidRDefault="009D00EA" w:rsidP="009D00EA">
      <w:pPr>
        <w:spacing w:after="0"/>
      </w:pPr>
      <w:r w:rsidRPr="003B1B29">
        <w:lastRenderedPageBreak/>
        <w:t xml:space="preserve">20 </w:t>
      </w:r>
      <w:r w:rsidRPr="003B1B29">
        <w:rPr>
          <w:b/>
        </w:rPr>
        <w:t>Luo W</w:t>
      </w:r>
      <w:r w:rsidRPr="003B1B29">
        <w:t xml:space="preserve">, Li S, Peng B, Ye Y, Deng X, Yao K. Embryonic stem cells markers SOX2, OCT4 and Nanog expression and their correlations with epithelial-mesenchymal transition in nasopharyngeal carcinoma. </w:t>
      </w:r>
      <w:proofErr w:type="spellStart"/>
      <w:r w:rsidRPr="003B1B29">
        <w:rPr>
          <w:i/>
        </w:rPr>
        <w:t>PLoS</w:t>
      </w:r>
      <w:proofErr w:type="spellEnd"/>
      <w:r w:rsidRPr="003B1B29">
        <w:rPr>
          <w:i/>
        </w:rPr>
        <w:t xml:space="preserve"> One</w:t>
      </w:r>
      <w:r w:rsidRPr="003B1B29">
        <w:t xml:space="preserve"> 2013; </w:t>
      </w:r>
      <w:r w:rsidRPr="003B1B29">
        <w:rPr>
          <w:b/>
        </w:rPr>
        <w:t>8</w:t>
      </w:r>
      <w:r w:rsidRPr="003B1B29">
        <w:t>: e56324 [PMID: 23424657 DOI: 10.1371/journal.pone.0056324]</w:t>
      </w:r>
    </w:p>
    <w:p w14:paraId="575483C2" w14:textId="77777777" w:rsidR="009D00EA" w:rsidRPr="003B1B29" w:rsidRDefault="009D00EA" w:rsidP="009D00EA">
      <w:pPr>
        <w:spacing w:after="0"/>
      </w:pPr>
      <w:r w:rsidRPr="003B1B29">
        <w:t xml:space="preserve">21 </w:t>
      </w:r>
      <w:r w:rsidRPr="003B1B29">
        <w:rPr>
          <w:b/>
        </w:rPr>
        <w:t>Tang XB</w:t>
      </w:r>
      <w:r w:rsidRPr="003B1B29">
        <w:t xml:space="preserve">, Shen XH, Li L, Zhang YF, Chen GQ. SOX2 overexpression correlates with poor prognosis in laryngeal squamous cell carcinoma. </w:t>
      </w:r>
      <w:r w:rsidRPr="003B1B29">
        <w:rPr>
          <w:i/>
        </w:rPr>
        <w:t>Auris Nasus Larynx</w:t>
      </w:r>
      <w:r w:rsidRPr="003B1B29">
        <w:t xml:space="preserve"> 2013; </w:t>
      </w:r>
      <w:r w:rsidRPr="003B1B29">
        <w:rPr>
          <w:b/>
        </w:rPr>
        <w:t>40</w:t>
      </w:r>
      <w:r w:rsidRPr="003B1B29">
        <w:t>: 481-486 [PMID: 23462687 DOI: 10.1016/j.anl.2013.01.003]</w:t>
      </w:r>
    </w:p>
    <w:p w14:paraId="604F7D9F" w14:textId="77777777" w:rsidR="009D00EA" w:rsidRPr="003B1B29" w:rsidRDefault="009D00EA" w:rsidP="009D00EA">
      <w:pPr>
        <w:spacing w:after="0"/>
      </w:pPr>
      <w:r w:rsidRPr="003B1B29">
        <w:t xml:space="preserve">22 </w:t>
      </w:r>
      <w:proofErr w:type="spellStart"/>
      <w:r w:rsidRPr="003B1B29">
        <w:rPr>
          <w:b/>
        </w:rPr>
        <w:t>Yoshihama</w:t>
      </w:r>
      <w:proofErr w:type="spellEnd"/>
      <w:r w:rsidRPr="003B1B29">
        <w:rPr>
          <w:b/>
        </w:rPr>
        <w:t xml:space="preserve"> R</w:t>
      </w:r>
      <w:r w:rsidRPr="003B1B29">
        <w:t xml:space="preserve">, Yamaguchi K, </w:t>
      </w:r>
      <w:proofErr w:type="spellStart"/>
      <w:r w:rsidRPr="003B1B29">
        <w:t>Imajyo</w:t>
      </w:r>
      <w:proofErr w:type="spellEnd"/>
      <w:r w:rsidRPr="003B1B29">
        <w:t xml:space="preserve"> I, Mine M, </w:t>
      </w:r>
      <w:proofErr w:type="spellStart"/>
      <w:r w:rsidRPr="003B1B29">
        <w:t>Hiyake</w:t>
      </w:r>
      <w:proofErr w:type="spellEnd"/>
      <w:r w:rsidRPr="003B1B29">
        <w:t xml:space="preserve"> N, Akimoto N, Kobayashi Y, </w:t>
      </w:r>
      <w:proofErr w:type="spellStart"/>
      <w:r w:rsidRPr="003B1B29">
        <w:t>Chigita</w:t>
      </w:r>
      <w:proofErr w:type="spellEnd"/>
      <w:r w:rsidRPr="003B1B29">
        <w:t xml:space="preserve"> S, </w:t>
      </w:r>
      <w:proofErr w:type="spellStart"/>
      <w:r w:rsidRPr="003B1B29">
        <w:t>Kumamaru</w:t>
      </w:r>
      <w:proofErr w:type="spellEnd"/>
      <w:r w:rsidRPr="003B1B29">
        <w:t xml:space="preserve"> W, </w:t>
      </w:r>
      <w:proofErr w:type="spellStart"/>
      <w:r w:rsidRPr="003B1B29">
        <w:t>Kiyoshima</w:t>
      </w:r>
      <w:proofErr w:type="spellEnd"/>
      <w:r w:rsidRPr="003B1B29">
        <w:t xml:space="preserve"> T, Mori Y, </w:t>
      </w:r>
      <w:proofErr w:type="spellStart"/>
      <w:r w:rsidRPr="003B1B29">
        <w:t>Sugiura</w:t>
      </w:r>
      <w:proofErr w:type="spellEnd"/>
      <w:r w:rsidRPr="003B1B29">
        <w:t xml:space="preserve"> T. Expression levels of SOX2, KLF4 and brachyury transcription factors are associated with metastasis and poor prognosis in oral squamous cell carcinoma. </w:t>
      </w:r>
      <w:r w:rsidRPr="003B1B29">
        <w:rPr>
          <w:i/>
        </w:rPr>
        <w:t>Oncol Lett</w:t>
      </w:r>
      <w:r w:rsidRPr="003B1B29">
        <w:t xml:space="preserve"> 2016; </w:t>
      </w:r>
      <w:r w:rsidRPr="003B1B29">
        <w:rPr>
          <w:b/>
        </w:rPr>
        <w:t>11</w:t>
      </w:r>
      <w:r w:rsidRPr="003B1B29">
        <w:t>: 1435-1446 [PMID: 26893757 DOI: 10.3892/ol.2015.4047]</w:t>
      </w:r>
    </w:p>
    <w:p w14:paraId="649315ED" w14:textId="77777777" w:rsidR="009D00EA" w:rsidRPr="003B1B29" w:rsidRDefault="009D00EA" w:rsidP="009D00EA">
      <w:pPr>
        <w:spacing w:after="0"/>
      </w:pPr>
      <w:r w:rsidRPr="003B1B29">
        <w:t xml:space="preserve">23 </w:t>
      </w:r>
      <w:r w:rsidRPr="003B1B29">
        <w:rPr>
          <w:b/>
        </w:rPr>
        <w:t>Liu X</w:t>
      </w:r>
      <w:r w:rsidRPr="003B1B29">
        <w:t xml:space="preserve">, </w:t>
      </w:r>
      <w:proofErr w:type="spellStart"/>
      <w:r w:rsidRPr="003B1B29">
        <w:t>Qiao</w:t>
      </w:r>
      <w:proofErr w:type="spellEnd"/>
      <w:r w:rsidRPr="003B1B29">
        <w:t xml:space="preserve"> B, Zhao T, Hu F, Lam AK, Tao Q. Sox2 promotes tumor aggressiveness and epithelial</w:t>
      </w:r>
      <w:r w:rsidRPr="003B1B29">
        <w:noBreakHyphen/>
        <w:t xml:space="preserve">mesenchymal transition in tongue squamous cell carcinoma. </w:t>
      </w:r>
      <w:r w:rsidRPr="003B1B29">
        <w:rPr>
          <w:i/>
        </w:rPr>
        <w:t>Int J Mol Med</w:t>
      </w:r>
      <w:r w:rsidRPr="003B1B29">
        <w:t xml:space="preserve"> 2018; </w:t>
      </w:r>
      <w:r w:rsidRPr="003B1B29">
        <w:rPr>
          <w:b/>
        </w:rPr>
        <w:t>42</w:t>
      </w:r>
      <w:r w:rsidRPr="003B1B29">
        <w:t>: 1418-1426 [PMID: 29956740 DOI: 10.3892/ijmm.2018.3742]</w:t>
      </w:r>
    </w:p>
    <w:p w14:paraId="79BD04C7" w14:textId="77777777" w:rsidR="009D00EA" w:rsidRPr="003B1B29" w:rsidRDefault="009D00EA" w:rsidP="009D00EA">
      <w:pPr>
        <w:spacing w:after="0"/>
      </w:pPr>
      <w:r w:rsidRPr="003B1B29">
        <w:t xml:space="preserve">24 </w:t>
      </w:r>
      <w:r w:rsidRPr="003B1B29">
        <w:rPr>
          <w:b/>
        </w:rPr>
        <w:t>Sun C</w:t>
      </w:r>
      <w:r w:rsidRPr="003B1B29">
        <w:t xml:space="preserve">, Sun L, Li Y, Kang X, Zhang S, Liu Y. Sox2 expression predicts poor survival of hepatocellular carcinoma patients and it promotes liver cancer cell invasion by activating Slug. </w:t>
      </w:r>
      <w:r w:rsidRPr="003B1B29">
        <w:rPr>
          <w:i/>
        </w:rPr>
        <w:t>Med Oncol</w:t>
      </w:r>
      <w:r w:rsidRPr="003B1B29">
        <w:t xml:space="preserve"> 2013; </w:t>
      </w:r>
      <w:r w:rsidRPr="003B1B29">
        <w:rPr>
          <w:b/>
        </w:rPr>
        <w:t>30</w:t>
      </w:r>
      <w:r w:rsidRPr="003B1B29">
        <w:t>: 503 [PMID: 23430442 DOI: 10.1007/s12032-013-0503-1]</w:t>
      </w:r>
    </w:p>
    <w:p w14:paraId="636D44C5" w14:textId="77777777" w:rsidR="009D00EA" w:rsidRPr="003B1B29" w:rsidRDefault="009D00EA" w:rsidP="009D00EA">
      <w:pPr>
        <w:spacing w:after="0"/>
      </w:pPr>
      <w:r w:rsidRPr="003B1B29">
        <w:t xml:space="preserve">25 </w:t>
      </w:r>
      <w:r w:rsidRPr="003B1B29">
        <w:rPr>
          <w:b/>
        </w:rPr>
        <w:t>Yang F</w:t>
      </w:r>
      <w:r w:rsidRPr="003B1B29">
        <w:t xml:space="preserve">, Gao Y, </w:t>
      </w:r>
      <w:proofErr w:type="spellStart"/>
      <w:r w:rsidRPr="003B1B29">
        <w:t>Geng</w:t>
      </w:r>
      <w:proofErr w:type="spellEnd"/>
      <w:r w:rsidRPr="003B1B29">
        <w:t xml:space="preserve"> J, Qu D, Han Q, Qi J, Chen G. Elevated expression of SOX2 and FGFR1 in correlation with poor prognosis in patients with small cell lung cancer. </w:t>
      </w:r>
      <w:proofErr w:type="spellStart"/>
      <w:r w:rsidRPr="003B1B29">
        <w:rPr>
          <w:i/>
        </w:rPr>
        <w:t>Int</w:t>
      </w:r>
      <w:proofErr w:type="spellEnd"/>
      <w:r w:rsidRPr="003B1B29">
        <w:rPr>
          <w:i/>
        </w:rPr>
        <w:t xml:space="preserve"> J </w:t>
      </w:r>
      <w:proofErr w:type="spellStart"/>
      <w:r w:rsidRPr="003B1B29">
        <w:rPr>
          <w:i/>
        </w:rPr>
        <w:t>Clin</w:t>
      </w:r>
      <w:proofErr w:type="spellEnd"/>
      <w:r w:rsidRPr="003B1B29">
        <w:rPr>
          <w:i/>
        </w:rPr>
        <w:t xml:space="preserve"> </w:t>
      </w:r>
      <w:proofErr w:type="spellStart"/>
      <w:r w:rsidRPr="003B1B29">
        <w:rPr>
          <w:i/>
        </w:rPr>
        <w:t>Exp</w:t>
      </w:r>
      <w:proofErr w:type="spellEnd"/>
      <w:r w:rsidRPr="003B1B29">
        <w:rPr>
          <w:i/>
        </w:rPr>
        <w:t xml:space="preserve"> </w:t>
      </w:r>
      <w:proofErr w:type="spellStart"/>
      <w:r w:rsidRPr="003B1B29">
        <w:rPr>
          <w:i/>
        </w:rPr>
        <w:t>Pathol</w:t>
      </w:r>
      <w:proofErr w:type="spellEnd"/>
      <w:r w:rsidRPr="003B1B29">
        <w:t xml:space="preserve"> 2013; </w:t>
      </w:r>
      <w:r w:rsidRPr="003B1B29">
        <w:rPr>
          <w:b/>
        </w:rPr>
        <w:t>6</w:t>
      </w:r>
      <w:r w:rsidRPr="003B1B29">
        <w:t>: 2846-2854 [PMID: 24294370]</w:t>
      </w:r>
    </w:p>
    <w:p w14:paraId="71F42AC8" w14:textId="77777777" w:rsidR="009D00EA" w:rsidRPr="003B1B29" w:rsidRDefault="009D00EA" w:rsidP="009D00EA">
      <w:pPr>
        <w:spacing w:after="0"/>
      </w:pPr>
      <w:r w:rsidRPr="003B1B29">
        <w:t xml:space="preserve">26 </w:t>
      </w:r>
      <w:r w:rsidRPr="003B1B29">
        <w:rPr>
          <w:b/>
        </w:rPr>
        <w:t>Chen Y</w:t>
      </w:r>
      <w:r w:rsidRPr="003B1B29">
        <w:t xml:space="preserve">, Huang Y, Zhu L, Chen M, Huang Y, Zhang J, He S, Li A, Chen R, Zhou J. SOX2 inhibits metastasis in gastric cancer. </w:t>
      </w:r>
      <w:r w:rsidRPr="003B1B29">
        <w:rPr>
          <w:i/>
        </w:rPr>
        <w:t>J Cancer Res Clin Oncol</w:t>
      </w:r>
      <w:r w:rsidRPr="003B1B29">
        <w:t xml:space="preserve"> 2016; </w:t>
      </w:r>
      <w:r w:rsidRPr="003B1B29">
        <w:rPr>
          <w:b/>
        </w:rPr>
        <w:t>142</w:t>
      </w:r>
      <w:r w:rsidRPr="003B1B29">
        <w:t>: 1221-1230 [PMID: 26960758 DOI: 10.1007/s00432-016-2125-4]</w:t>
      </w:r>
    </w:p>
    <w:p w14:paraId="3F1A261B" w14:textId="77777777" w:rsidR="009D00EA" w:rsidRPr="003B1B29" w:rsidRDefault="009D00EA" w:rsidP="009D00EA">
      <w:pPr>
        <w:spacing w:after="0"/>
      </w:pPr>
      <w:r w:rsidRPr="003B1B29">
        <w:t xml:space="preserve">27 </w:t>
      </w:r>
      <w:r w:rsidRPr="003B1B29">
        <w:rPr>
          <w:b/>
        </w:rPr>
        <w:t>Chen XL</w:t>
      </w:r>
      <w:r w:rsidRPr="003B1B29">
        <w:t xml:space="preserve">, Chen XZ, Wang YG, He D, Lu ZH, Liu K, Zhang WH, Wang W, Li CC, </w:t>
      </w:r>
      <w:proofErr w:type="spellStart"/>
      <w:r w:rsidRPr="003B1B29">
        <w:t>Xue</w:t>
      </w:r>
      <w:proofErr w:type="spellEnd"/>
      <w:r w:rsidRPr="003B1B29">
        <w:t xml:space="preserve"> L, Zhao LY, Yang K, Liu JP, Zhou ZG, Hu JK, Mo XM. Clinical significance of putative markers of cancer stem cells in gastric cancer: A retrospective cohort study. </w:t>
      </w:r>
      <w:proofErr w:type="spellStart"/>
      <w:r w:rsidRPr="003B1B29">
        <w:rPr>
          <w:i/>
        </w:rPr>
        <w:t>Oncotarget</w:t>
      </w:r>
      <w:proofErr w:type="spellEnd"/>
      <w:r w:rsidRPr="003B1B29">
        <w:t xml:space="preserve"> 2016; </w:t>
      </w:r>
      <w:r w:rsidRPr="003B1B29">
        <w:rPr>
          <w:b/>
        </w:rPr>
        <w:t>7</w:t>
      </w:r>
      <w:r w:rsidRPr="003B1B29">
        <w:t>: 62049-62069 [PMID: 27557490 DOI: 10.18632/oncotarget.11384]</w:t>
      </w:r>
    </w:p>
    <w:p w14:paraId="69349F91" w14:textId="77777777" w:rsidR="009D00EA" w:rsidRPr="003B1B29" w:rsidRDefault="009D00EA" w:rsidP="009D00EA">
      <w:pPr>
        <w:spacing w:after="0"/>
      </w:pPr>
      <w:r w:rsidRPr="003B1B29">
        <w:lastRenderedPageBreak/>
        <w:t xml:space="preserve">28 </w:t>
      </w:r>
      <w:r w:rsidRPr="003B1B29">
        <w:rPr>
          <w:b/>
        </w:rPr>
        <w:t>Wang S</w:t>
      </w:r>
      <w:r w:rsidRPr="003B1B29">
        <w:t xml:space="preserve">, Tie J, Wang R, Hu F, Gao L, Wang W, Wang L, Li Z, Hu S, Tang S, Li M, Wang X, </w:t>
      </w:r>
      <w:proofErr w:type="spellStart"/>
      <w:r w:rsidRPr="003B1B29">
        <w:t>Nie</w:t>
      </w:r>
      <w:proofErr w:type="spellEnd"/>
      <w:r w:rsidRPr="003B1B29">
        <w:t xml:space="preserve"> Y, Wu K, Fan D. SOX2, a predictor of survival in gastric cancer, inhibits cell proliferation and metastasis by regulating PTEN. </w:t>
      </w:r>
      <w:r w:rsidRPr="003B1B29">
        <w:rPr>
          <w:i/>
        </w:rPr>
        <w:t>Cancer Lett</w:t>
      </w:r>
      <w:r w:rsidRPr="003B1B29">
        <w:t xml:space="preserve"> 2015; </w:t>
      </w:r>
      <w:r w:rsidRPr="003B1B29">
        <w:rPr>
          <w:b/>
        </w:rPr>
        <w:t>358</w:t>
      </w:r>
      <w:r w:rsidRPr="003B1B29">
        <w:t>: 210-219 [PMID: 25543086 DOI: 10.1016/j.canlet.2014.12.045]</w:t>
      </w:r>
    </w:p>
    <w:p w14:paraId="22DA5BA3" w14:textId="77777777" w:rsidR="009D00EA" w:rsidRPr="003B1B29" w:rsidRDefault="009D00EA" w:rsidP="009D00EA">
      <w:pPr>
        <w:spacing w:after="0"/>
      </w:pPr>
      <w:r w:rsidRPr="003B1B29">
        <w:t xml:space="preserve">29 </w:t>
      </w:r>
      <w:r w:rsidRPr="003B1B29">
        <w:rPr>
          <w:b/>
        </w:rPr>
        <w:t>Zhang X</w:t>
      </w:r>
      <w:r w:rsidRPr="003B1B29">
        <w:t xml:space="preserve">, Yu H, Yang Y, Zhu R, Bai J, Peng Z, He Y, Chen L, Chen W, Fang D, </w:t>
      </w:r>
      <w:proofErr w:type="spellStart"/>
      <w:r w:rsidRPr="003B1B29">
        <w:t>Bian</w:t>
      </w:r>
      <w:proofErr w:type="spellEnd"/>
      <w:r w:rsidRPr="003B1B29">
        <w:t xml:space="preserve"> X, Wang R. SOX2 in gastric carcinoma, but not Hath1, is related to patients' clinicopathological features and prognosis. </w:t>
      </w:r>
      <w:r w:rsidRPr="003B1B29">
        <w:rPr>
          <w:i/>
        </w:rPr>
        <w:t xml:space="preserve">J </w:t>
      </w:r>
      <w:proofErr w:type="spellStart"/>
      <w:r w:rsidRPr="003B1B29">
        <w:rPr>
          <w:i/>
        </w:rPr>
        <w:t>Gastrointest</w:t>
      </w:r>
      <w:proofErr w:type="spellEnd"/>
      <w:r w:rsidRPr="003B1B29">
        <w:rPr>
          <w:i/>
        </w:rPr>
        <w:t xml:space="preserve"> </w:t>
      </w:r>
      <w:proofErr w:type="spellStart"/>
      <w:r w:rsidRPr="003B1B29">
        <w:rPr>
          <w:i/>
        </w:rPr>
        <w:t>Surg</w:t>
      </w:r>
      <w:proofErr w:type="spellEnd"/>
      <w:r w:rsidRPr="003B1B29">
        <w:t xml:space="preserve"> 2010; </w:t>
      </w:r>
      <w:r w:rsidRPr="003B1B29">
        <w:rPr>
          <w:b/>
        </w:rPr>
        <w:t>14</w:t>
      </w:r>
      <w:r w:rsidRPr="003B1B29">
        <w:t>: 1220-1226 [PMID: 20532662 DOI: 10.1007/s11605-010-1246-3]</w:t>
      </w:r>
    </w:p>
    <w:p w14:paraId="2DFA4D83" w14:textId="77777777" w:rsidR="009D00EA" w:rsidRPr="003B1B29" w:rsidRDefault="009D00EA" w:rsidP="009D00EA">
      <w:pPr>
        <w:spacing w:after="0"/>
      </w:pPr>
      <w:r w:rsidRPr="003B1B29">
        <w:t xml:space="preserve">30 </w:t>
      </w:r>
      <w:r w:rsidRPr="003B1B29">
        <w:rPr>
          <w:b/>
        </w:rPr>
        <w:t>Hanahan D</w:t>
      </w:r>
      <w:r w:rsidRPr="003B1B29">
        <w:t xml:space="preserve">, Weinberg RA. Hallmarks of cancer: the next generation. </w:t>
      </w:r>
      <w:r w:rsidRPr="003B1B29">
        <w:rPr>
          <w:i/>
        </w:rPr>
        <w:t>Cell</w:t>
      </w:r>
      <w:r w:rsidRPr="003B1B29">
        <w:t xml:space="preserve"> 2011; </w:t>
      </w:r>
      <w:r w:rsidRPr="003B1B29">
        <w:rPr>
          <w:b/>
        </w:rPr>
        <w:t>144</w:t>
      </w:r>
      <w:r w:rsidRPr="003B1B29">
        <w:t>: 646-674 [PMID: 21376230 DOI: 10.1016/j.cell.2011.02.013]</w:t>
      </w:r>
    </w:p>
    <w:p w14:paraId="767C777F" w14:textId="77777777" w:rsidR="009D00EA" w:rsidRPr="003B1B29" w:rsidRDefault="009D00EA" w:rsidP="009D00EA">
      <w:pPr>
        <w:spacing w:after="0"/>
      </w:pPr>
      <w:r w:rsidRPr="003B1B29">
        <w:t xml:space="preserve">31 </w:t>
      </w:r>
      <w:r w:rsidRPr="003B1B29">
        <w:rPr>
          <w:b/>
        </w:rPr>
        <w:t>Herreros-Villanueva M</w:t>
      </w:r>
      <w:r w:rsidRPr="003B1B29">
        <w:t xml:space="preserve">, Zhang JS, Koenig A, Abel EV, </w:t>
      </w:r>
      <w:proofErr w:type="spellStart"/>
      <w:r w:rsidRPr="003B1B29">
        <w:t>Smyrk</w:t>
      </w:r>
      <w:proofErr w:type="spellEnd"/>
      <w:r w:rsidRPr="003B1B29">
        <w:t xml:space="preserve"> TC, </w:t>
      </w:r>
      <w:proofErr w:type="spellStart"/>
      <w:r w:rsidRPr="003B1B29">
        <w:t>Bamlet</w:t>
      </w:r>
      <w:proofErr w:type="spellEnd"/>
      <w:r w:rsidRPr="003B1B29">
        <w:t xml:space="preserve"> WR, de </w:t>
      </w:r>
      <w:proofErr w:type="spellStart"/>
      <w:r w:rsidRPr="003B1B29">
        <w:t>Narvajas</w:t>
      </w:r>
      <w:proofErr w:type="spellEnd"/>
      <w:r w:rsidRPr="003B1B29">
        <w:t xml:space="preserve"> AA, Gomez TS, </w:t>
      </w:r>
      <w:proofErr w:type="spellStart"/>
      <w:r w:rsidRPr="003B1B29">
        <w:t>Simeone</w:t>
      </w:r>
      <w:proofErr w:type="spellEnd"/>
      <w:r w:rsidRPr="003B1B29">
        <w:t xml:space="preserve"> DM, </w:t>
      </w:r>
      <w:proofErr w:type="spellStart"/>
      <w:r w:rsidRPr="003B1B29">
        <w:t>Bujanda</w:t>
      </w:r>
      <w:proofErr w:type="spellEnd"/>
      <w:r w:rsidRPr="003B1B29">
        <w:t xml:space="preserve"> L, </w:t>
      </w:r>
      <w:proofErr w:type="spellStart"/>
      <w:r w:rsidRPr="003B1B29">
        <w:t>Billadeau</w:t>
      </w:r>
      <w:proofErr w:type="spellEnd"/>
      <w:r w:rsidRPr="003B1B29">
        <w:t xml:space="preserve"> DD. SOX2 promotes dedifferentiation and imparts stem cell-like features to pancreatic cancer cells. </w:t>
      </w:r>
      <w:r w:rsidRPr="003B1B29">
        <w:rPr>
          <w:i/>
        </w:rPr>
        <w:t>Oncogenesis</w:t>
      </w:r>
      <w:r w:rsidRPr="003B1B29">
        <w:t xml:space="preserve"> 2013; </w:t>
      </w:r>
      <w:r w:rsidRPr="003B1B29">
        <w:rPr>
          <w:b/>
        </w:rPr>
        <w:t>2</w:t>
      </w:r>
      <w:r w:rsidRPr="003B1B29">
        <w:t>: e61 [PMID: 23917223 DOI: 10.1038/oncsis.2013.23]</w:t>
      </w:r>
    </w:p>
    <w:p w14:paraId="20014C55" w14:textId="77777777" w:rsidR="009D00EA" w:rsidRPr="003B1B29" w:rsidRDefault="009D00EA" w:rsidP="009D00EA">
      <w:pPr>
        <w:spacing w:after="0"/>
      </w:pPr>
      <w:r w:rsidRPr="003B1B29">
        <w:t xml:space="preserve">32 </w:t>
      </w:r>
      <w:r w:rsidRPr="003B1B29">
        <w:rPr>
          <w:b/>
        </w:rPr>
        <w:t>Jia X</w:t>
      </w:r>
      <w:r w:rsidRPr="003B1B29">
        <w:t xml:space="preserve">, Li X, Xu Y, Zhang S, </w:t>
      </w:r>
      <w:proofErr w:type="spellStart"/>
      <w:r w:rsidRPr="003B1B29">
        <w:t>Mou</w:t>
      </w:r>
      <w:proofErr w:type="spellEnd"/>
      <w:r w:rsidRPr="003B1B29">
        <w:t xml:space="preserve"> W, Liu Y, Liu Y, </w:t>
      </w:r>
      <w:proofErr w:type="spellStart"/>
      <w:r w:rsidRPr="003B1B29">
        <w:t>Lv</w:t>
      </w:r>
      <w:proofErr w:type="spellEnd"/>
      <w:r w:rsidRPr="003B1B29">
        <w:t xml:space="preserve"> D, Liu CH, Tan X, Xiang R, Li N. SOX2 promotes tumorigenesis and increases the anti-apoptotic property of human prostate cancer cell. </w:t>
      </w:r>
      <w:r w:rsidRPr="003B1B29">
        <w:rPr>
          <w:i/>
        </w:rPr>
        <w:t>J Mol Cell Biol</w:t>
      </w:r>
      <w:r w:rsidRPr="003B1B29">
        <w:t xml:space="preserve"> 2011; </w:t>
      </w:r>
      <w:r w:rsidRPr="003B1B29">
        <w:rPr>
          <w:b/>
        </w:rPr>
        <w:t>3</w:t>
      </w:r>
      <w:r w:rsidRPr="003B1B29">
        <w:t>: 230-238 [PMID: 21415100 DOI: 10.1093/</w:t>
      </w:r>
      <w:proofErr w:type="spellStart"/>
      <w:r w:rsidRPr="003B1B29">
        <w:t>jmcb</w:t>
      </w:r>
      <w:proofErr w:type="spellEnd"/>
      <w:r w:rsidRPr="003B1B29">
        <w:t>/mjr002]</w:t>
      </w:r>
    </w:p>
    <w:p w14:paraId="6CDA22D5" w14:textId="77777777" w:rsidR="009D00EA" w:rsidRPr="003B1B29" w:rsidRDefault="009D00EA" w:rsidP="009D00EA">
      <w:pPr>
        <w:spacing w:after="0"/>
      </w:pPr>
      <w:proofErr w:type="gramStart"/>
      <w:r w:rsidRPr="003B1B29">
        <w:t xml:space="preserve">33 </w:t>
      </w:r>
      <w:proofErr w:type="spellStart"/>
      <w:r w:rsidRPr="003B1B29">
        <w:rPr>
          <w:b/>
        </w:rPr>
        <w:t>Celià</w:t>
      </w:r>
      <w:proofErr w:type="spellEnd"/>
      <w:r w:rsidRPr="003B1B29">
        <w:rPr>
          <w:b/>
        </w:rPr>
        <w:t>-Terrassa T</w:t>
      </w:r>
      <w:r w:rsidRPr="003B1B29">
        <w:t>, Kang Y. Distinctive properties of metastasis-initiating cells.</w:t>
      </w:r>
      <w:proofErr w:type="gramEnd"/>
      <w:r w:rsidRPr="003B1B29">
        <w:t xml:space="preserve"> </w:t>
      </w:r>
      <w:r w:rsidRPr="003B1B29">
        <w:rPr>
          <w:i/>
        </w:rPr>
        <w:t>Genes Dev</w:t>
      </w:r>
      <w:r w:rsidRPr="003B1B29">
        <w:t xml:space="preserve"> 2016; </w:t>
      </w:r>
      <w:r w:rsidRPr="003B1B29">
        <w:rPr>
          <w:b/>
        </w:rPr>
        <w:t>30</w:t>
      </w:r>
      <w:r w:rsidRPr="003B1B29">
        <w:t>: 892-908 [PMID: 27083997 DOI: 10.1101/gad.277681.116]</w:t>
      </w:r>
    </w:p>
    <w:p w14:paraId="077729F0" w14:textId="77777777" w:rsidR="009D00EA" w:rsidRPr="003B1B29" w:rsidRDefault="009D00EA" w:rsidP="009D00EA">
      <w:pPr>
        <w:spacing w:after="0"/>
      </w:pPr>
      <w:r w:rsidRPr="003B1B29">
        <w:t xml:space="preserve">34 </w:t>
      </w:r>
      <w:proofErr w:type="spellStart"/>
      <w:r w:rsidRPr="003B1B29">
        <w:rPr>
          <w:b/>
        </w:rPr>
        <w:t>Girouard</w:t>
      </w:r>
      <w:proofErr w:type="spellEnd"/>
      <w:r w:rsidRPr="003B1B29">
        <w:rPr>
          <w:b/>
        </w:rPr>
        <w:t xml:space="preserve"> SD</w:t>
      </w:r>
      <w:r w:rsidRPr="003B1B29">
        <w:t xml:space="preserve">, </w:t>
      </w:r>
      <w:proofErr w:type="spellStart"/>
      <w:r w:rsidRPr="003B1B29">
        <w:t>Laga</w:t>
      </w:r>
      <w:proofErr w:type="spellEnd"/>
      <w:r w:rsidRPr="003B1B29">
        <w:t xml:space="preserve"> AC, </w:t>
      </w:r>
      <w:proofErr w:type="spellStart"/>
      <w:r w:rsidRPr="003B1B29">
        <w:t>Mihm</w:t>
      </w:r>
      <w:proofErr w:type="spellEnd"/>
      <w:r w:rsidRPr="003B1B29">
        <w:t xml:space="preserve"> MC, </w:t>
      </w:r>
      <w:proofErr w:type="spellStart"/>
      <w:r w:rsidRPr="003B1B29">
        <w:t>Scolyer</w:t>
      </w:r>
      <w:proofErr w:type="spellEnd"/>
      <w:r w:rsidRPr="003B1B29">
        <w:t xml:space="preserve"> RA, Thompson JF, Zhan Q, </w:t>
      </w:r>
      <w:proofErr w:type="spellStart"/>
      <w:r w:rsidRPr="003B1B29">
        <w:t>Widlund</w:t>
      </w:r>
      <w:proofErr w:type="spellEnd"/>
      <w:r w:rsidRPr="003B1B29">
        <w:t xml:space="preserve"> HR, Lee CW, Murphy GF. SOX2 contributes to melanoma cell invasion. </w:t>
      </w:r>
      <w:r w:rsidRPr="003B1B29">
        <w:rPr>
          <w:i/>
        </w:rPr>
        <w:t>Lab Invest</w:t>
      </w:r>
      <w:r w:rsidRPr="003B1B29">
        <w:t xml:space="preserve"> 2012; </w:t>
      </w:r>
      <w:r w:rsidRPr="003B1B29">
        <w:rPr>
          <w:b/>
        </w:rPr>
        <w:t>92</w:t>
      </w:r>
      <w:r w:rsidRPr="003B1B29">
        <w:t>: 362-370 [PMID: 22184093 DOI: 10.1038/labinvest.2011.188]</w:t>
      </w:r>
    </w:p>
    <w:p w14:paraId="019086AD" w14:textId="77777777" w:rsidR="009D00EA" w:rsidRPr="003B1B29" w:rsidRDefault="009D00EA" w:rsidP="009D00EA">
      <w:pPr>
        <w:spacing w:after="0"/>
      </w:pPr>
      <w:r w:rsidRPr="003B1B29">
        <w:t xml:space="preserve">35 </w:t>
      </w:r>
      <w:r w:rsidRPr="003B1B29">
        <w:rPr>
          <w:b/>
        </w:rPr>
        <w:t>Han X</w:t>
      </w:r>
      <w:r w:rsidRPr="003B1B29">
        <w:t xml:space="preserve">, Fang X, Lou X, Hua D, Ding W, Foltz G, Hood L, Yuan Y, Lin B. Silencing SOX2 induced mesenchymal-epithelial transition and its expression predicts liver and lymph node metastasis of CRC patients. </w:t>
      </w:r>
      <w:proofErr w:type="spellStart"/>
      <w:r w:rsidRPr="003B1B29">
        <w:rPr>
          <w:i/>
        </w:rPr>
        <w:t>PLoS</w:t>
      </w:r>
      <w:proofErr w:type="spellEnd"/>
      <w:r w:rsidRPr="003B1B29">
        <w:rPr>
          <w:i/>
        </w:rPr>
        <w:t xml:space="preserve"> One</w:t>
      </w:r>
      <w:r w:rsidRPr="003B1B29">
        <w:t xml:space="preserve"> 2012; </w:t>
      </w:r>
      <w:r w:rsidRPr="003B1B29">
        <w:rPr>
          <w:b/>
        </w:rPr>
        <w:t>7</w:t>
      </w:r>
      <w:r w:rsidRPr="003B1B29">
        <w:t>: e41335 [PMID: 22912670 DOI: 10.1371/journal.pone.0041335]</w:t>
      </w:r>
    </w:p>
    <w:p w14:paraId="208B4DF3" w14:textId="77777777" w:rsidR="009D00EA" w:rsidRPr="003B1B29" w:rsidRDefault="009D00EA" w:rsidP="009D00EA">
      <w:pPr>
        <w:spacing w:after="0"/>
      </w:pPr>
      <w:r w:rsidRPr="003B1B29">
        <w:t xml:space="preserve">36 </w:t>
      </w:r>
      <w:r w:rsidRPr="003B1B29">
        <w:rPr>
          <w:b/>
        </w:rPr>
        <w:t>Yang N</w:t>
      </w:r>
      <w:r w:rsidRPr="003B1B29">
        <w:t>, Hui L, Wang Y, Yang H, Jiang X. SOX2 promotes the migration and invasion of laryngeal cancer cells by induction of MMP-2 via the PI3K/</w:t>
      </w:r>
      <w:proofErr w:type="spellStart"/>
      <w:r w:rsidRPr="003B1B29">
        <w:t>Akt</w:t>
      </w:r>
      <w:proofErr w:type="spellEnd"/>
      <w:r w:rsidRPr="003B1B29">
        <w:t>/</w:t>
      </w:r>
      <w:proofErr w:type="spellStart"/>
      <w:r w:rsidRPr="003B1B29">
        <w:t>mTOR</w:t>
      </w:r>
      <w:proofErr w:type="spellEnd"/>
      <w:r w:rsidRPr="003B1B29">
        <w:t xml:space="preserve"> pathway. </w:t>
      </w:r>
      <w:r w:rsidRPr="003B1B29">
        <w:rPr>
          <w:i/>
        </w:rPr>
        <w:t>Oncol Rep</w:t>
      </w:r>
      <w:r w:rsidRPr="003B1B29">
        <w:t xml:space="preserve"> 2014; </w:t>
      </w:r>
      <w:r w:rsidRPr="003B1B29">
        <w:rPr>
          <w:b/>
        </w:rPr>
        <w:t>31</w:t>
      </w:r>
      <w:r w:rsidRPr="003B1B29">
        <w:t>: 2651-2659 [PMID: 24700142 DOI: 10.3892/or.2014.3120]</w:t>
      </w:r>
    </w:p>
    <w:p w14:paraId="1B3A3879" w14:textId="77777777" w:rsidR="009D00EA" w:rsidRPr="003B1B29" w:rsidRDefault="009D00EA" w:rsidP="009D00EA">
      <w:pPr>
        <w:spacing w:after="0"/>
      </w:pPr>
      <w:r w:rsidRPr="003B1B29">
        <w:lastRenderedPageBreak/>
        <w:t xml:space="preserve">37 </w:t>
      </w:r>
      <w:r w:rsidRPr="003B1B29">
        <w:rPr>
          <w:b/>
        </w:rPr>
        <w:t>Alonso MM</w:t>
      </w:r>
      <w:r w:rsidRPr="003B1B29">
        <w:t xml:space="preserve">, </w:t>
      </w:r>
      <w:proofErr w:type="spellStart"/>
      <w:r w:rsidRPr="003B1B29">
        <w:t>Diez</w:t>
      </w:r>
      <w:proofErr w:type="spellEnd"/>
      <w:r w:rsidRPr="003B1B29">
        <w:t xml:space="preserve">-Valle R, </w:t>
      </w:r>
      <w:proofErr w:type="spellStart"/>
      <w:r w:rsidRPr="003B1B29">
        <w:t>Manterola</w:t>
      </w:r>
      <w:proofErr w:type="spellEnd"/>
      <w:r w:rsidRPr="003B1B29">
        <w:t xml:space="preserve"> L, Rubio A, Liu D, Cortes-Santiago N, </w:t>
      </w:r>
      <w:proofErr w:type="spellStart"/>
      <w:r w:rsidRPr="003B1B29">
        <w:t>Urquiza</w:t>
      </w:r>
      <w:proofErr w:type="spellEnd"/>
      <w:r w:rsidRPr="003B1B29">
        <w:t xml:space="preserve"> L, </w:t>
      </w:r>
      <w:proofErr w:type="spellStart"/>
      <w:r w:rsidRPr="003B1B29">
        <w:t>Jauregi</w:t>
      </w:r>
      <w:proofErr w:type="spellEnd"/>
      <w:r w:rsidRPr="003B1B29">
        <w:t xml:space="preserve"> P, Lopez de </w:t>
      </w:r>
      <w:proofErr w:type="spellStart"/>
      <w:r w:rsidRPr="003B1B29">
        <w:t>Munain</w:t>
      </w:r>
      <w:proofErr w:type="spellEnd"/>
      <w:r w:rsidRPr="003B1B29">
        <w:t xml:space="preserve"> A, </w:t>
      </w:r>
      <w:proofErr w:type="spellStart"/>
      <w:r w:rsidRPr="003B1B29">
        <w:t>Sampron</w:t>
      </w:r>
      <w:proofErr w:type="spellEnd"/>
      <w:r w:rsidRPr="003B1B29">
        <w:t xml:space="preserve"> N, </w:t>
      </w:r>
      <w:proofErr w:type="spellStart"/>
      <w:r w:rsidRPr="003B1B29">
        <w:t>Aramburu</w:t>
      </w:r>
      <w:proofErr w:type="spellEnd"/>
      <w:r w:rsidRPr="003B1B29">
        <w:t xml:space="preserve"> A, Tejada-</w:t>
      </w:r>
      <w:proofErr w:type="spellStart"/>
      <w:r w:rsidRPr="003B1B29">
        <w:t>Solís</w:t>
      </w:r>
      <w:proofErr w:type="spellEnd"/>
      <w:r w:rsidRPr="003B1B29">
        <w:t xml:space="preserve"> S, Vicente C, </w:t>
      </w:r>
      <w:proofErr w:type="spellStart"/>
      <w:r w:rsidRPr="003B1B29">
        <w:t>Odero</w:t>
      </w:r>
      <w:proofErr w:type="spellEnd"/>
      <w:r w:rsidRPr="003B1B29">
        <w:t xml:space="preserve"> MD, </w:t>
      </w:r>
      <w:proofErr w:type="spellStart"/>
      <w:r w:rsidRPr="003B1B29">
        <w:t>Bandrés</w:t>
      </w:r>
      <w:proofErr w:type="spellEnd"/>
      <w:r w:rsidRPr="003B1B29">
        <w:t xml:space="preserve"> E, </w:t>
      </w:r>
      <w:proofErr w:type="spellStart"/>
      <w:r w:rsidRPr="003B1B29">
        <w:t>García-Foncillas</w:t>
      </w:r>
      <w:proofErr w:type="spellEnd"/>
      <w:r w:rsidRPr="003B1B29">
        <w:t xml:space="preserve"> J, </w:t>
      </w:r>
      <w:proofErr w:type="spellStart"/>
      <w:r w:rsidRPr="003B1B29">
        <w:t>Idoate</w:t>
      </w:r>
      <w:proofErr w:type="spellEnd"/>
      <w:r w:rsidRPr="003B1B29">
        <w:t xml:space="preserve"> MA, Lang FF, </w:t>
      </w:r>
      <w:proofErr w:type="spellStart"/>
      <w:r w:rsidRPr="003B1B29">
        <w:t>Fueyo</w:t>
      </w:r>
      <w:proofErr w:type="spellEnd"/>
      <w:r w:rsidRPr="003B1B29">
        <w:t xml:space="preserve"> J, Gomez-</w:t>
      </w:r>
      <w:proofErr w:type="spellStart"/>
      <w:r w:rsidRPr="003B1B29">
        <w:t>Manzano</w:t>
      </w:r>
      <w:proofErr w:type="spellEnd"/>
      <w:r w:rsidRPr="003B1B29">
        <w:t xml:space="preserve"> C. Genetic and epigenetic modifications of Sox2 contribute to the invasive phenotype of malignant gliomas. </w:t>
      </w:r>
      <w:proofErr w:type="spellStart"/>
      <w:r w:rsidRPr="003B1B29">
        <w:rPr>
          <w:i/>
        </w:rPr>
        <w:t>PLoS</w:t>
      </w:r>
      <w:proofErr w:type="spellEnd"/>
      <w:r w:rsidRPr="003B1B29">
        <w:rPr>
          <w:i/>
        </w:rPr>
        <w:t xml:space="preserve"> One</w:t>
      </w:r>
      <w:r w:rsidRPr="003B1B29">
        <w:t xml:space="preserve"> 2011; </w:t>
      </w:r>
      <w:r w:rsidRPr="003B1B29">
        <w:rPr>
          <w:b/>
        </w:rPr>
        <w:t>6</w:t>
      </w:r>
      <w:r w:rsidRPr="003B1B29">
        <w:t>: e26740 [PMID: 22069467 DOI: 10.1371/journal.pone.0026740]</w:t>
      </w:r>
    </w:p>
    <w:p w14:paraId="23954D18" w14:textId="77777777" w:rsidR="009D00EA" w:rsidRPr="003B1B29" w:rsidRDefault="009D00EA" w:rsidP="009D00EA">
      <w:pPr>
        <w:spacing w:after="0"/>
      </w:pPr>
      <w:r w:rsidRPr="003B1B29">
        <w:t xml:space="preserve">38 </w:t>
      </w:r>
      <w:proofErr w:type="spellStart"/>
      <w:r w:rsidRPr="003B1B29">
        <w:rPr>
          <w:b/>
        </w:rPr>
        <w:t>Dragutinovi</w:t>
      </w:r>
      <w:r w:rsidRPr="003B1B29">
        <w:rPr>
          <w:rFonts w:cs="Cambria"/>
          <w:b/>
        </w:rPr>
        <w:t>ć</w:t>
      </w:r>
      <w:proofErr w:type="spellEnd"/>
      <w:r w:rsidRPr="003B1B29">
        <w:rPr>
          <w:b/>
        </w:rPr>
        <w:t xml:space="preserve"> VV</w:t>
      </w:r>
      <w:r w:rsidRPr="003B1B29">
        <w:t xml:space="preserve">, </w:t>
      </w:r>
      <w:proofErr w:type="spellStart"/>
      <w:r w:rsidRPr="003B1B29">
        <w:t>Radonji</w:t>
      </w:r>
      <w:r w:rsidRPr="003B1B29">
        <w:rPr>
          <w:rFonts w:cs="Cambria"/>
        </w:rPr>
        <w:t>ć</w:t>
      </w:r>
      <w:proofErr w:type="spellEnd"/>
      <w:r w:rsidRPr="003B1B29">
        <w:t xml:space="preserve"> NV, </w:t>
      </w:r>
      <w:proofErr w:type="spellStart"/>
      <w:r w:rsidRPr="003B1B29">
        <w:t>Petronijevi</w:t>
      </w:r>
      <w:r w:rsidRPr="003B1B29">
        <w:rPr>
          <w:rFonts w:cs="Cambria"/>
        </w:rPr>
        <w:t>ć</w:t>
      </w:r>
      <w:proofErr w:type="spellEnd"/>
      <w:r w:rsidRPr="003B1B29">
        <w:t xml:space="preserve"> ND, </w:t>
      </w:r>
      <w:proofErr w:type="spellStart"/>
      <w:r w:rsidRPr="003B1B29">
        <w:t>Tati</w:t>
      </w:r>
      <w:r w:rsidRPr="003B1B29">
        <w:rPr>
          <w:rFonts w:cs="Cambria"/>
        </w:rPr>
        <w:t>ć</w:t>
      </w:r>
      <w:proofErr w:type="spellEnd"/>
      <w:r w:rsidRPr="003B1B29">
        <w:t xml:space="preserve"> SB, </w:t>
      </w:r>
      <w:proofErr w:type="spellStart"/>
      <w:r w:rsidRPr="003B1B29">
        <w:t>Dimitrijevi</w:t>
      </w:r>
      <w:r w:rsidRPr="003B1B29">
        <w:rPr>
          <w:rFonts w:cs="Cambria"/>
        </w:rPr>
        <w:t>ć</w:t>
      </w:r>
      <w:proofErr w:type="spellEnd"/>
      <w:r w:rsidRPr="003B1B29">
        <w:t xml:space="preserve"> IB, </w:t>
      </w:r>
      <w:proofErr w:type="spellStart"/>
      <w:r w:rsidRPr="003B1B29">
        <w:t>Radovanovi</w:t>
      </w:r>
      <w:r w:rsidRPr="003B1B29">
        <w:rPr>
          <w:rFonts w:cs="Cambria"/>
        </w:rPr>
        <w:t>ć</w:t>
      </w:r>
      <w:proofErr w:type="spellEnd"/>
      <w:r w:rsidRPr="003B1B29">
        <w:t xml:space="preserve"> NS, </w:t>
      </w:r>
      <w:proofErr w:type="spellStart"/>
      <w:r w:rsidRPr="003B1B29">
        <w:t>Krivokapi</w:t>
      </w:r>
      <w:r w:rsidRPr="003B1B29">
        <w:rPr>
          <w:rFonts w:cs="Cambria"/>
        </w:rPr>
        <w:t>ć</w:t>
      </w:r>
      <w:proofErr w:type="spellEnd"/>
      <w:r w:rsidRPr="003B1B29">
        <w:t xml:space="preserve"> ZV. </w:t>
      </w:r>
      <w:proofErr w:type="gramStart"/>
      <w:r w:rsidRPr="003B1B29">
        <w:t>Matrix metalloproteinase-2 (MMP-2) and -9 (MMP-9) in preoperative serum as independent prognostic markers in patients with colorectal cancer.</w:t>
      </w:r>
      <w:proofErr w:type="gramEnd"/>
      <w:r w:rsidRPr="003B1B29">
        <w:t xml:space="preserve"> </w:t>
      </w:r>
      <w:proofErr w:type="spellStart"/>
      <w:r w:rsidRPr="003B1B29">
        <w:rPr>
          <w:i/>
        </w:rPr>
        <w:t>Mol</w:t>
      </w:r>
      <w:proofErr w:type="spellEnd"/>
      <w:r w:rsidRPr="003B1B29">
        <w:rPr>
          <w:i/>
        </w:rPr>
        <w:t xml:space="preserve"> Cell </w:t>
      </w:r>
      <w:proofErr w:type="spellStart"/>
      <w:r w:rsidRPr="003B1B29">
        <w:rPr>
          <w:i/>
        </w:rPr>
        <w:t>Biochem</w:t>
      </w:r>
      <w:proofErr w:type="spellEnd"/>
      <w:r w:rsidRPr="003B1B29">
        <w:t xml:space="preserve"> 2011; </w:t>
      </w:r>
      <w:r w:rsidRPr="003B1B29">
        <w:rPr>
          <w:b/>
        </w:rPr>
        <w:t>355</w:t>
      </w:r>
      <w:r w:rsidRPr="003B1B29">
        <w:t>: 173-178 [PMID: 21541674 DOI: 10.1007/s11010-011-0851-0]</w:t>
      </w:r>
    </w:p>
    <w:p w14:paraId="31BB465B" w14:textId="77777777" w:rsidR="009D00EA" w:rsidRPr="003B1B29" w:rsidRDefault="009D00EA" w:rsidP="009D00EA">
      <w:pPr>
        <w:spacing w:after="0"/>
      </w:pPr>
      <w:r w:rsidRPr="003B1B29">
        <w:t xml:space="preserve">39 </w:t>
      </w:r>
      <w:proofErr w:type="spellStart"/>
      <w:r w:rsidRPr="003B1B29">
        <w:rPr>
          <w:b/>
        </w:rPr>
        <w:t>Deryugina</w:t>
      </w:r>
      <w:proofErr w:type="spellEnd"/>
      <w:r w:rsidRPr="003B1B29">
        <w:rPr>
          <w:b/>
        </w:rPr>
        <w:t xml:space="preserve"> EI</w:t>
      </w:r>
      <w:r w:rsidRPr="003B1B29">
        <w:t xml:space="preserve">, Quigley JP. </w:t>
      </w:r>
      <w:proofErr w:type="gramStart"/>
      <w:r w:rsidRPr="003B1B29">
        <w:t>Matrix metalloproteinases and tumor metastasis.</w:t>
      </w:r>
      <w:proofErr w:type="gramEnd"/>
      <w:r w:rsidRPr="003B1B29">
        <w:t xml:space="preserve"> </w:t>
      </w:r>
      <w:r w:rsidRPr="003B1B29">
        <w:rPr>
          <w:i/>
        </w:rPr>
        <w:t>Cancer Metastasis Rev</w:t>
      </w:r>
      <w:r w:rsidRPr="003B1B29">
        <w:t xml:space="preserve"> 2006; </w:t>
      </w:r>
      <w:r w:rsidRPr="003B1B29">
        <w:rPr>
          <w:b/>
        </w:rPr>
        <w:t>25</w:t>
      </w:r>
      <w:r w:rsidRPr="003B1B29">
        <w:t>: 9-34 [PMID: 16680569 DOI: 10.1007/s10555-006-7886-9]</w:t>
      </w:r>
    </w:p>
    <w:p w14:paraId="7886EED4" w14:textId="77777777" w:rsidR="009D00EA" w:rsidRPr="003B1B29" w:rsidRDefault="009D00EA" w:rsidP="009D00EA">
      <w:pPr>
        <w:spacing w:after="0"/>
      </w:pPr>
      <w:r w:rsidRPr="003B1B29">
        <w:t xml:space="preserve">40 </w:t>
      </w:r>
      <w:r w:rsidRPr="003B1B29">
        <w:rPr>
          <w:b/>
        </w:rPr>
        <w:t>Gao H</w:t>
      </w:r>
      <w:r w:rsidRPr="003B1B29">
        <w:t xml:space="preserve">, Teng C, Huang W, Peng J, Wang C. SOX2 Promotes the Epithelial to Mesenchymal Transition of Esophageal Squamous Cells by Modulating Slug Expression through the Activation of STAT3/HIF-α Signaling. </w:t>
      </w:r>
      <w:r w:rsidRPr="003B1B29">
        <w:rPr>
          <w:i/>
        </w:rPr>
        <w:t>Int J Mol Sci</w:t>
      </w:r>
      <w:r w:rsidRPr="003B1B29">
        <w:t xml:space="preserve"> 2015; </w:t>
      </w:r>
      <w:r w:rsidRPr="003B1B29">
        <w:rPr>
          <w:b/>
        </w:rPr>
        <w:t>16</w:t>
      </w:r>
      <w:r w:rsidRPr="003B1B29">
        <w:t>: 21643-21657 [PMID: 26370982 DOI: 10.3390/ijms160921643]</w:t>
      </w:r>
    </w:p>
    <w:p w14:paraId="6B85346F" w14:textId="2B0B0029" w:rsidR="009D00EA" w:rsidRPr="003B1B29" w:rsidRDefault="009D00EA" w:rsidP="009D00EA">
      <w:pPr>
        <w:spacing w:after="0"/>
      </w:pPr>
      <w:r w:rsidRPr="003B1B29">
        <w:t xml:space="preserve">41 </w:t>
      </w:r>
      <w:r w:rsidRPr="003B1B29">
        <w:rPr>
          <w:b/>
        </w:rPr>
        <w:t>Migita T</w:t>
      </w:r>
      <w:r w:rsidRPr="003B1B29">
        <w:t xml:space="preserve">, Ueda A, </w:t>
      </w:r>
      <w:proofErr w:type="spellStart"/>
      <w:r w:rsidRPr="003B1B29">
        <w:t>Ohishi</w:t>
      </w:r>
      <w:proofErr w:type="spellEnd"/>
      <w:r w:rsidRPr="003B1B29">
        <w:t xml:space="preserve"> T, </w:t>
      </w:r>
      <w:proofErr w:type="spellStart"/>
      <w:r w:rsidRPr="003B1B29">
        <w:t>Hatano</w:t>
      </w:r>
      <w:proofErr w:type="spellEnd"/>
      <w:r w:rsidRPr="003B1B29">
        <w:t xml:space="preserve"> M, </w:t>
      </w:r>
      <w:proofErr w:type="spellStart"/>
      <w:r w:rsidRPr="003B1B29">
        <w:t>Seimiya</w:t>
      </w:r>
      <w:proofErr w:type="spellEnd"/>
      <w:r w:rsidRPr="003B1B29">
        <w:t xml:space="preserve"> H, </w:t>
      </w:r>
      <w:proofErr w:type="spellStart"/>
      <w:r w:rsidRPr="003B1B29">
        <w:t>Horiguchi</w:t>
      </w:r>
      <w:proofErr w:type="spellEnd"/>
      <w:r w:rsidRPr="003B1B29">
        <w:t xml:space="preserve"> SI, Koga F, </w:t>
      </w:r>
      <w:proofErr w:type="spellStart"/>
      <w:r w:rsidRPr="003B1B29">
        <w:t>Shibasaki</w:t>
      </w:r>
      <w:proofErr w:type="spellEnd"/>
      <w:r w:rsidRPr="003B1B29">
        <w:t xml:space="preserve"> F. Epithelial-mesenchymal transition promotes SOX2 and NANOG expression in bladder cancer. </w:t>
      </w:r>
      <w:r w:rsidRPr="003B1B29">
        <w:rPr>
          <w:i/>
        </w:rPr>
        <w:t>Lab Invest</w:t>
      </w:r>
      <w:r w:rsidRPr="003B1B29">
        <w:t xml:space="preserve"> 2017; [PMID: 28240746 DOI: 10.1038/labinvest.2017.17]</w:t>
      </w:r>
    </w:p>
    <w:p w14:paraId="703980D4" w14:textId="77777777" w:rsidR="009D00EA" w:rsidRPr="003B1B29" w:rsidRDefault="009D00EA" w:rsidP="009D00EA">
      <w:pPr>
        <w:spacing w:after="0"/>
      </w:pPr>
      <w:r w:rsidRPr="003B1B29">
        <w:t xml:space="preserve">42 </w:t>
      </w:r>
      <w:r w:rsidRPr="003B1B29">
        <w:rPr>
          <w:b/>
        </w:rPr>
        <w:t>He J</w:t>
      </w:r>
      <w:r w:rsidRPr="003B1B29">
        <w:t xml:space="preserve">, Shi J, Zhang K, </w:t>
      </w:r>
      <w:proofErr w:type="spellStart"/>
      <w:r w:rsidRPr="003B1B29">
        <w:t>Xue</w:t>
      </w:r>
      <w:proofErr w:type="spellEnd"/>
      <w:r w:rsidRPr="003B1B29">
        <w:t xml:space="preserve"> J, Li J, Yang J, Chen J, Wei J, Ren H, </w:t>
      </w:r>
      <w:proofErr w:type="gramStart"/>
      <w:r w:rsidRPr="003B1B29">
        <w:t>Liu</w:t>
      </w:r>
      <w:proofErr w:type="gramEnd"/>
      <w:r w:rsidRPr="003B1B29">
        <w:t xml:space="preserve"> X. Sox2 inhibits </w:t>
      </w:r>
      <w:proofErr w:type="spellStart"/>
      <w:r w:rsidRPr="003B1B29">
        <w:t>Wnt</w:t>
      </w:r>
      <w:proofErr w:type="spellEnd"/>
      <w:r w:rsidRPr="003B1B29">
        <w:t xml:space="preserve">-β-catenin signaling and metastatic potency of cisplatin-resistant lung adenocarcinoma cells. </w:t>
      </w:r>
      <w:r w:rsidRPr="003B1B29">
        <w:rPr>
          <w:i/>
        </w:rPr>
        <w:t>Mol Med Rep</w:t>
      </w:r>
      <w:r w:rsidRPr="003B1B29">
        <w:t xml:space="preserve"> 2017; </w:t>
      </w:r>
      <w:r w:rsidRPr="003B1B29">
        <w:rPr>
          <w:b/>
        </w:rPr>
        <w:t>15</w:t>
      </w:r>
      <w:r w:rsidRPr="003B1B29">
        <w:t>: 1693-1701 [PMID: 28259951 DOI: 10.3892/mmr.2017.6170]</w:t>
      </w:r>
    </w:p>
    <w:p w14:paraId="6910449E" w14:textId="77777777" w:rsidR="009D00EA" w:rsidRPr="003B1B29" w:rsidRDefault="009D00EA" w:rsidP="009D00EA">
      <w:pPr>
        <w:spacing w:after="0"/>
      </w:pPr>
      <w:r w:rsidRPr="003B1B29">
        <w:t xml:space="preserve">43 </w:t>
      </w:r>
      <w:r w:rsidRPr="003B1B29">
        <w:rPr>
          <w:b/>
        </w:rPr>
        <w:t>Wang X</w:t>
      </w:r>
      <w:r w:rsidRPr="003B1B29">
        <w:t xml:space="preserve">, Ji X, Chen J, Yan D, Zhang Z, Wang Q, Xi X, Feng Y. SOX2 enhances the migration and invasion of ovarian cancer cells via </w:t>
      </w:r>
      <w:proofErr w:type="spellStart"/>
      <w:r w:rsidRPr="003B1B29">
        <w:t>Src</w:t>
      </w:r>
      <w:proofErr w:type="spellEnd"/>
      <w:r w:rsidRPr="003B1B29">
        <w:t xml:space="preserve"> kinase. </w:t>
      </w:r>
      <w:proofErr w:type="spellStart"/>
      <w:r w:rsidRPr="003B1B29">
        <w:rPr>
          <w:i/>
        </w:rPr>
        <w:t>PLoS</w:t>
      </w:r>
      <w:proofErr w:type="spellEnd"/>
      <w:r w:rsidRPr="003B1B29">
        <w:rPr>
          <w:i/>
        </w:rPr>
        <w:t xml:space="preserve"> One</w:t>
      </w:r>
      <w:r w:rsidRPr="003B1B29">
        <w:t xml:space="preserve"> 2014; </w:t>
      </w:r>
      <w:r w:rsidRPr="003B1B29">
        <w:rPr>
          <w:b/>
        </w:rPr>
        <w:t>9</w:t>
      </w:r>
      <w:r w:rsidRPr="003B1B29">
        <w:t>: e99594 [PMID: 24937695 DOI: 10.1371/journal.pone.0099594]</w:t>
      </w:r>
    </w:p>
    <w:p w14:paraId="30254820" w14:textId="0EC24F2B" w:rsidR="009D00EA" w:rsidRPr="003B1B29" w:rsidRDefault="009D00EA" w:rsidP="009D00EA">
      <w:pPr>
        <w:spacing w:after="0"/>
      </w:pPr>
      <w:r w:rsidRPr="003B1B29">
        <w:lastRenderedPageBreak/>
        <w:t xml:space="preserve">44 </w:t>
      </w:r>
      <w:proofErr w:type="spellStart"/>
      <w:r w:rsidRPr="003B1B29">
        <w:rPr>
          <w:b/>
        </w:rPr>
        <w:t>Bolós</w:t>
      </w:r>
      <w:proofErr w:type="spellEnd"/>
      <w:r w:rsidRPr="003B1B29">
        <w:rPr>
          <w:b/>
        </w:rPr>
        <w:t xml:space="preserve"> V</w:t>
      </w:r>
      <w:r w:rsidRPr="003B1B29">
        <w:t xml:space="preserve">, </w:t>
      </w:r>
      <w:proofErr w:type="spellStart"/>
      <w:r w:rsidRPr="003B1B29">
        <w:t>Gasent</w:t>
      </w:r>
      <w:proofErr w:type="spellEnd"/>
      <w:r w:rsidRPr="003B1B29">
        <w:t xml:space="preserve"> JM, </w:t>
      </w:r>
      <w:proofErr w:type="spellStart"/>
      <w:r w:rsidRPr="003B1B29">
        <w:t>López-Tarruella</w:t>
      </w:r>
      <w:proofErr w:type="spellEnd"/>
      <w:r w:rsidRPr="003B1B29">
        <w:t xml:space="preserve"> S, Grande E. </w:t>
      </w:r>
      <w:proofErr w:type="gramStart"/>
      <w:r w:rsidRPr="003B1B29">
        <w:t>The dual kinase complex FAK-</w:t>
      </w:r>
      <w:proofErr w:type="spellStart"/>
      <w:r w:rsidRPr="003B1B29">
        <w:t>Src</w:t>
      </w:r>
      <w:proofErr w:type="spellEnd"/>
      <w:r w:rsidRPr="003B1B29">
        <w:t xml:space="preserve"> as a promising therapeutic target in cancer.</w:t>
      </w:r>
      <w:proofErr w:type="gramEnd"/>
      <w:r w:rsidRPr="003B1B29">
        <w:t xml:space="preserve"> </w:t>
      </w:r>
      <w:proofErr w:type="spellStart"/>
      <w:r w:rsidRPr="003B1B29">
        <w:rPr>
          <w:i/>
        </w:rPr>
        <w:t>Onco</w:t>
      </w:r>
      <w:proofErr w:type="spellEnd"/>
      <w:r w:rsidRPr="003B1B29">
        <w:rPr>
          <w:i/>
        </w:rPr>
        <w:t xml:space="preserve"> Targets </w:t>
      </w:r>
      <w:proofErr w:type="spellStart"/>
      <w:r w:rsidRPr="003B1B29">
        <w:rPr>
          <w:i/>
        </w:rPr>
        <w:t>Ther</w:t>
      </w:r>
      <w:proofErr w:type="spellEnd"/>
      <w:r w:rsidRPr="003B1B29">
        <w:t xml:space="preserve"> 2010; </w:t>
      </w:r>
      <w:r w:rsidRPr="003B1B29">
        <w:rPr>
          <w:b/>
        </w:rPr>
        <w:t>3</w:t>
      </w:r>
      <w:r w:rsidRPr="003B1B29">
        <w:t>: 83-97 [PMID: 20616959</w:t>
      </w:r>
      <w:r w:rsidR="007C6E9A" w:rsidRPr="003B1B29">
        <w:t xml:space="preserve"> DOI: </w:t>
      </w:r>
      <w:hyperlink r:id="rId13" w:tgtFrame="_blank" w:history="1">
        <w:r w:rsidR="007C6E9A" w:rsidRPr="003B1B29">
          <w:t>10.2147/OTT.S6909</w:t>
        </w:r>
      </w:hyperlink>
      <w:r w:rsidRPr="003B1B29">
        <w:t>]</w:t>
      </w:r>
    </w:p>
    <w:p w14:paraId="214CCE97" w14:textId="77777777" w:rsidR="009D00EA" w:rsidRPr="003B1B29" w:rsidRDefault="009D00EA" w:rsidP="009D00EA">
      <w:pPr>
        <w:spacing w:after="0"/>
      </w:pPr>
      <w:r w:rsidRPr="003B1B29">
        <w:t xml:space="preserve">45 </w:t>
      </w:r>
      <w:r w:rsidRPr="003B1B29">
        <w:rPr>
          <w:b/>
        </w:rPr>
        <w:t>Kar S</w:t>
      </w:r>
      <w:r w:rsidRPr="003B1B29">
        <w:t xml:space="preserve">, Sengupta D, Deb M, Pradhan N, Patra SK. SOX2 function and Hedgehog signaling pathway are co-conspirators in promoting androgen independent prostate cancer. </w:t>
      </w:r>
      <w:proofErr w:type="spellStart"/>
      <w:r w:rsidRPr="003B1B29">
        <w:rPr>
          <w:i/>
        </w:rPr>
        <w:t>Biochim</w:t>
      </w:r>
      <w:proofErr w:type="spellEnd"/>
      <w:r w:rsidRPr="003B1B29">
        <w:rPr>
          <w:i/>
        </w:rPr>
        <w:t xml:space="preserve"> </w:t>
      </w:r>
      <w:proofErr w:type="spellStart"/>
      <w:r w:rsidRPr="003B1B29">
        <w:rPr>
          <w:i/>
        </w:rPr>
        <w:t>Biophys</w:t>
      </w:r>
      <w:proofErr w:type="spellEnd"/>
      <w:r w:rsidRPr="003B1B29">
        <w:rPr>
          <w:i/>
        </w:rPr>
        <w:t xml:space="preserve"> </w:t>
      </w:r>
      <w:proofErr w:type="spellStart"/>
      <w:r w:rsidRPr="003B1B29">
        <w:rPr>
          <w:i/>
        </w:rPr>
        <w:t>Acta</w:t>
      </w:r>
      <w:proofErr w:type="spellEnd"/>
      <w:r w:rsidRPr="003B1B29">
        <w:rPr>
          <w:i/>
        </w:rPr>
        <w:t xml:space="preserve"> </w:t>
      </w:r>
      <w:proofErr w:type="spellStart"/>
      <w:r w:rsidRPr="003B1B29">
        <w:rPr>
          <w:i/>
        </w:rPr>
        <w:t>Mol</w:t>
      </w:r>
      <w:proofErr w:type="spellEnd"/>
      <w:r w:rsidRPr="003B1B29">
        <w:rPr>
          <w:i/>
        </w:rPr>
        <w:t xml:space="preserve"> Basis Dis</w:t>
      </w:r>
      <w:r w:rsidRPr="003B1B29">
        <w:t xml:space="preserve"> 2017; </w:t>
      </w:r>
      <w:r w:rsidRPr="003B1B29">
        <w:rPr>
          <w:b/>
        </w:rPr>
        <w:t>1863</w:t>
      </w:r>
      <w:r w:rsidRPr="003B1B29">
        <w:t>: 253-265 [PMID: 27816521 DOI: 10.1016/j.bbadis.2016.11.001]</w:t>
      </w:r>
    </w:p>
    <w:p w14:paraId="1A9E3DF7" w14:textId="77777777" w:rsidR="009D00EA" w:rsidRPr="003B1B29" w:rsidRDefault="009D00EA" w:rsidP="009D00EA">
      <w:pPr>
        <w:spacing w:after="0"/>
      </w:pPr>
      <w:r w:rsidRPr="003B1B29">
        <w:t xml:space="preserve">46 </w:t>
      </w:r>
      <w:r w:rsidRPr="003B1B29">
        <w:rPr>
          <w:b/>
        </w:rPr>
        <w:t>Fang WT</w:t>
      </w:r>
      <w:r w:rsidRPr="003B1B29">
        <w:t xml:space="preserve">, Fan CC, Li SM, Jang TH, Lin HP, Shih NY, Chen CH, Wang TY, Huang SF, Lee AY, Liu YL, Tsai FY, Huang CT, Yang SJ, Yen LJ, </w:t>
      </w:r>
      <w:proofErr w:type="spellStart"/>
      <w:r w:rsidRPr="003B1B29">
        <w:t>Chuu</w:t>
      </w:r>
      <w:proofErr w:type="spellEnd"/>
      <w:r w:rsidRPr="003B1B29">
        <w:t xml:space="preserve"> CP, Chen CY, </w:t>
      </w:r>
      <w:proofErr w:type="spellStart"/>
      <w:r w:rsidRPr="003B1B29">
        <w:t>Hsiung</w:t>
      </w:r>
      <w:proofErr w:type="spellEnd"/>
      <w:r w:rsidRPr="003B1B29">
        <w:t xml:space="preserve"> CA, Chang JY, Wang LH, Chang IS, Jiang SS. Downregulation of a putative tumor suppressor BMP4 by SOX2 promotes growth of lung squamous cell carcinoma. </w:t>
      </w:r>
      <w:r w:rsidRPr="003B1B29">
        <w:rPr>
          <w:i/>
        </w:rPr>
        <w:t>Int J Cancer</w:t>
      </w:r>
      <w:r w:rsidRPr="003B1B29">
        <w:t xml:space="preserve"> 2014; </w:t>
      </w:r>
      <w:r w:rsidRPr="003B1B29">
        <w:rPr>
          <w:b/>
        </w:rPr>
        <w:t>135</w:t>
      </w:r>
      <w:r w:rsidRPr="003B1B29">
        <w:t>: 809-819 [PMID: 24477565 DOI: 10.1002/ijc.28734]</w:t>
      </w:r>
    </w:p>
    <w:p w14:paraId="43BBEEAB" w14:textId="77777777" w:rsidR="009D00EA" w:rsidRPr="003B1B29" w:rsidRDefault="009D00EA" w:rsidP="009D00EA">
      <w:pPr>
        <w:spacing w:after="0"/>
      </w:pPr>
      <w:r w:rsidRPr="003B1B29">
        <w:t xml:space="preserve">47 </w:t>
      </w:r>
      <w:proofErr w:type="spellStart"/>
      <w:r w:rsidRPr="003B1B29">
        <w:rPr>
          <w:b/>
        </w:rPr>
        <w:t>Gangemi</w:t>
      </w:r>
      <w:proofErr w:type="spellEnd"/>
      <w:r w:rsidRPr="003B1B29">
        <w:rPr>
          <w:b/>
        </w:rPr>
        <w:t xml:space="preserve"> RM</w:t>
      </w:r>
      <w:r w:rsidRPr="003B1B29">
        <w:t xml:space="preserve">, </w:t>
      </w:r>
      <w:proofErr w:type="spellStart"/>
      <w:r w:rsidRPr="003B1B29">
        <w:t>Griffero</w:t>
      </w:r>
      <w:proofErr w:type="spellEnd"/>
      <w:r w:rsidRPr="003B1B29">
        <w:t xml:space="preserve"> F, </w:t>
      </w:r>
      <w:proofErr w:type="spellStart"/>
      <w:r w:rsidRPr="003B1B29">
        <w:t>Marubbi</w:t>
      </w:r>
      <w:proofErr w:type="spellEnd"/>
      <w:r w:rsidRPr="003B1B29">
        <w:t xml:space="preserve"> D, </w:t>
      </w:r>
      <w:proofErr w:type="spellStart"/>
      <w:r w:rsidRPr="003B1B29">
        <w:t>Perera</w:t>
      </w:r>
      <w:proofErr w:type="spellEnd"/>
      <w:r w:rsidRPr="003B1B29">
        <w:t xml:space="preserve"> M, Capra MC, </w:t>
      </w:r>
      <w:proofErr w:type="spellStart"/>
      <w:r w:rsidRPr="003B1B29">
        <w:t>Malatesta</w:t>
      </w:r>
      <w:proofErr w:type="spellEnd"/>
      <w:r w:rsidRPr="003B1B29">
        <w:t xml:space="preserve"> P, </w:t>
      </w:r>
      <w:proofErr w:type="spellStart"/>
      <w:r w:rsidRPr="003B1B29">
        <w:t>Ravetti</w:t>
      </w:r>
      <w:proofErr w:type="spellEnd"/>
      <w:r w:rsidRPr="003B1B29">
        <w:t xml:space="preserve"> GL, Zona GL, </w:t>
      </w:r>
      <w:proofErr w:type="spellStart"/>
      <w:r w:rsidRPr="003B1B29">
        <w:t>Daga</w:t>
      </w:r>
      <w:proofErr w:type="spellEnd"/>
      <w:r w:rsidRPr="003B1B29">
        <w:t xml:space="preserve"> A, Corte G. SOX2 silencing in glioblastoma tumor-initiating cells causes stop of proliferation and loss of tumorigenicity. </w:t>
      </w:r>
      <w:r w:rsidRPr="003B1B29">
        <w:rPr>
          <w:i/>
        </w:rPr>
        <w:t>Stem Cells</w:t>
      </w:r>
      <w:r w:rsidRPr="003B1B29">
        <w:t xml:space="preserve"> 2009; </w:t>
      </w:r>
      <w:r w:rsidRPr="003B1B29">
        <w:rPr>
          <w:b/>
        </w:rPr>
        <w:t>27</w:t>
      </w:r>
      <w:r w:rsidRPr="003B1B29">
        <w:t>: 40-48 [PMID: 18948646 DOI: 10.1634/stemcells.2008-0493]</w:t>
      </w:r>
    </w:p>
    <w:p w14:paraId="1BBFE9F8" w14:textId="77777777" w:rsidR="009D00EA" w:rsidRPr="003B1B29" w:rsidRDefault="009D00EA" w:rsidP="009D00EA">
      <w:pPr>
        <w:spacing w:after="0"/>
      </w:pPr>
      <w:r w:rsidRPr="003B1B29">
        <w:t xml:space="preserve">48 </w:t>
      </w:r>
      <w:r w:rsidRPr="003B1B29">
        <w:rPr>
          <w:b/>
        </w:rPr>
        <w:t>Matsuoka J</w:t>
      </w:r>
      <w:r w:rsidRPr="003B1B29">
        <w:t xml:space="preserve">, Yashiro M, Sakurai K, Kubo N, Tanaka H, </w:t>
      </w:r>
      <w:proofErr w:type="spellStart"/>
      <w:r w:rsidRPr="003B1B29">
        <w:t>Muguruma</w:t>
      </w:r>
      <w:proofErr w:type="spellEnd"/>
      <w:r w:rsidRPr="003B1B29">
        <w:t xml:space="preserve"> K, Sawada T, </w:t>
      </w:r>
      <w:proofErr w:type="spellStart"/>
      <w:r w:rsidRPr="003B1B29">
        <w:t>Ohira</w:t>
      </w:r>
      <w:proofErr w:type="spellEnd"/>
      <w:r w:rsidRPr="003B1B29">
        <w:t xml:space="preserve"> M, </w:t>
      </w:r>
      <w:proofErr w:type="spellStart"/>
      <w:r w:rsidRPr="003B1B29">
        <w:t>Hirakawa</w:t>
      </w:r>
      <w:proofErr w:type="spellEnd"/>
      <w:r w:rsidRPr="003B1B29">
        <w:t xml:space="preserve"> K. Role of the stemness factors sox2, oct3/4, and </w:t>
      </w:r>
      <w:proofErr w:type="spellStart"/>
      <w:r w:rsidRPr="003B1B29">
        <w:t>nanog</w:t>
      </w:r>
      <w:proofErr w:type="spellEnd"/>
      <w:r w:rsidRPr="003B1B29">
        <w:t xml:space="preserve"> in gastric carcinoma. </w:t>
      </w:r>
      <w:r w:rsidRPr="003B1B29">
        <w:rPr>
          <w:i/>
        </w:rPr>
        <w:t>J Surg Res</w:t>
      </w:r>
      <w:r w:rsidRPr="003B1B29">
        <w:t xml:space="preserve"> 2012; </w:t>
      </w:r>
      <w:r w:rsidRPr="003B1B29">
        <w:rPr>
          <w:b/>
        </w:rPr>
        <w:t>174</w:t>
      </w:r>
      <w:r w:rsidRPr="003B1B29">
        <w:t>: 130-135 [PMID: 21227461 DOI: 10.1016/j.jss.2010.11.903]</w:t>
      </w:r>
    </w:p>
    <w:p w14:paraId="2C7F8C63" w14:textId="77777777" w:rsidR="009D00EA" w:rsidRPr="003B1B29" w:rsidRDefault="009D00EA" w:rsidP="009D00EA">
      <w:pPr>
        <w:spacing w:after="0"/>
      </w:pPr>
      <w:r w:rsidRPr="003B1B29">
        <w:t xml:space="preserve">49 </w:t>
      </w:r>
      <w:proofErr w:type="spellStart"/>
      <w:r w:rsidRPr="003B1B29">
        <w:rPr>
          <w:b/>
        </w:rPr>
        <w:t>Otsubo</w:t>
      </w:r>
      <w:proofErr w:type="spellEnd"/>
      <w:r w:rsidRPr="003B1B29">
        <w:rPr>
          <w:b/>
        </w:rPr>
        <w:t xml:space="preserve"> T</w:t>
      </w:r>
      <w:r w:rsidRPr="003B1B29">
        <w:t xml:space="preserve">, Akiyama Y, Yanagihara K, Yuasa Y. SOX2 is frequently downregulated in gastric cancers and inhibits cell growth through cell-cycle arrest and apoptosis. </w:t>
      </w:r>
      <w:r w:rsidRPr="003B1B29">
        <w:rPr>
          <w:i/>
        </w:rPr>
        <w:t>Br J Cancer</w:t>
      </w:r>
      <w:r w:rsidRPr="003B1B29">
        <w:t xml:space="preserve"> 2008; </w:t>
      </w:r>
      <w:r w:rsidRPr="003B1B29">
        <w:rPr>
          <w:b/>
        </w:rPr>
        <w:t>98</w:t>
      </w:r>
      <w:r w:rsidRPr="003B1B29">
        <w:t>: 824-831 [PMID: 18268498 DOI: 10.1038/sj.bjc.6604193]</w:t>
      </w:r>
    </w:p>
    <w:p w14:paraId="34397BC5" w14:textId="77777777" w:rsidR="009D00EA" w:rsidRPr="003B1B29" w:rsidRDefault="009D00EA" w:rsidP="009D00EA">
      <w:pPr>
        <w:spacing w:after="0"/>
      </w:pPr>
      <w:r w:rsidRPr="003B1B29">
        <w:t xml:space="preserve">50 </w:t>
      </w:r>
      <w:r w:rsidRPr="003B1B29">
        <w:rPr>
          <w:b/>
        </w:rPr>
        <w:t>Luo J</w:t>
      </w:r>
      <w:r w:rsidRPr="003B1B29">
        <w:t xml:space="preserve">, Yan R, He X, He J. SOX2 inhibits cell proliferation and metastasis, promotes apoptotic by downregulating CCND1 and PARP in gastric cancer. </w:t>
      </w:r>
      <w:r w:rsidRPr="003B1B29">
        <w:rPr>
          <w:i/>
        </w:rPr>
        <w:t xml:space="preserve">Am J </w:t>
      </w:r>
      <w:proofErr w:type="spellStart"/>
      <w:r w:rsidRPr="003B1B29">
        <w:rPr>
          <w:i/>
        </w:rPr>
        <w:t>Transl</w:t>
      </w:r>
      <w:proofErr w:type="spellEnd"/>
      <w:r w:rsidRPr="003B1B29">
        <w:rPr>
          <w:i/>
        </w:rPr>
        <w:t xml:space="preserve"> Res</w:t>
      </w:r>
      <w:r w:rsidRPr="003B1B29">
        <w:t xml:space="preserve"> 2018; </w:t>
      </w:r>
      <w:r w:rsidRPr="003B1B29">
        <w:rPr>
          <w:b/>
        </w:rPr>
        <w:t>10</w:t>
      </w:r>
      <w:r w:rsidRPr="003B1B29">
        <w:t>: 639-647 [PMID: 29511458]</w:t>
      </w:r>
    </w:p>
    <w:p w14:paraId="1C4E0B30" w14:textId="77777777" w:rsidR="009D00EA" w:rsidRPr="003B1B29" w:rsidRDefault="009D00EA" w:rsidP="009D00EA">
      <w:pPr>
        <w:spacing w:after="0"/>
      </w:pPr>
      <w:r w:rsidRPr="003B1B29">
        <w:t xml:space="preserve">51 </w:t>
      </w:r>
      <w:proofErr w:type="spellStart"/>
      <w:r w:rsidRPr="003B1B29">
        <w:rPr>
          <w:b/>
        </w:rPr>
        <w:t>Schröck</w:t>
      </w:r>
      <w:proofErr w:type="spellEnd"/>
      <w:r w:rsidRPr="003B1B29">
        <w:rPr>
          <w:b/>
        </w:rPr>
        <w:t xml:space="preserve"> A</w:t>
      </w:r>
      <w:r w:rsidRPr="003B1B29">
        <w:t xml:space="preserve">, Bode M, </w:t>
      </w:r>
      <w:proofErr w:type="spellStart"/>
      <w:r w:rsidRPr="003B1B29">
        <w:t>Göke</w:t>
      </w:r>
      <w:proofErr w:type="spellEnd"/>
      <w:r w:rsidRPr="003B1B29">
        <w:t xml:space="preserve"> FJ, </w:t>
      </w:r>
      <w:proofErr w:type="spellStart"/>
      <w:r w:rsidRPr="003B1B29">
        <w:t>Bareiss</w:t>
      </w:r>
      <w:proofErr w:type="spellEnd"/>
      <w:r w:rsidRPr="003B1B29">
        <w:t xml:space="preserve"> PM, </w:t>
      </w:r>
      <w:proofErr w:type="spellStart"/>
      <w:r w:rsidRPr="003B1B29">
        <w:t>Schairer</w:t>
      </w:r>
      <w:proofErr w:type="spellEnd"/>
      <w:r w:rsidRPr="003B1B29">
        <w:t xml:space="preserve"> R, Wang H, Weichert W, Franzen A, Kirsten R, van Bremen T, </w:t>
      </w:r>
      <w:proofErr w:type="spellStart"/>
      <w:r w:rsidRPr="003B1B29">
        <w:t>Queisser</w:t>
      </w:r>
      <w:proofErr w:type="spellEnd"/>
      <w:r w:rsidRPr="003B1B29">
        <w:t xml:space="preserve"> A, Kristiansen G, </w:t>
      </w:r>
      <w:proofErr w:type="spellStart"/>
      <w:r w:rsidRPr="003B1B29">
        <w:t>Heasley</w:t>
      </w:r>
      <w:proofErr w:type="spellEnd"/>
      <w:r w:rsidRPr="003B1B29">
        <w:t xml:space="preserve"> L, </w:t>
      </w:r>
      <w:proofErr w:type="spellStart"/>
      <w:r w:rsidRPr="003B1B29">
        <w:t>Bootz</w:t>
      </w:r>
      <w:proofErr w:type="spellEnd"/>
      <w:r w:rsidRPr="003B1B29">
        <w:t xml:space="preserve"> F, </w:t>
      </w:r>
      <w:proofErr w:type="spellStart"/>
      <w:r w:rsidRPr="003B1B29">
        <w:t>Lengerke</w:t>
      </w:r>
      <w:proofErr w:type="spellEnd"/>
      <w:r w:rsidRPr="003B1B29">
        <w:t xml:space="preserve"> C, </w:t>
      </w:r>
      <w:proofErr w:type="spellStart"/>
      <w:r w:rsidRPr="003B1B29">
        <w:t>Perner</w:t>
      </w:r>
      <w:proofErr w:type="spellEnd"/>
      <w:r w:rsidRPr="003B1B29">
        <w:t xml:space="preserve"> S. Expression and role of the embryonic protein SOX2 in head </w:t>
      </w:r>
      <w:r w:rsidRPr="003B1B29">
        <w:lastRenderedPageBreak/>
        <w:t xml:space="preserve">and neck squamous cell carcinoma. </w:t>
      </w:r>
      <w:r w:rsidRPr="003B1B29">
        <w:rPr>
          <w:i/>
        </w:rPr>
        <w:t>Carcinogenesis</w:t>
      </w:r>
      <w:r w:rsidRPr="003B1B29">
        <w:t xml:space="preserve"> 2014; </w:t>
      </w:r>
      <w:r w:rsidRPr="003B1B29">
        <w:rPr>
          <w:b/>
        </w:rPr>
        <w:t>35</w:t>
      </w:r>
      <w:r w:rsidRPr="003B1B29">
        <w:t>: 1636-1642 [PMID: 24743512 DOI: 10.1093/</w:t>
      </w:r>
      <w:proofErr w:type="spellStart"/>
      <w:r w:rsidRPr="003B1B29">
        <w:t>carcin</w:t>
      </w:r>
      <w:proofErr w:type="spellEnd"/>
      <w:r w:rsidRPr="003B1B29">
        <w:t>/bgu094]</w:t>
      </w:r>
    </w:p>
    <w:p w14:paraId="790FE303" w14:textId="239BF541" w:rsidR="009D00EA" w:rsidRPr="003B1B29" w:rsidRDefault="009D00EA" w:rsidP="009D00EA">
      <w:pPr>
        <w:spacing w:after="0"/>
      </w:pPr>
      <w:r w:rsidRPr="003B1B29">
        <w:t xml:space="preserve">52 </w:t>
      </w:r>
      <w:proofErr w:type="spellStart"/>
      <w:r w:rsidRPr="003B1B29">
        <w:rPr>
          <w:b/>
        </w:rPr>
        <w:t>Thierauf</w:t>
      </w:r>
      <w:proofErr w:type="spellEnd"/>
      <w:r w:rsidRPr="003B1B29">
        <w:rPr>
          <w:b/>
        </w:rPr>
        <w:t xml:space="preserve"> J</w:t>
      </w:r>
      <w:r w:rsidRPr="003B1B29">
        <w:t xml:space="preserve">, </w:t>
      </w:r>
      <w:proofErr w:type="spellStart"/>
      <w:r w:rsidRPr="003B1B29">
        <w:t>Weissinger</w:t>
      </w:r>
      <w:proofErr w:type="spellEnd"/>
      <w:r w:rsidRPr="003B1B29">
        <w:t xml:space="preserve"> SE, </w:t>
      </w:r>
      <w:proofErr w:type="spellStart"/>
      <w:r w:rsidRPr="003B1B29">
        <w:t>Veit</w:t>
      </w:r>
      <w:proofErr w:type="spellEnd"/>
      <w:r w:rsidRPr="003B1B29">
        <w:t xml:space="preserve"> JA, </w:t>
      </w:r>
      <w:proofErr w:type="spellStart"/>
      <w:r w:rsidRPr="003B1B29">
        <w:t>Affolter</w:t>
      </w:r>
      <w:proofErr w:type="spellEnd"/>
      <w:r w:rsidRPr="003B1B29">
        <w:t xml:space="preserve"> A, </w:t>
      </w:r>
      <w:proofErr w:type="spellStart"/>
      <w:r w:rsidRPr="003B1B29">
        <w:t>Laureano</w:t>
      </w:r>
      <w:proofErr w:type="spellEnd"/>
      <w:r w:rsidRPr="003B1B29">
        <w:t xml:space="preserve"> NK, </w:t>
      </w:r>
      <w:proofErr w:type="spellStart"/>
      <w:r w:rsidRPr="003B1B29">
        <w:t>Beutner</w:t>
      </w:r>
      <w:proofErr w:type="spellEnd"/>
      <w:r w:rsidRPr="003B1B29">
        <w:t xml:space="preserve"> D, </w:t>
      </w:r>
      <w:proofErr w:type="spellStart"/>
      <w:r w:rsidRPr="003B1B29">
        <w:t>Heiduschka</w:t>
      </w:r>
      <w:proofErr w:type="spellEnd"/>
      <w:r w:rsidRPr="003B1B29">
        <w:t xml:space="preserve"> G, </w:t>
      </w:r>
      <w:proofErr w:type="spellStart"/>
      <w:r w:rsidRPr="003B1B29">
        <w:t>Kadletz</w:t>
      </w:r>
      <w:proofErr w:type="spellEnd"/>
      <w:r w:rsidRPr="003B1B29">
        <w:t xml:space="preserve"> L, Meyer M, </w:t>
      </w:r>
      <w:proofErr w:type="spellStart"/>
      <w:r w:rsidRPr="003B1B29">
        <w:t>Quaas</w:t>
      </w:r>
      <w:proofErr w:type="spellEnd"/>
      <w:r w:rsidRPr="003B1B29">
        <w:t xml:space="preserve"> A, </w:t>
      </w:r>
      <w:proofErr w:type="spellStart"/>
      <w:r w:rsidRPr="003B1B29">
        <w:t>Plinkert</w:t>
      </w:r>
      <w:proofErr w:type="spellEnd"/>
      <w:r w:rsidRPr="003B1B29">
        <w:t xml:space="preserve"> P, Hoffmann TK, Hess J. Low SOX2 expression marks a distinct subset of adenoid cystic carcinoma of the head and neck and is associated with an advanced tumor stage. </w:t>
      </w:r>
      <w:proofErr w:type="spellStart"/>
      <w:r w:rsidRPr="003B1B29">
        <w:rPr>
          <w:i/>
        </w:rPr>
        <w:t>PLoS</w:t>
      </w:r>
      <w:proofErr w:type="spellEnd"/>
      <w:r w:rsidRPr="003B1B29">
        <w:rPr>
          <w:i/>
        </w:rPr>
        <w:t xml:space="preserve"> One</w:t>
      </w:r>
      <w:r w:rsidRPr="003B1B29">
        <w:t xml:space="preserve"> 2018; </w:t>
      </w:r>
      <w:r w:rsidRPr="003B1B29">
        <w:rPr>
          <w:b/>
        </w:rPr>
        <w:t>13</w:t>
      </w:r>
      <w:r w:rsidRPr="003B1B29">
        <w:t>: e0194989 [PMID: 29596469 DOI: 10.1371/journal.pone.0194989]</w:t>
      </w:r>
    </w:p>
    <w:p w14:paraId="311C814D" w14:textId="77777777" w:rsidR="009D00EA" w:rsidRPr="003B1B29" w:rsidRDefault="009D00EA" w:rsidP="009D00EA">
      <w:pPr>
        <w:spacing w:after="0"/>
      </w:pPr>
    </w:p>
    <w:p w14:paraId="297DDDAA" w14:textId="44ACC15B" w:rsidR="009D00EA" w:rsidRPr="003B1B29" w:rsidRDefault="009D00EA" w:rsidP="009D00EA">
      <w:pPr>
        <w:suppressAutoHyphens/>
        <w:spacing w:after="0"/>
        <w:ind w:right="120"/>
        <w:jc w:val="right"/>
        <w:rPr>
          <w:rFonts w:cs="Mangal"/>
          <w:b/>
          <w:bCs/>
          <w:kern w:val="2"/>
          <w:lang w:val="it-IT" w:bidi="hi-IN"/>
        </w:rPr>
      </w:pPr>
      <w:bookmarkStart w:id="190" w:name="OLE_LINK502"/>
      <w:bookmarkStart w:id="191" w:name="OLE_LINK480"/>
      <w:bookmarkStart w:id="192" w:name="OLE_LINK2090"/>
      <w:bookmarkStart w:id="193" w:name="OLE_LINK2200"/>
      <w:bookmarkStart w:id="194" w:name="OLE_LINK2199"/>
      <w:bookmarkStart w:id="195" w:name="OLE_LINK2198"/>
      <w:bookmarkStart w:id="196" w:name="OLE_LINK2162"/>
      <w:bookmarkStart w:id="197" w:name="OLE_LINK1964"/>
      <w:bookmarkStart w:id="198" w:name="OLE_LINK1963"/>
      <w:bookmarkStart w:id="199" w:name="OLE_LINK1962"/>
      <w:bookmarkStart w:id="200" w:name="OLE_LINK1813"/>
      <w:bookmarkStart w:id="201" w:name="OLE_LINK1812"/>
      <w:bookmarkStart w:id="202" w:name="OLE_LINK1811"/>
      <w:bookmarkStart w:id="203" w:name="OLE_LINK1807"/>
      <w:bookmarkStart w:id="204" w:name="OLE_LINK1806"/>
      <w:bookmarkStart w:id="205" w:name="OLE_LINK1755"/>
      <w:bookmarkStart w:id="206" w:name="OLE_LINK1636"/>
      <w:bookmarkStart w:id="207" w:name="OLE_LINK1845"/>
      <w:bookmarkStart w:id="208" w:name="OLE_LINK1844"/>
      <w:bookmarkStart w:id="209" w:name="OLE_LINK1843"/>
      <w:bookmarkStart w:id="210" w:name="OLE_LINK1803"/>
      <w:bookmarkStart w:id="211" w:name="OLE_LINK1802"/>
      <w:bookmarkStart w:id="212" w:name="OLE_LINK1801"/>
      <w:bookmarkStart w:id="213" w:name="OLE_LINK1800"/>
      <w:bookmarkStart w:id="214" w:name="OLE_LINK1282"/>
      <w:bookmarkStart w:id="215" w:name="OLE_LINK1266"/>
      <w:bookmarkStart w:id="216" w:name="OLE_LINK1265"/>
      <w:bookmarkStart w:id="217" w:name="OLE_LINK1264"/>
      <w:bookmarkStart w:id="218" w:name="OLE_LINK1261"/>
      <w:bookmarkStart w:id="219" w:name="OLE_LINK1260"/>
      <w:bookmarkStart w:id="220" w:name="OLE_LINK968"/>
      <w:bookmarkStart w:id="221" w:name="OLE_LINK1072"/>
      <w:bookmarkStart w:id="222" w:name="OLE_LINK1071"/>
      <w:bookmarkStart w:id="223" w:name="OLE_LINK1044"/>
      <w:bookmarkStart w:id="224" w:name="OLE_LINK1043"/>
      <w:bookmarkStart w:id="225" w:name="OLE_LINK1042"/>
      <w:bookmarkStart w:id="226" w:name="OLE_LINK1041"/>
      <w:bookmarkStart w:id="227" w:name="OLE_LINK1040"/>
      <w:bookmarkStart w:id="228" w:name="OLE_LINK1039"/>
      <w:bookmarkStart w:id="229" w:name="OLE_LINK1038"/>
      <w:bookmarkStart w:id="230" w:name="OLE_LINK1037"/>
      <w:bookmarkStart w:id="231" w:name="OLE_LINK1036"/>
      <w:bookmarkStart w:id="232" w:name="OLE_LINK1035"/>
      <w:bookmarkStart w:id="233" w:name="OLE_LINK987"/>
      <w:bookmarkStart w:id="234" w:name="OLE_LINK947"/>
      <w:bookmarkStart w:id="235" w:name="OLE_LINK946"/>
      <w:bookmarkStart w:id="236" w:name="OLE_LINK945"/>
      <w:bookmarkStart w:id="237" w:name="OLE_LINK1127"/>
      <w:bookmarkStart w:id="238" w:name="OLE_LINK962"/>
      <w:bookmarkStart w:id="239" w:name="OLE_LINK959"/>
      <w:bookmarkStart w:id="240" w:name="OLE_LINK958"/>
      <w:bookmarkStart w:id="241" w:name="OLE_LINK1185"/>
      <w:bookmarkStart w:id="242" w:name="OLE_LINK1159"/>
      <w:bookmarkStart w:id="243" w:name="OLE_LINK1158"/>
      <w:bookmarkStart w:id="244" w:name="OLE_LINK1157"/>
      <w:bookmarkStart w:id="245" w:name="OLE_LINK1156"/>
      <w:bookmarkStart w:id="246" w:name="OLE_LINK1065"/>
      <w:bookmarkStart w:id="247" w:name="OLE_LINK1064"/>
      <w:bookmarkStart w:id="248" w:name="OLE_LINK1023"/>
      <w:bookmarkStart w:id="249" w:name="OLE_LINK1022"/>
      <w:bookmarkStart w:id="250" w:name="OLE_LINK1021"/>
      <w:bookmarkStart w:id="251" w:name="OLE_LINK2183"/>
      <w:bookmarkStart w:id="252" w:name="OLE_LINK2182"/>
      <w:bookmarkStart w:id="253" w:name="OLE_LINK2181"/>
      <w:r w:rsidRPr="003B1B29">
        <w:rPr>
          <w:rFonts w:eastAsia="Lucida Sans Unicode" w:cs="Arial"/>
          <w:b/>
          <w:noProof/>
          <w:kern w:val="2"/>
          <w:lang w:val="it-IT" w:eastAsia="hi-IN" w:bidi="hi-IN"/>
        </w:rPr>
        <w:t>P-Reviewer</w:t>
      </w:r>
      <w:r w:rsidRPr="003B1B29">
        <w:rPr>
          <w:rFonts w:cs="Arial"/>
          <w:b/>
          <w:noProof/>
          <w:kern w:val="2"/>
          <w:lang w:val="it-IT" w:bidi="hi-IN"/>
        </w:rPr>
        <w:t>:</w:t>
      </w:r>
      <w:r w:rsidRPr="003B1B29">
        <w:rPr>
          <w:rFonts w:eastAsia="Lucida Sans Unicode" w:cs="Mangal"/>
          <w:bCs/>
          <w:kern w:val="2"/>
          <w:lang w:val="it-IT" w:eastAsia="hi-IN" w:bidi="hi-IN"/>
        </w:rPr>
        <w:t xml:space="preserve"> Kim HS, Huo Q, </w:t>
      </w:r>
      <w:r w:rsidRPr="003B1B29">
        <w:t>Morelli F, Zhou J</w:t>
      </w:r>
      <w:r w:rsidRPr="003B1B29">
        <w:rPr>
          <w:rFonts w:eastAsia="Lucida Sans Unicode" w:cs="Mangal"/>
          <w:bCs/>
          <w:kern w:val="2"/>
          <w:lang w:val="it-IT" w:eastAsia="hi-IN" w:bidi="hi-IN"/>
        </w:rPr>
        <w:t xml:space="preserve"> </w:t>
      </w:r>
      <w:r w:rsidRPr="003B1B29">
        <w:rPr>
          <w:rFonts w:eastAsia="Lucida Sans Unicode" w:cs="Mangal"/>
          <w:b/>
          <w:bCs/>
          <w:kern w:val="2"/>
          <w:lang w:val="it-IT" w:eastAsia="hi-IN" w:bidi="hi-IN"/>
        </w:rPr>
        <w:t>S-Editor</w:t>
      </w:r>
      <w:r w:rsidRPr="003B1B29">
        <w:rPr>
          <w:rFonts w:cs="Mangal"/>
          <w:b/>
          <w:bCs/>
          <w:kern w:val="2"/>
          <w:lang w:val="it-IT" w:bidi="hi-IN"/>
        </w:rPr>
        <w:t>:</w:t>
      </w:r>
      <w:r w:rsidRPr="003B1B29">
        <w:rPr>
          <w:rFonts w:eastAsia="Lucida Sans Unicode" w:cs="Mangal"/>
          <w:bCs/>
          <w:kern w:val="2"/>
          <w:lang w:val="it-IT" w:eastAsia="hi-IN" w:bidi="hi-IN"/>
        </w:rPr>
        <w:t xml:space="preserve"> </w:t>
      </w:r>
      <w:r w:rsidRPr="003B1B29">
        <w:rPr>
          <w:rFonts w:cs="Mangal"/>
          <w:bCs/>
          <w:kern w:val="2"/>
          <w:lang w:val="it-IT" w:bidi="hi-IN"/>
        </w:rPr>
        <w:t>Dou Y</w:t>
      </w:r>
      <w:r w:rsidRPr="003B1B29">
        <w:rPr>
          <w:rFonts w:eastAsia="Lucida Sans Unicode" w:cs="Mangal"/>
          <w:b/>
          <w:bCs/>
          <w:kern w:val="2"/>
          <w:lang w:val="it-IT" w:eastAsia="hi-IN" w:bidi="hi-IN"/>
        </w:rPr>
        <w:t xml:space="preserve"> L-Editor</w:t>
      </w:r>
      <w:r w:rsidRPr="003B1B29">
        <w:rPr>
          <w:rFonts w:cs="Mangal"/>
          <w:b/>
          <w:bCs/>
          <w:kern w:val="2"/>
          <w:lang w:val="it-IT" w:bidi="hi-IN"/>
        </w:rPr>
        <w:t>:</w:t>
      </w:r>
      <w:r w:rsidR="003B1B29">
        <w:rPr>
          <w:rFonts w:cs="Mangal" w:hint="eastAsia"/>
          <w:b/>
          <w:bCs/>
          <w:kern w:val="2"/>
          <w:lang w:val="it-IT" w:bidi="hi-IN"/>
        </w:rPr>
        <w:t>A</w:t>
      </w:r>
      <w:r w:rsidRPr="003B1B29">
        <w:rPr>
          <w:rFonts w:eastAsia="Lucida Sans Unicode" w:cs="Mangal"/>
          <w:b/>
          <w:bCs/>
          <w:kern w:val="2"/>
          <w:lang w:val="it-IT" w:eastAsia="hi-IN" w:bidi="hi-IN"/>
        </w:rPr>
        <w:t xml:space="preserve"> E-Editor</w:t>
      </w:r>
      <w:r w:rsidRPr="003B1B29">
        <w:rPr>
          <w:rFonts w:cs="Mangal"/>
          <w:b/>
          <w:bCs/>
          <w:kern w:val="2"/>
          <w:lang w:val="it-IT" w:bidi="hi-IN"/>
        </w:rPr>
        <w:t>:</w:t>
      </w:r>
      <w:r w:rsidR="003B1B29" w:rsidRPr="003B1B29">
        <w:t xml:space="preserve"> </w:t>
      </w:r>
      <w:r w:rsidR="003B1B29" w:rsidRPr="003B1B29">
        <w:rPr>
          <w:rFonts w:cs="Mangal"/>
          <w:bCs/>
          <w:kern w:val="2"/>
          <w:lang w:val="it-IT" w:bidi="hi-IN"/>
        </w:rPr>
        <w:t>Xing YX</w:t>
      </w:r>
    </w:p>
    <w:p w14:paraId="54A5B6CC" w14:textId="77777777" w:rsidR="00AD04BA" w:rsidRPr="003B1B29" w:rsidRDefault="00AD04BA" w:rsidP="009D00EA">
      <w:pPr>
        <w:widowControl w:val="0"/>
        <w:shd w:val="clear" w:color="auto" w:fill="FFFFFF"/>
        <w:spacing w:after="0"/>
        <w:rPr>
          <w:rFonts w:cs="Helvetica"/>
          <w:b/>
          <w:kern w:val="2"/>
        </w:rPr>
      </w:pPr>
      <w:bookmarkStart w:id="254" w:name="_GoBack"/>
      <w:bookmarkEnd w:id="254"/>
    </w:p>
    <w:p w14:paraId="5CAD8C43" w14:textId="437E057F" w:rsidR="009D00EA" w:rsidRPr="003B1B29" w:rsidRDefault="009D00EA" w:rsidP="009D00EA">
      <w:pPr>
        <w:widowControl w:val="0"/>
        <w:shd w:val="clear" w:color="auto" w:fill="FFFFFF"/>
        <w:spacing w:after="0"/>
        <w:rPr>
          <w:rFonts w:cs="Helvetica"/>
          <w:b/>
          <w:kern w:val="2"/>
        </w:rPr>
      </w:pPr>
      <w:r w:rsidRPr="003B1B29">
        <w:rPr>
          <w:rFonts w:cs="Helvetica"/>
          <w:b/>
          <w:kern w:val="2"/>
        </w:rPr>
        <w:t xml:space="preserve">Specialty type: </w:t>
      </w:r>
      <w:r w:rsidRPr="003B1B29">
        <w:rPr>
          <w:rFonts w:eastAsia="微软雅黑" w:cs="宋体"/>
        </w:rPr>
        <w:t>Oncology</w:t>
      </w:r>
    </w:p>
    <w:p w14:paraId="08EAC773" w14:textId="73B083B8" w:rsidR="009D00EA" w:rsidRPr="003B1B29" w:rsidRDefault="009D00EA" w:rsidP="009D00EA">
      <w:pPr>
        <w:widowControl w:val="0"/>
        <w:shd w:val="clear" w:color="auto" w:fill="FFFFFF"/>
        <w:spacing w:after="0"/>
        <w:rPr>
          <w:rFonts w:cs="Helvetica"/>
          <w:b/>
          <w:kern w:val="2"/>
        </w:rPr>
      </w:pPr>
      <w:r w:rsidRPr="003B1B29">
        <w:rPr>
          <w:rFonts w:cs="Helvetica"/>
          <w:b/>
          <w:kern w:val="2"/>
        </w:rPr>
        <w:t xml:space="preserve">Country of origin: </w:t>
      </w:r>
      <w:r w:rsidRPr="003B1B29">
        <w:rPr>
          <w:rFonts w:cs="Helvetica"/>
          <w:kern w:val="2"/>
        </w:rPr>
        <w:t>Pakistan</w:t>
      </w:r>
    </w:p>
    <w:p w14:paraId="31F249D7" w14:textId="77777777" w:rsidR="009D00EA" w:rsidRPr="003B1B29" w:rsidRDefault="009D00EA" w:rsidP="009D00EA">
      <w:pPr>
        <w:widowControl w:val="0"/>
        <w:shd w:val="clear" w:color="auto" w:fill="FFFFFF"/>
        <w:spacing w:after="0"/>
        <w:rPr>
          <w:rFonts w:cs="Helvetica"/>
          <w:b/>
          <w:kern w:val="2"/>
        </w:rPr>
      </w:pPr>
      <w:r w:rsidRPr="003B1B29">
        <w:rPr>
          <w:rFonts w:cs="Helvetica"/>
          <w:b/>
          <w:kern w:val="2"/>
        </w:rPr>
        <w:t>Peer-review report classification</w:t>
      </w:r>
    </w:p>
    <w:p w14:paraId="37078663" w14:textId="77777777" w:rsidR="009D00EA" w:rsidRPr="003B1B29" w:rsidRDefault="009D00EA" w:rsidP="009D00EA">
      <w:pPr>
        <w:widowControl w:val="0"/>
        <w:shd w:val="clear" w:color="auto" w:fill="FFFFFF"/>
        <w:spacing w:after="0"/>
        <w:rPr>
          <w:rFonts w:cs="Helvetica"/>
          <w:kern w:val="2"/>
        </w:rPr>
      </w:pPr>
      <w:r w:rsidRPr="003B1B29">
        <w:rPr>
          <w:rFonts w:cs="Helvetica"/>
          <w:kern w:val="2"/>
        </w:rPr>
        <w:t xml:space="preserve">Grade </w:t>
      </w:r>
      <w:proofErr w:type="gramStart"/>
      <w:r w:rsidRPr="003B1B29">
        <w:rPr>
          <w:rFonts w:cs="Helvetica"/>
          <w:kern w:val="2"/>
        </w:rPr>
        <w:t>A</w:t>
      </w:r>
      <w:proofErr w:type="gramEnd"/>
      <w:r w:rsidRPr="003B1B29">
        <w:rPr>
          <w:rFonts w:cs="Helvetica"/>
          <w:kern w:val="2"/>
        </w:rPr>
        <w:t xml:space="preserve"> (Excellent): 0</w:t>
      </w:r>
    </w:p>
    <w:p w14:paraId="36BB502B" w14:textId="12D6A84A" w:rsidR="009D00EA" w:rsidRPr="003B1B29" w:rsidRDefault="009D00EA" w:rsidP="009D00EA">
      <w:pPr>
        <w:widowControl w:val="0"/>
        <w:shd w:val="clear" w:color="auto" w:fill="FFFFFF"/>
        <w:spacing w:after="0"/>
        <w:rPr>
          <w:rFonts w:cs="Helvetica"/>
          <w:kern w:val="2"/>
        </w:rPr>
      </w:pPr>
      <w:r w:rsidRPr="003B1B29">
        <w:rPr>
          <w:rFonts w:cs="Helvetica"/>
          <w:kern w:val="2"/>
        </w:rPr>
        <w:t>Grade B (Very good): B, B</w:t>
      </w:r>
    </w:p>
    <w:p w14:paraId="4AFF510B" w14:textId="3D9B091E" w:rsidR="009D00EA" w:rsidRPr="003B1B29" w:rsidRDefault="009D00EA" w:rsidP="009D00EA">
      <w:pPr>
        <w:widowControl w:val="0"/>
        <w:shd w:val="clear" w:color="auto" w:fill="FFFFFF"/>
        <w:spacing w:after="0"/>
        <w:rPr>
          <w:rFonts w:cs="Helvetica"/>
          <w:kern w:val="2"/>
        </w:rPr>
      </w:pPr>
      <w:r w:rsidRPr="003B1B29">
        <w:rPr>
          <w:rFonts w:cs="Helvetica"/>
          <w:kern w:val="2"/>
        </w:rPr>
        <w:t>Grade C (Good): C</w:t>
      </w:r>
    </w:p>
    <w:p w14:paraId="3FD50184" w14:textId="0B6A156D" w:rsidR="009D00EA" w:rsidRPr="003B1B29" w:rsidRDefault="009D00EA" w:rsidP="009D00EA">
      <w:pPr>
        <w:widowControl w:val="0"/>
        <w:shd w:val="clear" w:color="auto" w:fill="FFFFFF"/>
        <w:spacing w:after="0"/>
        <w:rPr>
          <w:rFonts w:cs="Helvetica"/>
          <w:kern w:val="2"/>
        </w:rPr>
      </w:pPr>
      <w:r w:rsidRPr="003B1B29">
        <w:rPr>
          <w:rFonts w:cs="Helvetica"/>
          <w:kern w:val="2"/>
        </w:rPr>
        <w:t xml:space="preserve">Grade D (Fair): </w:t>
      </w:r>
      <w:bookmarkEnd w:id="190"/>
      <w:bookmarkEnd w:id="191"/>
      <w:r w:rsidRPr="003B1B29">
        <w:rPr>
          <w:rFonts w:cs="Helvetica"/>
          <w:kern w:val="2"/>
        </w:rPr>
        <w:t>D</w:t>
      </w:r>
    </w:p>
    <w:p w14:paraId="69A7FBB8" w14:textId="77777777" w:rsidR="009D00EA" w:rsidRPr="003B1B29" w:rsidRDefault="009D00EA" w:rsidP="009D00EA">
      <w:pPr>
        <w:widowControl w:val="0"/>
        <w:shd w:val="clear" w:color="auto" w:fill="FFFFFF"/>
        <w:spacing w:after="0"/>
        <w:rPr>
          <w:rFonts w:cs="Helvetica"/>
          <w:kern w:val="2"/>
        </w:rPr>
      </w:pPr>
      <w:r w:rsidRPr="003B1B29">
        <w:rPr>
          <w:rFonts w:cs="Helvetica"/>
          <w:kern w:val="2"/>
        </w:rPr>
        <w:t>Grade E (Poor): 0</w:t>
      </w:r>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p>
    <w:p w14:paraId="6BB68CB7" w14:textId="77777777" w:rsidR="00F711FA" w:rsidRPr="003B1B29" w:rsidRDefault="00F711FA" w:rsidP="009D00EA">
      <w:pPr>
        <w:spacing w:after="0"/>
      </w:pPr>
      <w:r w:rsidRPr="003B1B29">
        <w:br w:type="page"/>
      </w:r>
    </w:p>
    <w:p w14:paraId="55413A85" w14:textId="42C2C493" w:rsidR="00F711FA" w:rsidRPr="003B1B29" w:rsidRDefault="007B0A46" w:rsidP="009D00EA">
      <w:pPr>
        <w:spacing w:after="0"/>
      </w:pPr>
      <w:r w:rsidRPr="003B1B29">
        <w:rPr>
          <w:noProof/>
        </w:rPr>
        <w:lastRenderedPageBreak/>
        <w:drawing>
          <wp:inline distT="0" distB="0" distL="0" distR="0" wp14:anchorId="44FC1132" wp14:editId="42E70A75">
            <wp:extent cx="5731510" cy="5422265"/>
            <wp:effectExtent l="0" t="0" r="2540" b="698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1.png"/>
                    <pic:cNvPicPr/>
                  </pic:nvPicPr>
                  <pic:blipFill>
                    <a:blip r:embed="rId14">
                      <a:extLst>
                        <a:ext uri="{28A0092B-C50C-407E-A947-70E740481C1C}">
                          <a14:useLocalDpi xmlns:a14="http://schemas.microsoft.com/office/drawing/2010/main" val="0"/>
                        </a:ext>
                      </a:extLst>
                    </a:blip>
                    <a:stretch>
                      <a:fillRect/>
                    </a:stretch>
                  </pic:blipFill>
                  <pic:spPr>
                    <a:xfrm>
                      <a:off x="0" y="0"/>
                      <a:ext cx="5731510" cy="5422265"/>
                    </a:xfrm>
                    <a:prstGeom prst="rect">
                      <a:avLst/>
                    </a:prstGeom>
                  </pic:spPr>
                </pic:pic>
              </a:graphicData>
            </a:graphic>
          </wp:inline>
        </w:drawing>
      </w:r>
    </w:p>
    <w:p w14:paraId="426EEBD7" w14:textId="77777777" w:rsidR="00F711FA" w:rsidRPr="003B1B29" w:rsidRDefault="00F711FA" w:rsidP="009D00EA">
      <w:pPr>
        <w:spacing w:after="0"/>
      </w:pPr>
    </w:p>
    <w:p w14:paraId="73A6FA07" w14:textId="6BB8A46D" w:rsidR="00F711FA" w:rsidRPr="003B1B29" w:rsidRDefault="00F711FA" w:rsidP="001B658F">
      <w:pPr>
        <w:pStyle w:val="a3"/>
        <w:spacing w:line="360" w:lineRule="auto"/>
        <w:rPr>
          <w:sz w:val="24"/>
          <w:szCs w:val="24"/>
        </w:rPr>
      </w:pPr>
      <w:r w:rsidRPr="003B1B29">
        <w:rPr>
          <w:sz w:val="24"/>
          <w:szCs w:val="24"/>
        </w:rPr>
        <w:t xml:space="preserve">Figure </w:t>
      </w:r>
      <w:r w:rsidR="002405C1" w:rsidRPr="003B1B29">
        <w:rPr>
          <w:sz w:val="24"/>
          <w:szCs w:val="24"/>
        </w:rPr>
        <w:fldChar w:fldCharType="begin"/>
      </w:r>
      <w:r w:rsidR="002405C1" w:rsidRPr="003B1B29">
        <w:rPr>
          <w:sz w:val="24"/>
          <w:szCs w:val="24"/>
        </w:rPr>
        <w:instrText xml:space="preserve"> SEQ Figure \* ARABIC </w:instrText>
      </w:r>
      <w:r w:rsidR="002405C1" w:rsidRPr="003B1B29">
        <w:rPr>
          <w:sz w:val="24"/>
          <w:szCs w:val="24"/>
        </w:rPr>
        <w:fldChar w:fldCharType="separate"/>
      </w:r>
      <w:r w:rsidR="006B2233" w:rsidRPr="003B1B29">
        <w:rPr>
          <w:noProof/>
          <w:sz w:val="24"/>
          <w:szCs w:val="24"/>
        </w:rPr>
        <w:t>1</w:t>
      </w:r>
      <w:r w:rsidR="002405C1" w:rsidRPr="003B1B29">
        <w:rPr>
          <w:sz w:val="24"/>
          <w:szCs w:val="24"/>
        </w:rPr>
        <w:fldChar w:fldCharType="end"/>
      </w:r>
      <w:r w:rsidRPr="003B1B29">
        <w:rPr>
          <w:sz w:val="24"/>
          <w:szCs w:val="24"/>
        </w:rPr>
        <w:t xml:space="preserve"> Flow diagram showing the search process used in the present study.</w:t>
      </w:r>
    </w:p>
    <w:p w14:paraId="67D2DA79" w14:textId="77777777" w:rsidR="00F711FA" w:rsidRPr="003B1B29" w:rsidRDefault="00F711FA" w:rsidP="009D00EA">
      <w:pPr>
        <w:spacing w:after="0"/>
      </w:pPr>
      <w:r w:rsidRPr="003B1B29">
        <w:rPr>
          <w:noProof/>
        </w:rPr>
        <w:lastRenderedPageBreak/>
        <w:drawing>
          <wp:inline distT="0" distB="0" distL="0" distR="0" wp14:anchorId="2F99AC8E" wp14:editId="357DA25F">
            <wp:extent cx="5731510" cy="52933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jpg"/>
                    <pic:cNvPicPr/>
                  </pic:nvPicPr>
                  <pic:blipFill>
                    <a:blip r:embed="rId15">
                      <a:extLst>
                        <a:ext uri="{28A0092B-C50C-407E-A947-70E740481C1C}">
                          <a14:useLocalDpi xmlns:a14="http://schemas.microsoft.com/office/drawing/2010/main" val="0"/>
                        </a:ext>
                      </a:extLst>
                    </a:blip>
                    <a:stretch>
                      <a:fillRect/>
                    </a:stretch>
                  </pic:blipFill>
                  <pic:spPr>
                    <a:xfrm>
                      <a:off x="0" y="0"/>
                      <a:ext cx="5731510" cy="5293360"/>
                    </a:xfrm>
                    <a:prstGeom prst="rect">
                      <a:avLst/>
                    </a:prstGeom>
                  </pic:spPr>
                </pic:pic>
              </a:graphicData>
            </a:graphic>
          </wp:inline>
        </w:drawing>
      </w:r>
    </w:p>
    <w:p w14:paraId="607131EA" w14:textId="24072237" w:rsidR="00F711FA" w:rsidRPr="003B1B29" w:rsidRDefault="00F711FA" w:rsidP="001B658F">
      <w:pPr>
        <w:pStyle w:val="a3"/>
        <w:spacing w:line="360" w:lineRule="auto"/>
        <w:rPr>
          <w:b w:val="0"/>
          <w:sz w:val="24"/>
          <w:szCs w:val="24"/>
        </w:rPr>
      </w:pPr>
      <w:r w:rsidRPr="003B1B29">
        <w:rPr>
          <w:sz w:val="24"/>
          <w:szCs w:val="24"/>
        </w:rPr>
        <w:t xml:space="preserve">Figure </w:t>
      </w:r>
      <w:r w:rsidR="002405C1" w:rsidRPr="003B1B29">
        <w:rPr>
          <w:sz w:val="24"/>
          <w:szCs w:val="24"/>
        </w:rPr>
        <w:fldChar w:fldCharType="begin"/>
      </w:r>
      <w:r w:rsidR="002405C1" w:rsidRPr="003B1B29">
        <w:rPr>
          <w:sz w:val="24"/>
          <w:szCs w:val="24"/>
        </w:rPr>
        <w:instrText xml:space="preserve"> SEQ Figure \* ARABIC </w:instrText>
      </w:r>
      <w:r w:rsidR="002405C1" w:rsidRPr="003B1B29">
        <w:rPr>
          <w:sz w:val="24"/>
          <w:szCs w:val="24"/>
        </w:rPr>
        <w:fldChar w:fldCharType="separate"/>
      </w:r>
      <w:r w:rsidR="006B2233" w:rsidRPr="003B1B29">
        <w:rPr>
          <w:noProof/>
          <w:sz w:val="24"/>
          <w:szCs w:val="24"/>
        </w:rPr>
        <w:t>2</w:t>
      </w:r>
      <w:r w:rsidR="002405C1" w:rsidRPr="003B1B29">
        <w:rPr>
          <w:sz w:val="24"/>
          <w:szCs w:val="24"/>
        </w:rPr>
        <w:fldChar w:fldCharType="end"/>
      </w:r>
      <w:r w:rsidRPr="003B1B29">
        <w:rPr>
          <w:sz w:val="24"/>
          <w:szCs w:val="24"/>
        </w:rPr>
        <w:t xml:space="preserve"> Forest plot of the association between SOX2 expression and lymph node metastasis and distant metastasis.</w:t>
      </w:r>
      <w:r w:rsidR="001B658F" w:rsidRPr="003B1B29">
        <w:rPr>
          <w:sz w:val="24"/>
          <w:szCs w:val="24"/>
        </w:rPr>
        <w:t xml:space="preserve"> </w:t>
      </w:r>
      <w:r w:rsidR="001B658F" w:rsidRPr="003B1B29">
        <w:rPr>
          <w:b w:val="0"/>
          <w:sz w:val="24"/>
          <w:szCs w:val="24"/>
        </w:rPr>
        <w:t>A: Lymph node metastasis; B: Distant metastasis.</w:t>
      </w:r>
    </w:p>
    <w:p w14:paraId="7194C46F" w14:textId="77777777" w:rsidR="00F711FA" w:rsidRPr="003B1B29" w:rsidRDefault="00F711FA" w:rsidP="009D00EA">
      <w:pPr>
        <w:spacing w:after="0"/>
      </w:pPr>
      <w:r w:rsidRPr="003B1B29">
        <w:rPr>
          <w:noProof/>
        </w:rPr>
        <w:lastRenderedPageBreak/>
        <w:drawing>
          <wp:inline distT="0" distB="0" distL="0" distR="0" wp14:anchorId="2FCAE7BC" wp14:editId="1628ED3E">
            <wp:extent cx="5731510" cy="38061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jpg"/>
                    <pic:cNvPicPr/>
                  </pic:nvPicPr>
                  <pic:blipFill>
                    <a:blip r:embed="rId16">
                      <a:extLst>
                        <a:ext uri="{28A0092B-C50C-407E-A947-70E740481C1C}">
                          <a14:useLocalDpi xmlns:a14="http://schemas.microsoft.com/office/drawing/2010/main" val="0"/>
                        </a:ext>
                      </a:extLst>
                    </a:blip>
                    <a:stretch>
                      <a:fillRect/>
                    </a:stretch>
                  </pic:blipFill>
                  <pic:spPr>
                    <a:xfrm>
                      <a:off x="0" y="0"/>
                      <a:ext cx="5731510" cy="3806190"/>
                    </a:xfrm>
                    <a:prstGeom prst="rect">
                      <a:avLst/>
                    </a:prstGeom>
                  </pic:spPr>
                </pic:pic>
              </a:graphicData>
            </a:graphic>
          </wp:inline>
        </w:drawing>
      </w:r>
    </w:p>
    <w:p w14:paraId="7340BBC6" w14:textId="77777777" w:rsidR="00F711FA" w:rsidRPr="003B1B29" w:rsidRDefault="00F711FA" w:rsidP="009D00EA">
      <w:pPr>
        <w:spacing w:after="0"/>
      </w:pPr>
    </w:p>
    <w:p w14:paraId="1BABBCB9" w14:textId="6D10525B" w:rsidR="00F711FA" w:rsidRPr="003B1B29" w:rsidRDefault="00F711FA" w:rsidP="001B658F">
      <w:pPr>
        <w:pStyle w:val="a3"/>
        <w:spacing w:line="360" w:lineRule="auto"/>
        <w:rPr>
          <w:b w:val="0"/>
          <w:sz w:val="24"/>
          <w:szCs w:val="24"/>
        </w:rPr>
      </w:pPr>
      <w:r w:rsidRPr="003B1B29">
        <w:rPr>
          <w:sz w:val="24"/>
          <w:szCs w:val="24"/>
        </w:rPr>
        <w:t xml:space="preserve">Figure </w:t>
      </w:r>
      <w:r w:rsidR="002405C1" w:rsidRPr="003B1B29">
        <w:rPr>
          <w:sz w:val="24"/>
          <w:szCs w:val="24"/>
        </w:rPr>
        <w:fldChar w:fldCharType="begin"/>
      </w:r>
      <w:r w:rsidR="002405C1" w:rsidRPr="003B1B29">
        <w:rPr>
          <w:sz w:val="24"/>
          <w:szCs w:val="24"/>
        </w:rPr>
        <w:instrText xml:space="preserve"> SEQ Figure \* ARABIC </w:instrText>
      </w:r>
      <w:r w:rsidR="002405C1" w:rsidRPr="003B1B29">
        <w:rPr>
          <w:sz w:val="24"/>
          <w:szCs w:val="24"/>
        </w:rPr>
        <w:fldChar w:fldCharType="separate"/>
      </w:r>
      <w:r w:rsidR="006B2233" w:rsidRPr="003B1B29">
        <w:rPr>
          <w:noProof/>
          <w:sz w:val="24"/>
          <w:szCs w:val="24"/>
        </w:rPr>
        <w:t>3</w:t>
      </w:r>
      <w:r w:rsidR="002405C1" w:rsidRPr="003B1B29">
        <w:rPr>
          <w:sz w:val="24"/>
          <w:szCs w:val="24"/>
        </w:rPr>
        <w:fldChar w:fldCharType="end"/>
      </w:r>
      <w:r w:rsidRPr="003B1B29">
        <w:rPr>
          <w:sz w:val="24"/>
          <w:szCs w:val="24"/>
        </w:rPr>
        <w:t xml:space="preserve"> Forest plot of the association between high SOX2 expression and lymph node metastasis and distant metastasis.</w:t>
      </w:r>
      <w:r w:rsidR="001B658F" w:rsidRPr="003B1B29">
        <w:rPr>
          <w:sz w:val="24"/>
          <w:szCs w:val="24"/>
        </w:rPr>
        <w:t xml:space="preserve"> </w:t>
      </w:r>
      <w:r w:rsidR="001B658F" w:rsidRPr="003B1B29">
        <w:rPr>
          <w:b w:val="0"/>
          <w:sz w:val="24"/>
          <w:szCs w:val="24"/>
        </w:rPr>
        <w:t>A: Lymph node metastasis; B: Distant metastasis.</w:t>
      </w:r>
    </w:p>
    <w:p w14:paraId="23DB5F3F" w14:textId="77777777" w:rsidR="00F711FA" w:rsidRPr="003B1B29" w:rsidRDefault="00F711FA" w:rsidP="009D00EA">
      <w:pPr>
        <w:spacing w:after="0"/>
        <w:sectPr w:rsidR="00F711FA" w:rsidRPr="003B1B29" w:rsidSect="005606F6">
          <w:footerReference w:type="even" r:id="rId17"/>
          <w:footerReference w:type="default" r:id="rId18"/>
          <w:pgSz w:w="11906" w:h="16838"/>
          <w:pgMar w:top="1440" w:right="1440" w:bottom="1440" w:left="1440" w:header="709" w:footer="709" w:gutter="0"/>
          <w:pgNumType w:start="1"/>
          <w:cols w:space="708"/>
          <w:bidi/>
          <w:docGrid w:linePitch="360"/>
        </w:sectPr>
      </w:pPr>
      <w:bookmarkStart w:id="255" w:name="_Ref532044009"/>
    </w:p>
    <w:p w14:paraId="31E1A6C4" w14:textId="77777777" w:rsidR="00F711FA" w:rsidRPr="003B1B29" w:rsidRDefault="00F711FA" w:rsidP="009D00EA">
      <w:pPr>
        <w:pStyle w:val="a3"/>
        <w:spacing w:line="360" w:lineRule="auto"/>
        <w:rPr>
          <w:sz w:val="24"/>
          <w:szCs w:val="24"/>
          <w:rtl/>
        </w:rPr>
      </w:pPr>
      <w:r w:rsidRPr="003B1B29">
        <w:rPr>
          <w:sz w:val="24"/>
          <w:szCs w:val="24"/>
        </w:rPr>
        <w:lastRenderedPageBreak/>
        <w:t xml:space="preserve">Table </w:t>
      </w:r>
      <w:r w:rsidR="002405C1" w:rsidRPr="003B1B29">
        <w:rPr>
          <w:sz w:val="24"/>
          <w:szCs w:val="24"/>
        </w:rPr>
        <w:fldChar w:fldCharType="begin"/>
      </w:r>
      <w:r w:rsidR="002405C1" w:rsidRPr="003B1B29">
        <w:rPr>
          <w:sz w:val="24"/>
          <w:szCs w:val="24"/>
        </w:rPr>
        <w:instrText xml:space="preserve"> SEQ Table \* ARABIC </w:instrText>
      </w:r>
      <w:r w:rsidR="002405C1" w:rsidRPr="003B1B29">
        <w:rPr>
          <w:sz w:val="24"/>
          <w:szCs w:val="24"/>
        </w:rPr>
        <w:fldChar w:fldCharType="separate"/>
      </w:r>
      <w:r w:rsidR="006B2233" w:rsidRPr="003B1B29">
        <w:rPr>
          <w:noProof/>
          <w:sz w:val="24"/>
          <w:szCs w:val="24"/>
        </w:rPr>
        <w:t>1</w:t>
      </w:r>
      <w:r w:rsidR="002405C1" w:rsidRPr="003B1B29">
        <w:rPr>
          <w:sz w:val="24"/>
          <w:szCs w:val="24"/>
        </w:rPr>
        <w:fldChar w:fldCharType="end"/>
      </w:r>
      <w:bookmarkEnd w:id="255"/>
      <w:r w:rsidRPr="003B1B29">
        <w:rPr>
          <w:sz w:val="24"/>
          <w:szCs w:val="24"/>
        </w:rPr>
        <w:t xml:space="preserve"> Characteristics of the included studies</w:t>
      </w:r>
    </w:p>
    <w:tbl>
      <w:tblPr>
        <w:tblStyle w:val="ac"/>
        <w:tblW w:w="14999" w:type="dxa"/>
        <w:tblInd w:w="-1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4"/>
        <w:gridCol w:w="719"/>
        <w:gridCol w:w="1457"/>
        <w:gridCol w:w="2129"/>
        <w:gridCol w:w="1876"/>
        <w:gridCol w:w="1519"/>
        <w:gridCol w:w="2322"/>
        <w:gridCol w:w="2144"/>
        <w:gridCol w:w="894"/>
      </w:tblGrid>
      <w:tr w:rsidR="007B0A46" w:rsidRPr="003B1B29" w14:paraId="1F69E7C1" w14:textId="77777777" w:rsidTr="00850E3C">
        <w:trPr>
          <w:trHeight w:val="905"/>
        </w:trPr>
        <w:tc>
          <w:tcPr>
            <w:tcW w:w="1844" w:type="dxa"/>
            <w:tcBorders>
              <w:top w:val="single" w:sz="4" w:space="0" w:color="auto"/>
              <w:bottom w:val="single" w:sz="4" w:space="0" w:color="auto"/>
            </w:tcBorders>
            <w:noWrap/>
            <w:hideMark/>
          </w:tcPr>
          <w:p w14:paraId="38C76D7E" w14:textId="77777777" w:rsidR="009D1466" w:rsidRPr="003B1B29" w:rsidRDefault="009D1466" w:rsidP="009D00EA">
            <w:pPr>
              <w:rPr>
                <w:b/>
              </w:rPr>
            </w:pPr>
            <w:r w:rsidRPr="003B1B29">
              <w:rPr>
                <w:b/>
              </w:rPr>
              <w:t>Study</w:t>
            </w:r>
          </w:p>
          <w:p w14:paraId="55C04EC4" w14:textId="77777777" w:rsidR="009D1466" w:rsidRPr="003B1B29" w:rsidRDefault="009D1466" w:rsidP="009D00EA">
            <w:pPr>
              <w:rPr>
                <w:b/>
              </w:rPr>
            </w:pPr>
          </w:p>
        </w:tc>
        <w:tc>
          <w:tcPr>
            <w:tcW w:w="723" w:type="dxa"/>
            <w:tcBorders>
              <w:top w:val="single" w:sz="4" w:space="0" w:color="auto"/>
              <w:bottom w:val="single" w:sz="4" w:space="0" w:color="auto"/>
            </w:tcBorders>
          </w:tcPr>
          <w:p w14:paraId="4D9AA6CB" w14:textId="77777777" w:rsidR="009D1466" w:rsidRPr="003B1B29" w:rsidRDefault="009D1466" w:rsidP="009D00EA">
            <w:pPr>
              <w:rPr>
                <w:b/>
              </w:rPr>
            </w:pPr>
            <w:r w:rsidRPr="003B1B29">
              <w:rPr>
                <w:b/>
              </w:rPr>
              <w:t>YOP</w:t>
            </w:r>
          </w:p>
        </w:tc>
        <w:tc>
          <w:tcPr>
            <w:tcW w:w="1467" w:type="dxa"/>
            <w:tcBorders>
              <w:top w:val="single" w:sz="4" w:space="0" w:color="auto"/>
            </w:tcBorders>
            <w:noWrap/>
            <w:hideMark/>
          </w:tcPr>
          <w:p w14:paraId="40FDA1AC" w14:textId="495219EB" w:rsidR="009D1466" w:rsidRPr="003B1B29" w:rsidRDefault="009D1466" w:rsidP="009D00EA">
            <w:pPr>
              <w:rPr>
                <w:b/>
              </w:rPr>
            </w:pPr>
            <w:r w:rsidRPr="003B1B29">
              <w:rPr>
                <w:b/>
              </w:rPr>
              <w:t>Patients,</w:t>
            </w:r>
            <w:r w:rsidRPr="003B1B29">
              <w:rPr>
                <w:rFonts w:hint="eastAsia"/>
                <w:b/>
                <w:lang w:eastAsia="zh-CN"/>
              </w:rPr>
              <w:t xml:space="preserve"> </w:t>
            </w:r>
            <w:r w:rsidRPr="003B1B29">
              <w:rPr>
                <w:b/>
              </w:rPr>
              <w:t>M/F/T</w:t>
            </w:r>
          </w:p>
        </w:tc>
        <w:tc>
          <w:tcPr>
            <w:tcW w:w="2145" w:type="dxa"/>
            <w:tcBorders>
              <w:top w:val="single" w:sz="4" w:space="0" w:color="auto"/>
            </w:tcBorders>
            <w:noWrap/>
            <w:hideMark/>
          </w:tcPr>
          <w:p w14:paraId="5D301AD9" w14:textId="3FBF7FBA" w:rsidR="009D1466" w:rsidRPr="003B1B29" w:rsidRDefault="009D1466" w:rsidP="009D00EA">
            <w:pPr>
              <w:rPr>
                <w:b/>
              </w:rPr>
            </w:pPr>
            <w:r w:rsidRPr="003B1B29">
              <w:rPr>
                <w:b/>
              </w:rPr>
              <w:t>SOX2 expression,</w:t>
            </w:r>
            <w:r w:rsidRPr="003B1B29">
              <w:rPr>
                <w:rFonts w:hint="eastAsia"/>
                <w:b/>
                <w:lang w:eastAsia="zh-CN"/>
              </w:rPr>
              <w:t xml:space="preserve"> </w:t>
            </w:r>
            <w:r w:rsidRPr="003B1B29">
              <w:rPr>
                <w:b/>
              </w:rPr>
              <w:t>high/low</w:t>
            </w:r>
          </w:p>
        </w:tc>
        <w:tc>
          <w:tcPr>
            <w:tcW w:w="1890" w:type="dxa"/>
            <w:tcBorders>
              <w:top w:val="single" w:sz="4" w:space="0" w:color="auto"/>
            </w:tcBorders>
            <w:noWrap/>
            <w:hideMark/>
          </w:tcPr>
          <w:p w14:paraId="4F1B33A6" w14:textId="31847073" w:rsidR="009D1466" w:rsidRPr="003B1B29" w:rsidRDefault="009D1466" w:rsidP="009D00EA">
            <w:pPr>
              <w:rPr>
                <w:b/>
              </w:rPr>
            </w:pPr>
            <w:r w:rsidRPr="003B1B29">
              <w:rPr>
                <w:b/>
              </w:rPr>
              <w:t>Clinical stage,</w:t>
            </w:r>
            <w:r w:rsidRPr="003B1B29">
              <w:rPr>
                <w:rFonts w:hint="eastAsia"/>
                <w:b/>
                <w:lang w:eastAsia="zh-CN"/>
              </w:rPr>
              <w:t xml:space="preserve"> </w:t>
            </w:r>
            <w:r w:rsidRPr="003B1B29">
              <w:rPr>
                <w:b/>
              </w:rPr>
              <w:t>I+II/ III +IV</w:t>
            </w:r>
          </w:p>
        </w:tc>
        <w:tc>
          <w:tcPr>
            <w:tcW w:w="1530" w:type="dxa"/>
            <w:tcBorders>
              <w:top w:val="single" w:sz="4" w:space="0" w:color="auto"/>
              <w:bottom w:val="single" w:sz="4" w:space="0" w:color="auto"/>
            </w:tcBorders>
            <w:noWrap/>
            <w:hideMark/>
          </w:tcPr>
          <w:p w14:paraId="61994F87" w14:textId="77777777" w:rsidR="009D1466" w:rsidRPr="003B1B29" w:rsidRDefault="009D1466" w:rsidP="009D00EA">
            <w:pPr>
              <w:rPr>
                <w:b/>
              </w:rPr>
            </w:pPr>
            <w:r w:rsidRPr="003B1B29">
              <w:rPr>
                <w:b/>
              </w:rPr>
              <w:t>Cancer type</w:t>
            </w:r>
          </w:p>
        </w:tc>
        <w:tc>
          <w:tcPr>
            <w:tcW w:w="2340" w:type="dxa"/>
            <w:tcBorders>
              <w:top w:val="single" w:sz="4" w:space="0" w:color="auto"/>
              <w:bottom w:val="single" w:sz="4" w:space="0" w:color="auto"/>
            </w:tcBorders>
            <w:noWrap/>
            <w:hideMark/>
          </w:tcPr>
          <w:p w14:paraId="518CE148" w14:textId="77777777" w:rsidR="009D1466" w:rsidRPr="003B1B29" w:rsidRDefault="009D1466" w:rsidP="009D00EA">
            <w:pPr>
              <w:rPr>
                <w:b/>
              </w:rPr>
            </w:pPr>
            <w:r w:rsidRPr="003B1B29">
              <w:rPr>
                <w:b/>
              </w:rPr>
              <w:t>Outcomes</w:t>
            </w:r>
          </w:p>
        </w:tc>
        <w:tc>
          <w:tcPr>
            <w:tcW w:w="2160" w:type="dxa"/>
            <w:tcBorders>
              <w:top w:val="single" w:sz="4" w:space="0" w:color="auto"/>
              <w:bottom w:val="single" w:sz="4" w:space="0" w:color="auto"/>
            </w:tcBorders>
            <w:noWrap/>
            <w:hideMark/>
          </w:tcPr>
          <w:p w14:paraId="24AB6EEF" w14:textId="77777777" w:rsidR="009D1466" w:rsidRPr="003B1B29" w:rsidRDefault="009D1466" w:rsidP="009D00EA">
            <w:pPr>
              <w:rPr>
                <w:b/>
              </w:rPr>
            </w:pPr>
            <w:r w:rsidRPr="003B1B29">
              <w:rPr>
                <w:b/>
              </w:rPr>
              <w:t>Survival analysis</w:t>
            </w:r>
          </w:p>
        </w:tc>
        <w:tc>
          <w:tcPr>
            <w:tcW w:w="900" w:type="dxa"/>
            <w:tcBorders>
              <w:top w:val="single" w:sz="4" w:space="0" w:color="auto"/>
              <w:bottom w:val="single" w:sz="4" w:space="0" w:color="auto"/>
            </w:tcBorders>
            <w:noWrap/>
            <w:hideMark/>
          </w:tcPr>
          <w:p w14:paraId="5FCB9041" w14:textId="77777777" w:rsidR="009D1466" w:rsidRPr="003B1B29" w:rsidRDefault="009D1466" w:rsidP="009D00EA">
            <w:pPr>
              <w:rPr>
                <w:b/>
              </w:rPr>
            </w:pPr>
            <w:r w:rsidRPr="003B1B29">
              <w:rPr>
                <w:b/>
              </w:rPr>
              <w:t>NOS</w:t>
            </w:r>
          </w:p>
        </w:tc>
      </w:tr>
      <w:tr w:rsidR="007B0A46" w:rsidRPr="003B1B29" w14:paraId="57414DEB" w14:textId="77777777" w:rsidTr="005606F6">
        <w:trPr>
          <w:trHeight w:val="300"/>
        </w:trPr>
        <w:tc>
          <w:tcPr>
            <w:tcW w:w="1844" w:type="dxa"/>
            <w:tcBorders>
              <w:top w:val="single" w:sz="4" w:space="0" w:color="auto"/>
            </w:tcBorders>
            <w:noWrap/>
            <w:hideMark/>
          </w:tcPr>
          <w:p w14:paraId="5CB58869" w14:textId="6D00E3D6" w:rsidR="00F711FA" w:rsidRPr="003B1B29" w:rsidRDefault="00F711FA" w:rsidP="009D00EA">
            <w:proofErr w:type="spellStart"/>
            <w:r w:rsidRPr="003B1B29">
              <w:t>Abd</w:t>
            </w:r>
            <w:proofErr w:type="spellEnd"/>
            <w:r w:rsidRPr="003B1B29">
              <w:t xml:space="preserve"> El-</w:t>
            </w:r>
            <w:proofErr w:type="spellStart"/>
            <w:r w:rsidRPr="003B1B29">
              <w:t>Maqsoud</w:t>
            </w:r>
            <w:proofErr w:type="spellEnd"/>
            <w:r w:rsidR="009D1466" w:rsidRPr="003B1B29">
              <w:t xml:space="preserve"> </w:t>
            </w:r>
            <w:r w:rsidR="009D1466" w:rsidRPr="003B1B29">
              <w:rPr>
                <w:i/>
              </w:rPr>
              <w:t>et al</w:t>
            </w:r>
            <w:r w:rsidRPr="003B1B29">
              <w:fldChar w:fldCharType="begin">
                <w:fldData xml:space="preserve">PEVuZE5vdGU+PENpdGU+PEF1dGhvcj5BYmQgRWwtTWFxc291ZDwvQXV0aG9yPjxZZWFyPjIwMTQ8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</w:fldData>
              </w:fldChar>
            </w:r>
            <w:r w:rsidRPr="003B1B29">
              <w:instrText xml:space="preserve"> ADDIN EN.CITE </w:instrText>
            </w:r>
            <w:r w:rsidRPr="003B1B29">
              <w:fldChar w:fldCharType="begin">
                <w:fldData xml:space="preserve">PEVuZE5vdGU+PENpdGU+PEF1dGhvcj5BYmQgRWwtTWFxc291ZDwvQXV0aG9yPjxZZWFyPjIwMTQ8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</w:fldData>
              </w:fldChar>
            </w:r>
            <w:r w:rsidRPr="003B1B29">
              <w:instrText xml:space="preserve"> ADDIN EN.CITE.DATA </w:instrText>
            </w:r>
            <w:r w:rsidRPr="003B1B29">
              <w:fldChar w:fldCharType="end"/>
            </w:r>
            <w:r w:rsidRPr="003B1B29">
              <w:fldChar w:fldCharType="separate"/>
            </w:r>
            <w:r w:rsidRPr="003B1B29">
              <w:rPr>
                <w:vertAlign w:val="superscript"/>
              </w:rPr>
              <w:t>[</w:t>
            </w:r>
            <w:hyperlink w:anchor="_ENREF_10" w:tooltip="Abd El-Maqsoud, 2014 #9" w:history="1">
              <w:r w:rsidRPr="003B1B29">
                <w:rPr>
                  <w:vertAlign w:val="superscript"/>
                </w:rPr>
                <w:t>10</w:t>
              </w:r>
            </w:hyperlink>
            <w:r w:rsidRPr="003B1B29">
              <w:rPr>
                <w:vertAlign w:val="superscript"/>
              </w:rPr>
              <w:t>]</w:t>
            </w:r>
            <w:r w:rsidRPr="003B1B29">
              <w:fldChar w:fldCharType="end"/>
            </w:r>
          </w:p>
        </w:tc>
        <w:tc>
          <w:tcPr>
            <w:tcW w:w="723" w:type="dxa"/>
            <w:tcBorders>
              <w:top w:val="single" w:sz="4" w:space="0" w:color="auto"/>
            </w:tcBorders>
            <w:vAlign w:val="bottom"/>
          </w:tcPr>
          <w:p w14:paraId="3B3F016E" w14:textId="77777777" w:rsidR="00F711FA" w:rsidRPr="003B1B29" w:rsidRDefault="00F711FA" w:rsidP="009D00EA">
            <w:r w:rsidRPr="003B1B29">
              <w:t>2014</w:t>
            </w:r>
          </w:p>
        </w:tc>
        <w:tc>
          <w:tcPr>
            <w:tcW w:w="1467" w:type="dxa"/>
            <w:tcBorders>
              <w:top w:val="single" w:sz="4" w:space="0" w:color="auto"/>
            </w:tcBorders>
            <w:noWrap/>
            <w:hideMark/>
          </w:tcPr>
          <w:p w14:paraId="7B26B844" w14:textId="77777777" w:rsidR="00F711FA" w:rsidRPr="003B1B29" w:rsidRDefault="00F711FA" w:rsidP="009D00EA">
            <w:r w:rsidRPr="003B1B29">
              <w:t>0/126/126</w:t>
            </w:r>
          </w:p>
        </w:tc>
        <w:tc>
          <w:tcPr>
            <w:tcW w:w="2145" w:type="dxa"/>
            <w:tcBorders>
              <w:top w:val="single" w:sz="4" w:space="0" w:color="auto"/>
            </w:tcBorders>
            <w:noWrap/>
            <w:hideMark/>
          </w:tcPr>
          <w:p w14:paraId="17780AB5" w14:textId="77777777" w:rsidR="00F711FA" w:rsidRPr="003B1B29" w:rsidRDefault="00F711FA" w:rsidP="009D00EA">
            <w:r w:rsidRPr="003B1B29">
              <w:t>42/84</w:t>
            </w:r>
          </w:p>
        </w:tc>
        <w:tc>
          <w:tcPr>
            <w:tcW w:w="1890" w:type="dxa"/>
            <w:tcBorders>
              <w:top w:val="single" w:sz="4" w:space="0" w:color="auto"/>
            </w:tcBorders>
            <w:noWrap/>
            <w:hideMark/>
          </w:tcPr>
          <w:p w14:paraId="733F7AEC" w14:textId="77777777" w:rsidR="00F711FA" w:rsidRPr="003B1B29" w:rsidRDefault="00F711FA" w:rsidP="009D00EA">
            <w:r w:rsidRPr="003B1B29">
              <w:t>NA</w:t>
            </w:r>
          </w:p>
        </w:tc>
        <w:tc>
          <w:tcPr>
            <w:tcW w:w="1530" w:type="dxa"/>
            <w:tcBorders>
              <w:top w:val="single" w:sz="4" w:space="0" w:color="auto"/>
            </w:tcBorders>
            <w:noWrap/>
            <w:hideMark/>
          </w:tcPr>
          <w:p w14:paraId="655BA046" w14:textId="77777777" w:rsidR="00F711FA" w:rsidRPr="003B1B29" w:rsidRDefault="00F711FA" w:rsidP="009D00EA">
            <w:r w:rsidRPr="003B1B29">
              <w:t>IBC</w:t>
            </w:r>
          </w:p>
        </w:tc>
        <w:tc>
          <w:tcPr>
            <w:tcW w:w="2340" w:type="dxa"/>
            <w:tcBorders>
              <w:top w:val="single" w:sz="4" w:space="0" w:color="auto"/>
            </w:tcBorders>
            <w:noWrap/>
            <w:hideMark/>
          </w:tcPr>
          <w:p w14:paraId="0720970B" w14:textId="77777777" w:rsidR="00F711FA" w:rsidRPr="003B1B29" w:rsidRDefault="00F711FA" w:rsidP="009D00EA">
            <w:r w:rsidRPr="003B1B29">
              <w:t>LNM</w:t>
            </w:r>
          </w:p>
        </w:tc>
        <w:tc>
          <w:tcPr>
            <w:tcW w:w="2160" w:type="dxa"/>
            <w:tcBorders>
              <w:top w:val="single" w:sz="4" w:space="0" w:color="auto"/>
            </w:tcBorders>
            <w:noWrap/>
            <w:hideMark/>
          </w:tcPr>
          <w:p w14:paraId="084F2CE8" w14:textId="77777777" w:rsidR="00F711FA" w:rsidRPr="003B1B29" w:rsidRDefault="00F711FA" w:rsidP="009D00EA">
            <w:r w:rsidRPr="003B1B29">
              <w:t>NA</w:t>
            </w:r>
          </w:p>
        </w:tc>
        <w:tc>
          <w:tcPr>
            <w:tcW w:w="900" w:type="dxa"/>
            <w:tcBorders>
              <w:top w:val="single" w:sz="4" w:space="0" w:color="auto"/>
            </w:tcBorders>
            <w:noWrap/>
            <w:hideMark/>
          </w:tcPr>
          <w:p w14:paraId="607A84B0" w14:textId="77777777" w:rsidR="00F711FA" w:rsidRPr="003B1B29" w:rsidRDefault="00F711FA" w:rsidP="009D00EA">
            <w:r w:rsidRPr="003B1B29">
              <w:t>7</w:t>
            </w:r>
          </w:p>
        </w:tc>
      </w:tr>
      <w:tr w:rsidR="007B0A46" w:rsidRPr="003B1B29" w14:paraId="41C74F4F" w14:textId="77777777" w:rsidTr="005606F6">
        <w:trPr>
          <w:trHeight w:val="300"/>
        </w:trPr>
        <w:tc>
          <w:tcPr>
            <w:tcW w:w="1844" w:type="dxa"/>
            <w:noWrap/>
            <w:hideMark/>
          </w:tcPr>
          <w:p w14:paraId="7F57257B" w14:textId="77777777" w:rsidR="00F711FA" w:rsidRPr="003B1B29" w:rsidRDefault="00F711FA" w:rsidP="009D00EA">
            <w:r w:rsidRPr="003B1B29">
              <w:t xml:space="preserve">Chen </w:t>
            </w:r>
            <w:r w:rsidRPr="003B1B29">
              <w:rPr>
                <w:i/>
              </w:rPr>
              <w:t>et al</w:t>
            </w:r>
            <w:r w:rsidRPr="003B1B29">
              <w:fldChar w:fldCharType="begin">
                <w:fldData xml:space="preserve">PEVuZE5vdGU+PENpdGU+PEF1dGhvcj5DaGVuPC9BdXRob3I+PFllYXI+MjAxNjwvWWVhcj48UmVj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=
</w:fldData>
              </w:fldChar>
            </w:r>
            <w:r w:rsidRPr="003B1B29">
              <w:instrText xml:space="preserve"> ADDIN EN.CITE </w:instrText>
            </w:r>
            <w:r w:rsidRPr="003B1B29">
              <w:fldChar w:fldCharType="begin">
                <w:fldData xml:space="preserve">PEVuZE5vdGU+PENpdGU+PEF1dGhvcj5DaGVuPC9BdXRob3I+PFllYXI+MjAxNjwvWWVhcj48UmVj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=
</w:fldData>
              </w:fldChar>
            </w:r>
            <w:r w:rsidRPr="003B1B29">
              <w:instrText xml:space="preserve"> ADDIN EN.CITE.DATA </w:instrText>
            </w:r>
            <w:r w:rsidRPr="003B1B29">
              <w:fldChar w:fldCharType="end"/>
            </w:r>
            <w:r w:rsidRPr="003B1B29">
              <w:fldChar w:fldCharType="separate"/>
            </w:r>
            <w:r w:rsidRPr="003B1B29">
              <w:rPr>
                <w:vertAlign w:val="superscript"/>
              </w:rPr>
              <w:t>[</w:t>
            </w:r>
            <w:hyperlink w:anchor="_ENREF_26" w:tooltip="Chen, 2016 #10" w:history="1">
              <w:r w:rsidRPr="003B1B29">
                <w:rPr>
                  <w:vertAlign w:val="superscript"/>
                </w:rPr>
                <w:t>26</w:t>
              </w:r>
            </w:hyperlink>
            <w:r w:rsidRPr="003B1B29">
              <w:rPr>
                <w:vertAlign w:val="superscript"/>
              </w:rPr>
              <w:t>]</w:t>
            </w:r>
            <w:r w:rsidRPr="003B1B29">
              <w:fldChar w:fldCharType="end"/>
            </w:r>
          </w:p>
        </w:tc>
        <w:tc>
          <w:tcPr>
            <w:tcW w:w="723" w:type="dxa"/>
            <w:vAlign w:val="bottom"/>
          </w:tcPr>
          <w:p w14:paraId="4D45DC37" w14:textId="77777777" w:rsidR="00F711FA" w:rsidRPr="003B1B29" w:rsidRDefault="00F711FA" w:rsidP="009D00EA">
            <w:r w:rsidRPr="003B1B29">
              <w:t>2016</w:t>
            </w:r>
          </w:p>
        </w:tc>
        <w:tc>
          <w:tcPr>
            <w:tcW w:w="1467" w:type="dxa"/>
            <w:noWrap/>
            <w:hideMark/>
          </w:tcPr>
          <w:p w14:paraId="0C1DFFA1" w14:textId="77777777" w:rsidR="00F711FA" w:rsidRPr="003B1B29" w:rsidRDefault="00F711FA" w:rsidP="009D00EA">
            <w:r w:rsidRPr="003B1B29">
              <w:t>59/18/77</w:t>
            </w:r>
          </w:p>
        </w:tc>
        <w:tc>
          <w:tcPr>
            <w:tcW w:w="2145" w:type="dxa"/>
            <w:noWrap/>
            <w:hideMark/>
          </w:tcPr>
          <w:p w14:paraId="75E46833" w14:textId="77777777" w:rsidR="00F711FA" w:rsidRPr="003B1B29" w:rsidRDefault="00F711FA" w:rsidP="009D00EA">
            <w:r w:rsidRPr="003B1B29">
              <w:t>28/49</w:t>
            </w:r>
          </w:p>
        </w:tc>
        <w:tc>
          <w:tcPr>
            <w:tcW w:w="1890" w:type="dxa"/>
            <w:noWrap/>
            <w:hideMark/>
          </w:tcPr>
          <w:p w14:paraId="567E6CE1" w14:textId="77777777" w:rsidR="00F711FA" w:rsidRPr="003B1B29" w:rsidRDefault="00F711FA" w:rsidP="009D00EA">
            <w:r w:rsidRPr="003B1B29">
              <w:t>26/51</w:t>
            </w:r>
          </w:p>
        </w:tc>
        <w:tc>
          <w:tcPr>
            <w:tcW w:w="1530" w:type="dxa"/>
            <w:noWrap/>
            <w:hideMark/>
          </w:tcPr>
          <w:p w14:paraId="4B23D36C" w14:textId="77777777" w:rsidR="00F711FA" w:rsidRPr="003B1B29" w:rsidRDefault="00F711FA" w:rsidP="009D00EA">
            <w:r w:rsidRPr="003B1B29">
              <w:t>GC</w:t>
            </w:r>
          </w:p>
        </w:tc>
        <w:tc>
          <w:tcPr>
            <w:tcW w:w="2340" w:type="dxa"/>
            <w:noWrap/>
            <w:hideMark/>
          </w:tcPr>
          <w:p w14:paraId="3872AE5A" w14:textId="77777777" w:rsidR="00F711FA" w:rsidRPr="003B1B29" w:rsidRDefault="00F711FA" w:rsidP="009D00EA">
            <w:r w:rsidRPr="003B1B29">
              <w:t>DM, LNM, OS</w:t>
            </w:r>
          </w:p>
        </w:tc>
        <w:tc>
          <w:tcPr>
            <w:tcW w:w="2160" w:type="dxa"/>
            <w:noWrap/>
            <w:hideMark/>
          </w:tcPr>
          <w:p w14:paraId="22977D8D" w14:textId="77777777" w:rsidR="00F711FA" w:rsidRPr="003B1B29" w:rsidRDefault="00F711FA" w:rsidP="009D00EA">
            <w:r w:rsidRPr="003B1B29">
              <w:t>Mu</w:t>
            </w:r>
          </w:p>
        </w:tc>
        <w:tc>
          <w:tcPr>
            <w:tcW w:w="900" w:type="dxa"/>
            <w:noWrap/>
            <w:hideMark/>
          </w:tcPr>
          <w:p w14:paraId="28B84F4F" w14:textId="77777777" w:rsidR="00F711FA" w:rsidRPr="003B1B29" w:rsidRDefault="00F711FA" w:rsidP="009D00EA">
            <w:r w:rsidRPr="003B1B29">
              <w:t>8</w:t>
            </w:r>
          </w:p>
        </w:tc>
      </w:tr>
      <w:tr w:rsidR="007B0A46" w:rsidRPr="003B1B29" w14:paraId="395BE994" w14:textId="77777777" w:rsidTr="005606F6">
        <w:trPr>
          <w:trHeight w:val="300"/>
        </w:trPr>
        <w:tc>
          <w:tcPr>
            <w:tcW w:w="1844" w:type="dxa"/>
            <w:noWrap/>
            <w:hideMark/>
          </w:tcPr>
          <w:p w14:paraId="163A59BA" w14:textId="77777777" w:rsidR="00F711FA" w:rsidRPr="003B1B29" w:rsidRDefault="00F711FA" w:rsidP="009D00EA">
            <w:r w:rsidRPr="003B1B29">
              <w:t xml:space="preserve">Chen </w:t>
            </w:r>
            <w:r w:rsidRPr="003B1B29">
              <w:rPr>
                <w:i/>
              </w:rPr>
              <w:t>et al</w:t>
            </w:r>
            <w:r w:rsidRPr="003B1B29">
              <w:fldChar w:fldCharType="begin"/>
            </w:r>
            <w:r w:rsidRPr="003B1B29">
              <w:instrText xml:space="preserve"> ADDIN EN.CITE &lt;EndNote&gt;&lt;Cite&gt;&lt;Author&gt;Chen&lt;/Author&gt;&lt;Year&gt;2016&lt;/Year&gt;&lt;RecNum&gt;11&lt;/RecNum&gt;&lt;DisplayText&gt;&lt;style face="superscript"&gt;[27]&lt;/style&gt;&lt;/DisplayText&gt;&lt;record&gt;&lt;rec-number&gt;11&lt;/rec-number&gt;&lt;foreign-keys&gt;&lt;key app="EN" db-id="wsap022a8pvrf4et5wvpwzfazfdrat9wavzt" timestamp="1544272756"&gt;11&lt;/key&gt;&lt;/foreign-keys&gt;&lt;ref-type name="Journal Article"&gt;17&lt;/ref-type&gt;&lt;contributors&gt;&lt;authors&gt;&lt;author&gt;Chen, Xiao-Long&lt;/author&gt;&lt;author&gt;Chen, Xin-Zu&lt;/author&gt;&lt;author&gt;Wang, Yi-Gao&lt;/author&gt;&lt;author&gt;He, Du&lt;/author&gt;&lt;author&gt;Lu, Zheng-Hao&lt;/author&gt;&lt;author&gt;Liu, Kai&lt;/author&gt;&lt;author&gt;Zhang, Wei-Han&lt;/author&gt;&lt;author&gt;Wang, Wei&lt;/author&gt;&lt;author&gt;Li, Chang-Chun&lt;/author&gt;&lt;author&gt;Xue, Lian&lt;/author&gt;&lt;author&gt;Zhao, Lin-Yong&lt;/author&gt;&lt;author&gt;Yang, Kun&lt;/author&gt;&lt;author&gt;Liu, Jian-Ping&lt;/author&gt;&lt;author&gt;Zhou, Zong-Guang&lt;/author&gt;&lt;author&gt;Hu, Jian-Kun&lt;/author&gt;&lt;author&gt;Mo, Xian-Ming&lt;/author&gt;&lt;/authors&gt;&lt;/contributors&gt;&lt;titles&gt;&lt;title&gt;Clinical significance of putative markers of cancer stem cells in gastric cancer: A retrospective cohort study&lt;/title&gt;&lt;secondary-title&gt;Oncotarget&lt;/secondary-title&gt;&lt;/titles&gt;&lt;periodical&gt;&lt;full-title&gt;Oncotarget&lt;/full-title&gt;&lt;/periodical&gt;&lt;pages&gt;62049-62069&lt;/pages&gt;&lt;volume&gt;7&lt;/volume&gt;&lt;number&gt;38&lt;/number&gt;&lt;dates&gt;&lt;year&gt;2016&lt;/year&gt;&lt;/dates&gt;&lt;publisher&gt;Impact Journals LLC&lt;/publisher&gt;&lt;isbn&gt;1949-2553&lt;/isbn&gt;&lt;accession-num&gt;27557490&lt;/accession-num&gt;&lt;urls&gt;&lt;related-urls&gt;&lt;url&gt;https://www.ncbi.nlm.nih.gov/pubmed/27557490&lt;/url&gt;&lt;url&gt;https://www.ncbi.nlm.nih.gov/pmc/PMC5308710/&lt;/url&gt;&lt;/related-urls&gt;&lt;/urls&gt;&lt;electronic-resource-num&gt;10.18632/oncotarget.11384&lt;/electronic-resource-num&gt;&lt;remote-database-name&gt;PubMed&lt;/remote-database-name&gt;&lt;/record&gt;&lt;/Cite&gt;&lt;/EndNote&gt;</w:instrText>
            </w:r>
            <w:r w:rsidRPr="003B1B29">
              <w:fldChar w:fldCharType="separate"/>
            </w:r>
            <w:r w:rsidRPr="003B1B29">
              <w:rPr>
                <w:vertAlign w:val="superscript"/>
              </w:rPr>
              <w:t>[</w:t>
            </w:r>
            <w:hyperlink w:anchor="_ENREF_27" w:tooltip="Chen, 2016 #11" w:history="1">
              <w:r w:rsidRPr="003B1B29">
                <w:rPr>
                  <w:vertAlign w:val="superscript"/>
                </w:rPr>
                <w:t>27</w:t>
              </w:r>
            </w:hyperlink>
            <w:r w:rsidRPr="003B1B29">
              <w:rPr>
                <w:vertAlign w:val="superscript"/>
              </w:rPr>
              <w:t>]</w:t>
            </w:r>
            <w:r w:rsidRPr="003B1B29">
              <w:fldChar w:fldCharType="end"/>
            </w:r>
          </w:p>
        </w:tc>
        <w:tc>
          <w:tcPr>
            <w:tcW w:w="723" w:type="dxa"/>
            <w:vAlign w:val="bottom"/>
          </w:tcPr>
          <w:p w14:paraId="5790E7BF" w14:textId="77777777" w:rsidR="00F711FA" w:rsidRPr="003B1B29" w:rsidRDefault="00F711FA" w:rsidP="009D00EA">
            <w:r w:rsidRPr="003B1B29">
              <w:t>2016</w:t>
            </w:r>
          </w:p>
        </w:tc>
        <w:tc>
          <w:tcPr>
            <w:tcW w:w="1467" w:type="dxa"/>
            <w:noWrap/>
            <w:hideMark/>
          </w:tcPr>
          <w:p w14:paraId="6D17668C" w14:textId="77777777" w:rsidR="00F711FA" w:rsidRPr="003B1B29" w:rsidRDefault="00F711FA" w:rsidP="009D00EA">
            <w:r w:rsidRPr="003B1B29">
              <w:t>233/74/307</w:t>
            </w:r>
          </w:p>
        </w:tc>
        <w:tc>
          <w:tcPr>
            <w:tcW w:w="2145" w:type="dxa"/>
            <w:noWrap/>
            <w:hideMark/>
          </w:tcPr>
          <w:p w14:paraId="35C5F2BC" w14:textId="77777777" w:rsidR="00F711FA" w:rsidRPr="003B1B29" w:rsidRDefault="00F711FA" w:rsidP="009D00EA">
            <w:r w:rsidRPr="003B1B29">
              <w:t>96/211</w:t>
            </w:r>
          </w:p>
        </w:tc>
        <w:tc>
          <w:tcPr>
            <w:tcW w:w="1890" w:type="dxa"/>
            <w:noWrap/>
            <w:hideMark/>
          </w:tcPr>
          <w:p w14:paraId="05FDE31A" w14:textId="77777777" w:rsidR="00F711FA" w:rsidRPr="003B1B29" w:rsidRDefault="00F711FA" w:rsidP="009D00EA">
            <w:r w:rsidRPr="003B1B29">
              <w:t>95/212</w:t>
            </w:r>
          </w:p>
        </w:tc>
        <w:tc>
          <w:tcPr>
            <w:tcW w:w="1530" w:type="dxa"/>
            <w:noWrap/>
            <w:hideMark/>
          </w:tcPr>
          <w:p w14:paraId="77FE16E3" w14:textId="77777777" w:rsidR="00F711FA" w:rsidRPr="003B1B29" w:rsidRDefault="00F711FA" w:rsidP="009D00EA">
            <w:r w:rsidRPr="003B1B29">
              <w:t>GC</w:t>
            </w:r>
          </w:p>
        </w:tc>
        <w:tc>
          <w:tcPr>
            <w:tcW w:w="2340" w:type="dxa"/>
            <w:noWrap/>
            <w:hideMark/>
          </w:tcPr>
          <w:p w14:paraId="69C0F660" w14:textId="77777777" w:rsidR="00F711FA" w:rsidRPr="003B1B29" w:rsidRDefault="00F711FA" w:rsidP="009D00EA">
            <w:r w:rsidRPr="003B1B29">
              <w:t>DM, LNM</w:t>
            </w:r>
          </w:p>
        </w:tc>
        <w:tc>
          <w:tcPr>
            <w:tcW w:w="2160" w:type="dxa"/>
            <w:noWrap/>
            <w:hideMark/>
          </w:tcPr>
          <w:p w14:paraId="2AB8C114" w14:textId="77777777" w:rsidR="00F711FA" w:rsidRPr="003B1B29" w:rsidRDefault="00F711FA" w:rsidP="009D00EA">
            <w:r w:rsidRPr="003B1B29">
              <w:t>NA</w:t>
            </w:r>
          </w:p>
        </w:tc>
        <w:tc>
          <w:tcPr>
            <w:tcW w:w="900" w:type="dxa"/>
            <w:noWrap/>
            <w:hideMark/>
          </w:tcPr>
          <w:p w14:paraId="0CD3EDF1" w14:textId="77777777" w:rsidR="00F711FA" w:rsidRPr="003B1B29" w:rsidRDefault="00F711FA" w:rsidP="009D00EA">
            <w:r w:rsidRPr="003B1B29">
              <w:t>8</w:t>
            </w:r>
          </w:p>
        </w:tc>
      </w:tr>
      <w:tr w:rsidR="007B0A46" w:rsidRPr="003B1B29" w14:paraId="2C6ED6AC" w14:textId="77777777" w:rsidTr="005606F6">
        <w:trPr>
          <w:trHeight w:val="300"/>
        </w:trPr>
        <w:tc>
          <w:tcPr>
            <w:tcW w:w="1844" w:type="dxa"/>
            <w:noWrap/>
            <w:hideMark/>
          </w:tcPr>
          <w:p w14:paraId="161CA0FE" w14:textId="77777777" w:rsidR="00F711FA" w:rsidRPr="003B1B29" w:rsidRDefault="00F711FA" w:rsidP="009D00EA">
            <w:r w:rsidRPr="003B1B29">
              <w:t xml:space="preserve">Chuang </w:t>
            </w:r>
            <w:r w:rsidRPr="003B1B29">
              <w:rPr>
                <w:i/>
              </w:rPr>
              <w:t>et al</w:t>
            </w:r>
            <w:r w:rsidRPr="003B1B29">
              <w:fldChar w:fldCharType="begin"/>
            </w:r>
            <w:r w:rsidRPr="003B1B29">
              <w:instrText xml:space="preserve"> ADDIN EN.CITE &lt;EndNote&gt;&lt;Cite&gt;&lt;Author&gt;Chuang&lt;/Author&gt;&lt;Year&gt;2015&lt;/Year&gt;&lt;RecNum&gt;12&lt;/RecNum&gt;&lt;DisplayText&gt;&lt;style face="superscript"&gt;[14]&lt;/style&gt;&lt;/DisplayText&gt;&lt;record&gt;&lt;rec-number&gt;12&lt;/rec-number&gt;&lt;foreign-keys&gt;&lt;key app="EN" db-id="wsap022a8pvrf4et5wvpwzfazfdrat9wavzt" timestamp="1544272790"&gt;12&lt;/key&gt;&lt;/foreign-keys&gt;&lt;ref-type name="Journal Article"&gt;17&lt;/ref-type&gt;&lt;contributors&gt;&lt;authors&gt;&lt;author&gt;Chuang, Wen-Yu&lt;/author&gt;&lt;author&gt;Chang, Yu-Sun&lt;/author&gt;&lt;author&gt;Chao, Yin-Kai&lt;/author&gt;&lt;author&gt;Yeh, Chi-Ju&lt;/author&gt;&lt;author&gt;Liu, Yun-Hen&lt;/author&gt;&lt;author&gt;Tseng, Chen-Kan&lt;/author&gt;&lt;author&gt;Chang, Hsien-Kun&lt;/author&gt;&lt;author&gt;Wan, Yung-Liang&lt;/author&gt;&lt;author&gt;Hsueh, Chuen&lt;/author&gt;&lt;/authors&gt;&lt;/contributors&gt;&lt;titles&gt;&lt;title&gt;High sex determining region Y-box 2 (SOX2) expression correlates with absence of nodal metastasis in esophageal squamous cell carcinoma&lt;/title&gt;&lt;secondary-title&gt;Int J Clin Exp Pathol&lt;/secondary-title&gt;&lt;/titles&gt;&lt;periodical&gt;&lt;full-title&gt;Int J Clin Exp Pathol&lt;/full-title&gt;&lt;/periodical&gt;&lt;pages&gt;9248-9255&lt;/pages&gt;&lt;volume&gt;8&lt;/volume&gt;&lt;number&gt;8&lt;/number&gt;&lt;dates&gt;&lt;year&gt;2015&lt;/year&gt;&lt;/dates&gt;&lt;publisher&gt;e-Century Publishing Corporation&lt;/publisher&gt;&lt;isbn&gt;1936-2625&lt;/isbn&gt;&lt;accession-num&gt;26464673&lt;/accession-num&gt;&lt;urls&gt;&lt;related-urls&gt;&lt;url&gt;https://www.ncbi.nlm.nih.gov/pubmed/26464673&lt;/url&gt;&lt;url&gt;https://www.ncbi.nlm.nih.gov/pmc/PMC4583905/&lt;/url&gt;&lt;/related-urls&gt;&lt;/urls&gt;&lt;remote-database-name&gt;PubMed&lt;/remote-database-name&gt;&lt;/record&gt;&lt;/Cite&gt;&lt;/EndNote&gt;</w:instrText>
            </w:r>
            <w:r w:rsidRPr="003B1B29">
              <w:fldChar w:fldCharType="separate"/>
            </w:r>
            <w:r w:rsidRPr="003B1B29">
              <w:rPr>
                <w:vertAlign w:val="superscript"/>
              </w:rPr>
              <w:t>[</w:t>
            </w:r>
            <w:hyperlink w:anchor="_ENREF_14" w:tooltip="Chuang, 2015 #12" w:history="1">
              <w:r w:rsidRPr="003B1B29">
                <w:rPr>
                  <w:vertAlign w:val="superscript"/>
                </w:rPr>
                <w:t>14</w:t>
              </w:r>
            </w:hyperlink>
            <w:r w:rsidRPr="003B1B29">
              <w:rPr>
                <w:vertAlign w:val="superscript"/>
              </w:rPr>
              <w:t>]</w:t>
            </w:r>
            <w:r w:rsidRPr="003B1B29">
              <w:fldChar w:fldCharType="end"/>
            </w:r>
          </w:p>
        </w:tc>
        <w:tc>
          <w:tcPr>
            <w:tcW w:w="723" w:type="dxa"/>
            <w:vAlign w:val="bottom"/>
          </w:tcPr>
          <w:p w14:paraId="6358FC06" w14:textId="77777777" w:rsidR="00F711FA" w:rsidRPr="003B1B29" w:rsidRDefault="00F711FA" w:rsidP="009D00EA">
            <w:r w:rsidRPr="003B1B29">
              <w:t>2015</w:t>
            </w:r>
          </w:p>
        </w:tc>
        <w:tc>
          <w:tcPr>
            <w:tcW w:w="1467" w:type="dxa"/>
            <w:noWrap/>
            <w:hideMark/>
          </w:tcPr>
          <w:p w14:paraId="67C96485" w14:textId="77777777" w:rsidR="00F711FA" w:rsidRPr="003B1B29" w:rsidRDefault="00F711FA" w:rsidP="009D00EA">
            <w:r w:rsidRPr="003B1B29">
              <w:t>72/3/75</w:t>
            </w:r>
          </w:p>
        </w:tc>
        <w:tc>
          <w:tcPr>
            <w:tcW w:w="2145" w:type="dxa"/>
            <w:noWrap/>
            <w:hideMark/>
          </w:tcPr>
          <w:p w14:paraId="34222333" w14:textId="77777777" w:rsidR="00F711FA" w:rsidRPr="003B1B29" w:rsidRDefault="00F711FA" w:rsidP="009D00EA">
            <w:r w:rsidRPr="003B1B29">
              <w:t>40/35</w:t>
            </w:r>
          </w:p>
        </w:tc>
        <w:tc>
          <w:tcPr>
            <w:tcW w:w="1890" w:type="dxa"/>
            <w:noWrap/>
            <w:hideMark/>
          </w:tcPr>
          <w:p w14:paraId="1CAD300D" w14:textId="77777777" w:rsidR="00F711FA" w:rsidRPr="003B1B29" w:rsidRDefault="00F711FA" w:rsidP="009D00EA">
            <w:r w:rsidRPr="003B1B29">
              <w:t>21/27</w:t>
            </w:r>
          </w:p>
        </w:tc>
        <w:tc>
          <w:tcPr>
            <w:tcW w:w="1530" w:type="dxa"/>
            <w:noWrap/>
            <w:hideMark/>
          </w:tcPr>
          <w:p w14:paraId="3B191201" w14:textId="77777777" w:rsidR="00F711FA" w:rsidRPr="003B1B29" w:rsidRDefault="00F711FA" w:rsidP="009D00EA">
            <w:r w:rsidRPr="003B1B29">
              <w:t>ESCC</w:t>
            </w:r>
          </w:p>
        </w:tc>
        <w:tc>
          <w:tcPr>
            <w:tcW w:w="2340" w:type="dxa"/>
            <w:noWrap/>
            <w:hideMark/>
          </w:tcPr>
          <w:p w14:paraId="4BD47B71" w14:textId="77777777" w:rsidR="00F711FA" w:rsidRPr="003B1B29" w:rsidRDefault="00F711FA" w:rsidP="009D00EA">
            <w:r w:rsidRPr="003B1B29">
              <w:t>DM, LNM</w:t>
            </w:r>
          </w:p>
        </w:tc>
        <w:tc>
          <w:tcPr>
            <w:tcW w:w="2160" w:type="dxa"/>
            <w:noWrap/>
            <w:hideMark/>
          </w:tcPr>
          <w:p w14:paraId="3190780A" w14:textId="77777777" w:rsidR="00F711FA" w:rsidRPr="003B1B29" w:rsidRDefault="00F711FA" w:rsidP="009D00EA">
            <w:r w:rsidRPr="003B1B29">
              <w:t>NA</w:t>
            </w:r>
          </w:p>
        </w:tc>
        <w:tc>
          <w:tcPr>
            <w:tcW w:w="900" w:type="dxa"/>
            <w:noWrap/>
            <w:hideMark/>
          </w:tcPr>
          <w:p w14:paraId="0E59F73F" w14:textId="77777777" w:rsidR="00F711FA" w:rsidRPr="003B1B29" w:rsidRDefault="00F711FA" w:rsidP="009D00EA">
            <w:r w:rsidRPr="003B1B29">
              <w:t>6</w:t>
            </w:r>
          </w:p>
        </w:tc>
      </w:tr>
      <w:tr w:rsidR="007B0A46" w:rsidRPr="003B1B29" w14:paraId="2B15DA45" w14:textId="77777777" w:rsidTr="005606F6">
        <w:trPr>
          <w:trHeight w:val="300"/>
        </w:trPr>
        <w:tc>
          <w:tcPr>
            <w:tcW w:w="1844" w:type="dxa"/>
            <w:noWrap/>
            <w:hideMark/>
          </w:tcPr>
          <w:p w14:paraId="332E5376" w14:textId="77777777" w:rsidR="00F711FA" w:rsidRPr="003B1B29" w:rsidRDefault="00F711FA" w:rsidP="009D00EA">
            <w:r w:rsidRPr="003B1B29">
              <w:t xml:space="preserve">Dai </w:t>
            </w:r>
            <w:r w:rsidRPr="003B1B29">
              <w:rPr>
                <w:i/>
              </w:rPr>
              <w:t>et al</w:t>
            </w:r>
            <w:r w:rsidRPr="003B1B29">
              <w:fldChar w:fldCharType="begin">
                <w:fldData xml:space="preserve">PEVuZE5vdGU+PENpdGU+PEF1dGhvcj5EYWk8L0F1dGhvcj48WWVhcj4yMDE0PC9ZZWFyPjxSZWNO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</w:fldData>
              </w:fldChar>
            </w:r>
            <w:r w:rsidRPr="003B1B29">
              <w:instrText xml:space="preserve"> ADDIN EN.CITE </w:instrText>
            </w:r>
            <w:r w:rsidRPr="003B1B29">
              <w:fldChar w:fldCharType="begin">
                <w:fldData xml:space="preserve">PEVuZE5vdGU+PENpdGU+PEF1dGhvcj5EYWk8L0F1dGhvcj48WWVhcj4yMDE0PC9ZZWFyPjxSZWNO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</w:fldData>
              </w:fldChar>
            </w:r>
            <w:r w:rsidRPr="003B1B29">
              <w:instrText xml:space="preserve"> ADDIN EN.CITE.DATA </w:instrText>
            </w:r>
            <w:r w:rsidRPr="003B1B29">
              <w:fldChar w:fldCharType="end"/>
            </w:r>
            <w:r w:rsidRPr="003B1B29">
              <w:fldChar w:fldCharType="separate"/>
            </w:r>
            <w:r w:rsidRPr="003B1B29">
              <w:rPr>
                <w:vertAlign w:val="superscript"/>
              </w:rPr>
              <w:t>[</w:t>
            </w:r>
            <w:hyperlink w:anchor="_ENREF_17" w:tooltip="Dai, 2014 #13" w:history="1">
              <w:r w:rsidRPr="003B1B29">
                <w:rPr>
                  <w:vertAlign w:val="superscript"/>
                </w:rPr>
                <w:t>17</w:t>
              </w:r>
            </w:hyperlink>
            <w:r w:rsidRPr="003B1B29">
              <w:rPr>
                <w:vertAlign w:val="superscript"/>
              </w:rPr>
              <w:t>]</w:t>
            </w:r>
            <w:r w:rsidRPr="003B1B29">
              <w:fldChar w:fldCharType="end"/>
            </w:r>
          </w:p>
        </w:tc>
        <w:tc>
          <w:tcPr>
            <w:tcW w:w="723" w:type="dxa"/>
            <w:vAlign w:val="bottom"/>
          </w:tcPr>
          <w:p w14:paraId="13449A94" w14:textId="77777777" w:rsidR="00F711FA" w:rsidRPr="003B1B29" w:rsidRDefault="00F711FA" w:rsidP="009D00EA">
            <w:r w:rsidRPr="003B1B29">
              <w:t>2014</w:t>
            </w:r>
          </w:p>
        </w:tc>
        <w:tc>
          <w:tcPr>
            <w:tcW w:w="1467" w:type="dxa"/>
            <w:noWrap/>
            <w:hideMark/>
          </w:tcPr>
          <w:p w14:paraId="49EAE8E5" w14:textId="77777777" w:rsidR="00F711FA" w:rsidRPr="003B1B29" w:rsidRDefault="00F711FA" w:rsidP="009D00EA">
            <w:r w:rsidRPr="003B1B29">
              <w:t>75/56/131</w:t>
            </w:r>
          </w:p>
        </w:tc>
        <w:tc>
          <w:tcPr>
            <w:tcW w:w="2145" w:type="dxa"/>
            <w:noWrap/>
            <w:hideMark/>
          </w:tcPr>
          <w:p w14:paraId="53F57DD2" w14:textId="77777777" w:rsidR="00F711FA" w:rsidRPr="003B1B29" w:rsidRDefault="00F711FA" w:rsidP="009D00EA">
            <w:r w:rsidRPr="003B1B29">
              <w:t>82/49</w:t>
            </w:r>
          </w:p>
        </w:tc>
        <w:tc>
          <w:tcPr>
            <w:tcW w:w="1890" w:type="dxa"/>
            <w:noWrap/>
            <w:hideMark/>
          </w:tcPr>
          <w:p w14:paraId="0BE8B8F5" w14:textId="77777777" w:rsidR="00F711FA" w:rsidRPr="003B1B29" w:rsidRDefault="00F711FA" w:rsidP="009D00EA">
            <w:r w:rsidRPr="003B1B29">
              <w:t>77/54</w:t>
            </w:r>
          </w:p>
        </w:tc>
        <w:tc>
          <w:tcPr>
            <w:tcW w:w="1530" w:type="dxa"/>
            <w:noWrap/>
            <w:hideMark/>
          </w:tcPr>
          <w:p w14:paraId="7A0C5668" w14:textId="77777777" w:rsidR="00F711FA" w:rsidRPr="003B1B29" w:rsidRDefault="00F711FA" w:rsidP="009D00EA">
            <w:r w:rsidRPr="003B1B29">
              <w:t>ACC</w:t>
            </w:r>
          </w:p>
        </w:tc>
        <w:tc>
          <w:tcPr>
            <w:tcW w:w="2340" w:type="dxa"/>
            <w:noWrap/>
            <w:hideMark/>
          </w:tcPr>
          <w:p w14:paraId="465BD7F4" w14:textId="77777777" w:rsidR="00F711FA" w:rsidRPr="003B1B29" w:rsidRDefault="00F711FA" w:rsidP="009D00EA">
            <w:r w:rsidRPr="003B1B29">
              <w:t>DM, OS, DFS</w:t>
            </w:r>
          </w:p>
        </w:tc>
        <w:tc>
          <w:tcPr>
            <w:tcW w:w="2160" w:type="dxa"/>
            <w:noWrap/>
            <w:hideMark/>
          </w:tcPr>
          <w:p w14:paraId="4C78955D" w14:textId="77777777" w:rsidR="00F711FA" w:rsidRPr="003B1B29" w:rsidRDefault="00F711FA" w:rsidP="009D00EA">
            <w:r w:rsidRPr="003B1B29">
              <w:t>Mu</w:t>
            </w:r>
          </w:p>
        </w:tc>
        <w:tc>
          <w:tcPr>
            <w:tcW w:w="900" w:type="dxa"/>
            <w:noWrap/>
            <w:hideMark/>
          </w:tcPr>
          <w:p w14:paraId="4906F5F0" w14:textId="77777777" w:rsidR="00F711FA" w:rsidRPr="003B1B29" w:rsidRDefault="00F711FA" w:rsidP="009D00EA">
            <w:r w:rsidRPr="003B1B29">
              <w:t>7</w:t>
            </w:r>
          </w:p>
        </w:tc>
      </w:tr>
      <w:tr w:rsidR="007B0A46" w:rsidRPr="003B1B29" w14:paraId="1F0D80FC" w14:textId="77777777" w:rsidTr="005606F6">
        <w:trPr>
          <w:trHeight w:val="300"/>
        </w:trPr>
        <w:tc>
          <w:tcPr>
            <w:tcW w:w="1844" w:type="dxa"/>
            <w:noWrap/>
            <w:hideMark/>
          </w:tcPr>
          <w:p w14:paraId="006359FE" w14:textId="77777777" w:rsidR="00F711FA" w:rsidRPr="003B1B29" w:rsidRDefault="00F711FA" w:rsidP="009D00EA">
            <w:r w:rsidRPr="003B1B29">
              <w:t xml:space="preserve">Ge </w:t>
            </w:r>
            <w:r w:rsidRPr="003B1B29">
              <w:rPr>
                <w:i/>
              </w:rPr>
              <w:t>et al</w:t>
            </w:r>
            <w:r w:rsidRPr="003B1B29">
              <w:fldChar w:fldCharType="begin">
                <w:fldData xml:space="preserve">PEVuZE5vdGU+PENpdGU+PEF1dGhvcj5HZTwvQXV0aG9yPjxZZWFyPjIwMTA8L1llYXI+PFJlY051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==
</w:fldData>
              </w:fldChar>
            </w:r>
            <w:r w:rsidRPr="003B1B29">
              <w:instrText xml:space="preserve"> ADDIN EN.CITE </w:instrText>
            </w:r>
            <w:r w:rsidRPr="003B1B29">
              <w:fldChar w:fldCharType="begin">
                <w:fldData xml:space="preserve">PEVuZE5vdGU+PENpdGU+PEF1dGhvcj5HZTwvQXV0aG9yPjxZZWFyPjIwMTA8L1llYXI+PFJlY051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==
</w:fldData>
              </w:fldChar>
            </w:r>
            <w:r w:rsidRPr="003B1B29">
              <w:instrText xml:space="preserve"> ADDIN EN.CITE.DATA </w:instrText>
            </w:r>
            <w:r w:rsidRPr="003B1B29">
              <w:fldChar w:fldCharType="end"/>
            </w:r>
            <w:r w:rsidRPr="003B1B29">
              <w:fldChar w:fldCharType="separate"/>
            </w:r>
            <w:r w:rsidRPr="003B1B29">
              <w:rPr>
                <w:vertAlign w:val="superscript"/>
              </w:rPr>
              <w:t>[</w:t>
            </w:r>
            <w:hyperlink w:anchor="_ENREF_18" w:tooltip="Ge, 2010 #14" w:history="1">
              <w:r w:rsidRPr="003B1B29">
                <w:rPr>
                  <w:vertAlign w:val="superscript"/>
                </w:rPr>
                <w:t>18</w:t>
              </w:r>
            </w:hyperlink>
            <w:r w:rsidRPr="003B1B29">
              <w:rPr>
                <w:vertAlign w:val="superscript"/>
              </w:rPr>
              <w:t>]</w:t>
            </w:r>
            <w:r w:rsidRPr="003B1B29">
              <w:fldChar w:fldCharType="end"/>
            </w:r>
          </w:p>
        </w:tc>
        <w:tc>
          <w:tcPr>
            <w:tcW w:w="723" w:type="dxa"/>
            <w:vAlign w:val="bottom"/>
          </w:tcPr>
          <w:p w14:paraId="7E801F57" w14:textId="77777777" w:rsidR="00F711FA" w:rsidRPr="003B1B29" w:rsidRDefault="00F711FA" w:rsidP="009D00EA">
            <w:r w:rsidRPr="003B1B29">
              <w:t>2010</w:t>
            </w:r>
          </w:p>
        </w:tc>
        <w:tc>
          <w:tcPr>
            <w:tcW w:w="1467" w:type="dxa"/>
            <w:noWrap/>
            <w:hideMark/>
          </w:tcPr>
          <w:p w14:paraId="143F440C" w14:textId="77777777" w:rsidR="00F711FA" w:rsidRPr="003B1B29" w:rsidRDefault="00F711FA" w:rsidP="009D00EA">
            <w:r w:rsidRPr="003B1B29">
              <w:t>84/1/85</w:t>
            </w:r>
          </w:p>
        </w:tc>
        <w:tc>
          <w:tcPr>
            <w:tcW w:w="2145" w:type="dxa"/>
            <w:noWrap/>
            <w:hideMark/>
          </w:tcPr>
          <w:p w14:paraId="5A223063" w14:textId="77777777" w:rsidR="00F711FA" w:rsidRPr="003B1B29" w:rsidRDefault="00F711FA" w:rsidP="009D00EA">
            <w:r w:rsidRPr="003B1B29">
              <w:t>67/18</w:t>
            </w:r>
          </w:p>
        </w:tc>
        <w:tc>
          <w:tcPr>
            <w:tcW w:w="1890" w:type="dxa"/>
            <w:noWrap/>
            <w:hideMark/>
          </w:tcPr>
          <w:p w14:paraId="6CA7305C" w14:textId="77777777" w:rsidR="00F711FA" w:rsidRPr="003B1B29" w:rsidRDefault="00F711FA" w:rsidP="009D00EA">
            <w:r w:rsidRPr="003B1B29">
              <w:t>21/64</w:t>
            </w:r>
          </w:p>
        </w:tc>
        <w:tc>
          <w:tcPr>
            <w:tcW w:w="1530" w:type="dxa"/>
            <w:noWrap/>
            <w:hideMark/>
          </w:tcPr>
          <w:p w14:paraId="64F736ED" w14:textId="77777777" w:rsidR="00F711FA" w:rsidRPr="003B1B29" w:rsidRDefault="00F711FA" w:rsidP="009D00EA">
            <w:r w:rsidRPr="003B1B29">
              <w:t>HSCC</w:t>
            </w:r>
          </w:p>
        </w:tc>
        <w:tc>
          <w:tcPr>
            <w:tcW w:w="2340" w:type="dxa"/>
            <w:noWrap/>
            <w:hideMark/>
          </w:tcPr>
          <w:p w14:paraId="7B030586" w14:textId="77777777" w:rsidR="00F711FA" w:rsidRPr="003B1B29" w:rsidRDefault="00F711FA" w:rsidP="009D00EA">
            <w:r w:rsidRPr="003B1B29">
              <w:t>LNM, OS, DFS</w:t>
            </w:r>
          </w:p>
        </w:tc>
        <w:tc>
          <w:tcPr>
            <w:tcW w:w="2160" w:type="dxa"/>
            <w:noWrap/>
            <w:hideMark/>
          </w:tcPr>
          <w:p w14:paraId="3DF7E74E" w14:textId="77777777" w:rsidR="00F711FA" w:rsidRPr="003B1B29" w:rsidRDefault="00F711FA" w:rsidP="009D00EA">
            <w:r w:rsidRPr="003B1B29">
              <w:t>Mu</w:t>
            </w:r>
          </w:p>
        </w:tc>
        <w:tc>
          <w:tcPr>
            <w:tcW w:w="900" w:type="dxa"/>
            <w:noWrap/>
            <w:hideMark/>
          </w:tcPr>
          <w:p w14:paraId="6A717E77" w14:textId="77777777" w:rsidR="00F711FA" w:rsidRPr="003B1B29" w:rsidRDefault="00F711FA" w:rsidP="009D00EA">
            <w:r w:rsidRPr="003B1B29">
              <w:t>7</w:t>
            </w:r>
          </w:p>
        </w:tc>
      </w:tr>
      <w:tr w:rsidR="007B0A46" w:rsidRPr="003B1B29" w14:paraId="18DCAD33" w14:textId="77777777" w:rsidTr="005606F6">
        <w:trPr>
          <w:trHeight w:val="300"/>
        </w:trPr>
        <w:tc>
          <w:tcPr>
            <w:tcW w:w="1844" w:type="dxa"/>
            <w:noWrap/>
            <w:hideMark/>
          </w:tcPr>
          <w:p w14:paraId="641A10A5" w14:textId="77777777" w:rsidR="00F711FA" w:rsidRPr="003B1B29" w:rsidRDefault="00F711FA" w:rsidP="009D00EA">
            <w:r w:rsidRPr="003B1B29">
              <w:t xml:space="preserve">González-Márquez </w:t>
            </w:r>
            <w:r w:rsidRPr="003B1B29">
              <w:rPr>
                <w:i/>
              </w:rPr>
              <w:t>et al</w:t>
            </w:r>
            <w:r w:rsidRPr="003B1B29">
              <w:fldChar w:fldCharType="begin">
                <w:fldData xml:space="preserve">PEVuZE5vdGU+PENpdGU+PEF1dGhvcj5Hb256YWxlei1NYXJxdWV6PC9BdXRob3I+PFllYXI+MjAx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</w:fldData>
              </w:fldChar>
            </w:r>
            <w:r w:rsidRPr="003B1B29">
              <w:instrText xml:space="preserve"> ADDIN EN.CITE </w:instrText>
            </w:r>
            <w:r w:rsidRPr="003B1B29">
              <w:fldChar w:fldCharType="begin">
                <w:fldData xml:space="preserve">PEVuZE5vdGU+PENpdGU+PEF1dGhvcj5Hb256YWxlei1NYXJxdWV6PC9BdXRob3I+PFllYXI+MjAx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</w:fldData>
              </w:fldChar>
            </w:r>
            <w:r w:rsidRPr="003B1B29">
              <w:instrText xml:space="preserve"> ADDIN EN.CITE.DATA </w:instrText>
            </w:r>
            <w:r w:rsidRPr="003B1B29">
              <w:fldChar w:fldCharType="end"/>
            </w:r>
            <w:r w:rsidRPr="003B1B29">
              <w:fldChar w:fldCharType="separate"/>
            </w:r>
            <w:r w:rsidRPr="003B1B29">
              <w:rPr>
                <w:vertAlign w:val="superscript"/>
              </w:rPr>
              <w:t>[</w:t>
            </w:r>
            <w:hyperlink w:anchor="_ENREF_19" w:tooltip="Gonzalez-Marquez, 2014 #15" w:history="1">
              <w:r w:rsidRPr="003B1B29">
                <w:rPr>
                  <w:vertAlign w:val="superscript"/>
                </w:rPr>
                <w:t>19</w:t>
              </w:r>
            </w:hyperlink>
            <w:r w:rsidRPr="003B1B29">
              <w:rPr>
                <w:vertAlign w:val="superscript"/>
              </w:rPr>
              <w:t>]</w:t>
            </w:r>
            <w:r w:rsidRPr="003B1B29">
              <w:fldChar w:fldCharType="end"/>
            </w:r>
          </w:p>
        </w:tc>
        <w:tc>
          <w:tcPr>
            <w:tcW w:w="723" w:type="dxa"/>
          </w:tcPr>
          <w:p w14:paraId="56FD869F" w14:textId="77777777" w:rsidR="00F711FA" w:rsidRPr="003B1B29" w:rsidRDefault="00F711FA" w:rsidP="009D00EA">
            <w:r w:rsidRPr="003B1B29">
              <w:t>2014</w:t>
            </w:r>
          </w:p>
        </w:tc>
        <w:tc>
          <w:tcPr>
            <w:tcW w:w="1467" w:type="dxa"/>
            <w:noWrap/>
            <w:hideMark/>
          </w:tcPr>
          <w:p w14:paraId="57226531" w14:textId="77777777" w:rsidR="00F711FA" w:rsidRPr="003B1B29" w:rsidRDefault="00F711FA" w:rsidP="009D00EA">
            <w:r w:rsidRPr="003B1B29">
              <w:t>203/17/220</w:t>
            </w:r>
          </w:p>
        </w:tc>
        <w:tc>
          <w:tcPr>
            <w:tcW w:w="2145" w:type="dxa"/>
            <w:noWrap/>
            <w:hideMark/>
          </w:tcPr>
          <w:p w14:paraId="5D90E410" w14:textId="77777777" w:rsidR="00F711FA" w:rsidRPr="003B1B29" w:rsidRDefault="00F711FA" w:rsidP="009D00EA">
            <w:r w:rsidRPr="003B1B29">
              <w:t>74/146</w:t>
            </w:r>
          </w:p>
        </w:tc>
        <w:tc>
          <w:tcPr>
            <w:tcW w:w="1890" w:type="dxa"/>
            <w:noWrap/>
            <w:hideMark/>
          </w:tcPr>
          <w:p w14:paraId="1A8A1CCC" w14:textId="77777777" w:rsidR="00F711FA" w:rsidRPr="003B1B29" w:rsidRDefault="00F711FA" w:rsidP="009D00EA">
            <w:r w:rsidRPr="003B1B29">
              <w:t>24/196</w:t>
            </w:r>
          </w:p>
        </w:tc>
        <w:tc>
          <w:tcPr>
            <w:tcW w:w="1530" w:type="dxa"/>
            <w:noWrap/>
            <w:hideMark/>
          </w:tcPr>
          <w:p w14:paraId="3F7F6F90" w14:textId="77777777" w:rsidR="00F711FA" w:rsidRPr="003B1B29" w:rsidRDefault="00F711FA" w:rsidP="009D00EA">
            <w:r w:rsidRPr="003B1B29">
              <w:t>SCC</w:t>
            </w:r>
          </w:p>
        </w:tc>
        <w:tc>
          <w:tcPr>
            <w:tcW w:w="2340" w:type="dxa"/>
            <w:noWrap/>
            <w:hideMark/>
          </w:tcPr>
          <w:p w14:paraId="16E7BCA9" w14:textId="77777777" w:rsidR="00F711FA" w:rsidRPr="003B1B29" w:rsidRDefault="00F711FA" w:rsidP="009D00EA">
            <w:r w:rsidRPr="003B1B29">
              <w:t>DM, LNM, OS, DFS</w:t>
            </w:r>
          </w:p>
        </w:tc>
        <w:tc>
          <w:tcPr>
            <w:tcW w:w="2160" w:type="dxa"/>
            <w:noWrap/>
            <w:hideMark/>
          </w:tcPr>
          <w:p w14:paraId="533D4E99" w14:textId="77777777" w:rsidR="00F711FA" w:rsidRPr="003B1B29" w:rsidRDefault="00F711FA" w:rsidP="009D00EA">
            <w:r w:rsidRPr="003B1B29">
              <w:t>Mu</w:t>
            </w:r>
          </w:p>
        </w:tc>
        <w:tc>
          <w:tcPr>
            <w:tcW w:w="900" w:type="dxa"/>
            <w:noWrap/>
            <w:hideMark/>
          </w:tcPr>
          <w:p w14:paraId="71FD2E0D" w14:textId="77777777" w:rsidR="00F711FA" w:rsidRPr="003B1B29" w:rsidRDefault="00F711FA" w:rsidP="009D00EA">
            <w:r w:rsidRPr="003B1B29">
              <w:t>6</w:t>
            </w:r>
          </w:p>
        </w:tc>
      </w:tr>
      <w:tr w:rsidR="007B0A46" w:rsidRPr="003B1B29" w14:paraId="70B91C8C" w14:textId="77777777" w:rsidTr="005606F6">
        <w:trPr>
          <w:trHeight w:val="300"/>
        </w:trPr>
        <w:tc>
          <w:tcPr>
            <w:tcW w:w="1844" w:type="dxa"/>
            <w:noWrap/>
            <w:hideMark/>
          </w:tcPr>
          <w:p w14:paraId="64ED3665" w14:textId="77777777" w:rsidR="00F711FA" w:rsidRPr="003B1B29" w:rsidRDefault="00F711FA" w:rsidP="009D00EA">
            <w:r w:rsidRPr="003B1B29">
              <w:t xml:space="preserve">Liu </w:t>
            </w:r>
            <w:r w:rsidRPr="003B1B29">
              <w:rPr>
                <w:i/>
              </w:rPr>
              <w:t>et al</w:t>
            </w:r>
            <w:r w:rsidRPr="003B1B29">
              <w:fldChar w:fldCharType="begin">
                <w:fldData xml:space="preserve">PEVuZE5vdGU+PENpdGU+PEF1dGhvcj5MaXU8L0F1dGhvcj48WWVhcj4yMDE4PC9ZZWFyPjxSZWNO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</w:fldData>
              </w:fldChar>
            </w:r>
            <w:r w:rsidRPr="003B1B29">
              <w:instrText xml:space="preserve"> ADDIN EN.CITE </w:instrText>
            </w:r>
            <w:r w:rsidRPr="003B1B29">
              <w:fldChar w:fldCharType="begin">
                <w:fldData xml:space="preserve">PEVuZE5vdGU+PENpdGU+PEF1dGhvcj5MaXU8L0F1dGhvcj48WWVhcj4yMDE4PC9ZZWFyPjxSZWNO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</w:fldData>
              </w:fldChar>
            </w:r>
            <w:r w:rsidRPr="003B1B29">
              <w:instrText xml:space="preserve"> ADDIN EN.CITE.DATA </w:instrText>
            </w:r>
            <w:r w:rsidRPr="003B1B29">
              <w:fldChar w:fldCharType="end"/>
            </w:r>
            <w:r w:rsidRPr="003B1B29">
              <w:fldChar w:fldCharType="separate"/>
            </w:r>
            <w:r w:rsidRPr="003B1B29">
              <w:rPr>
                <w:vertAlign w:val="superscript"/>
              </w:rPr>
              <w:t>[</w:t>
            </w:r>
            <w:hyperlink w:anchor="_ENREF_23" w:tooltip="Liu, 2018 #16" w:history="1">
              <w:r w:rsidRPr="003B1B29">
                <w:rPr>
                  <w:vertAlign w:val="superscript"/>
                </w:rPr>
                <w:t>23</w:t>
              </w:r>
            </w:hyperlink>
            <w:r w:rsidRPr="003B1B29">
              <w:rPr>
                <w:vertAlign w:val="superscript"/>
              </w:rPr>
              <w:t>]</w:t>
            </w:r>
            <w:r w:rsidRPr="003B1B29">
              <w:fldChar w:fldCharType="end"/>
            </w:r>
          </w:p>
        </w:tc>
        <w:tc>
          <w:tcPr>
            <w:tcW w:w="723" w:type="dxa"/>
            <w:vAlign w:val="bottom"/>
          </w:tcPr>
          <w:p w14:paraId="7B4CBBB8" w14:textId="77777777" w:rsidR="00F711FA" w:rsidRPr="003B1B29" w:rsidRDefault="00F711FA" w:rsidP="009D00EA">
            <w:r w:rsidRPr="003B1B29">
              <w:t>2018</w:t>
            </w:r>
          </w:p>
        </w:tc>
        <w:tc>
          <w:tcPr>
            <w:tcW w:w="1467" w:type="dxa"/>
            <w:noWrap/>
            <w:hideMark/>
          </w:tcPr>
          <w:p w14:paraId="49CA8BC9" w14:textId="77777777" w:rsidR="00F711FA" w:rsidRPr="003B1B29" w:rsidRDefault="00F711FA" w:rsidP="009D00EA">
            <w:r w:rsidRPr="003B1B29">
              <w:t>35/26/61</w:t>
            </w:r>
          </w:p>
        </w:tc>
        <w:tc>
          <w:tcPr>
            <w:tcW w:w="2145" w:type="dxa"/>
            <w:noWrap/>
            <w:hideMark/>
          </w:tcPr>
          <w:p w14:paraId="7A61874A" w14:textId="77777777" w:rsidR="00F711FA" w:rsidRPr="003B1B29" w:rsidRDefault="00F711FA" w:rsidP="009D00EA">
            <w:r w:rsidRPr="003B1B29">
              <w:t>39/22</w:t>
            </w:r>
          </w:p>
        </w:tc>
        <w:tc>
          <w:tcPr>
            <w:tcW w:w="1890" w:type="dxa"/>
            <w:noWrap/>
            <w:hideMark/>
          </w:tcPr>
          <w:p w14:paraId="0A9029F5" w14:textId="77777777" w:rsidR="00F711FA" w:rsidRPr="003B1B29" w:rsidRDefault="00F711FA" w:rsidP="009D00EA">
            <w:r w:rsidRPr="003B1B29">
              <w:t>46/15</w:t>
            </w:r>
          </w:p>
        </w:tc>
        <w:tc>
          <w:tcPr>
            <w:tcW w:w="1530" w:type="dxa"/>
            <w:noWrap/>
            <w:hideMark/>
          </w:tcPr>
          <w:p w14:paraId="57A64A15" w14:textId="77777777" w:rsidR="00F711FA" w:rsidRPr="003B1B29" w:rsidRDefault="00F711FA" w:rsidP="009D00EA">
            <w:r w:rsidRPr="003B1B29">
              <w:t>TSCC</w:t>
            </w:r>
          </w:p>
        </w:tc>
        <w:tc>
          <w:tcPr>
            <w:tcW w:w="2340" w:type="dxa"/>
            <w:noWrap/>
            <w:hideMark/>
          </w:tcPr>
          <w:p w14:paraId="2174FCAB" w14:textId="77777777" w:rsidR="00F711FA" w:rsidRPr="003B1B29" w:rsidRDefault="00F711FA" w:rsidP="009D00EA">
            <w:r w:rsidRPr="003B1B29">
              <w:t>DM, LNM, OS</w:t>
            </w:r>
          </w:p>
        </w:tc>
        <w:tc>
          <w:tcPr>
            <w:tcW w:w="2160" w:type="dxa"/>
            <w:noWrap/>
            <w:hideMark/>
          </w:tcPr>
          <w:p w14:paraId="200DFB53" w14:textId="77777777" w:rsidR="00F711FA" w:rsidRPr="003B1B29" w:rsidRDefault="00F711FA" w:rsidP="009D00EA">
            <w:r w:rsidRPr="003B1B29">
              <w:t>Mu</w:t>
            </w:r>
          </w:p>
        </w:tc>
        <w:tc>
          <w:tcPr>
            <w:tcW w:w="900" w:type="dxa"/>
            <w:noWrap/>
            <w:hideMark/>
          </w:tcPr>
          <w:p w14:paraId="536F5267" w14:textId="77777777" w:rsidR="00F711FA" w:rsidRPr="003B1B29" w:rsidRDefault="00F711FA" w:rsidP="009D00EA">
            <w:r w:rsidRPr="003B1B29">
              <w:t>7</w:t>
            </w:r>
          </w:p>
        </w:tc>
      </w:tr>
      <w:tr w:rsidR="007B0A46" w:rsidRPr="003B1B29" w14:paraId="109CBF44" w14:textId="77777777" w:rsidTr="005606F6">
        <w:trPr>
          <w:trHeight w:val="300"/>
        </w:trPr>
        <w:tc>
          <w:tcPr>
            <w:tcW w:w="1844" w:type="dxa"/>
            <w:noWrap/>
            <w:hideMark/>
          </w:tcPr>
          <w:p w14:paraId="08890C9E" w14:textId="77777777" w:rsidR="00F711FA" w:rsidRPr="003B1B29" w:rsidRDefault="00F711FA" w:rsidP="009D00EA">
            <w:r w:rsidRPr="003B1B29">
              <w:t xml:space="preserve">Liu </w:t>
            </w:r>
            <w:r w:rsidRPr="003B1B29">
              <w:rPr>
                <w:i/>
              </w:rPr>
              <w:t>et al</w:t>
            </w:r>
            <w:r w:rsidRPr="003B1B29">
              <w:fldChar w:fldCharType="begin"/>
            </w:r>
            <w:r w:rsidRPr="003B1B29">
              <w:instrText xml:space="preserve"> ADDIN EN.CITE &lt;EndNote&gt;&lt;Cite&gt;&lt;Author&gt;Liu&lt;/Author&gt;&lt;Year&gt;2018&lt;/Year&gt;&lt;RecNum&gt;17&lt;/RecNum&gt;&lt;DisplayText&gt;&lt;style face="superscript"&gt;[11]&lt;/style&gt;&lt;/DisplayText&gt;&lt;record&gt;&lt;rec-number&gt;17&lt;/rec-number&gt;&lt;foreign-keys&gt;&lt;key app="EN" db-id="wsap022a8pvrf4et5wvpwzfazfdrat9wavzt" timestamp="1544272958"&gt;17&lt;/key&gt;&lt;/foreign-keys&gt;&lt;ref-type name="Journal Article"&gt;17&lt;/ref-type&gt;&lt;contributors&gt;&lt;authors&gt;&lt;author&gt;Liu, P.&lt;/author&gt;&lt;author&gt;Tang, H.&lt;/author&gt;&lt;author&gt;Song, C.&lt;/author&gt;&lt;author&gt;Wang, J.&lt;/author&gt;&lt;author&gt;Chen, B.&lt;/author&gt;&lt;author&gt;Huang, X.&lt;/author&gt;&lt;author&gt;Pei, X.&lt;/author&gt;&lt;author&gt;Liu, L.&lt;/author&gt;&lt;/authors&gt;&lt;/contributors&gt;&lt;auth-address&gt;State Key Laboratory of Oncology in South China, Collaborative Innovation Center of Cancer Medicine, Department of Breast Oncology, Sun Yat-sen University Cancer Center, Guangzhou, China.&amp;#xD;State Key Laboratory of Oncology in South China, Collaborative Innovation Center of Cancer Medicine, Department of Ultrasond, Sun Yat-sen University Cancer Center, Guangzhou, China.&lt;/auth-address&gt;&lt;titles&gt;&lt;title&gt;SOX2 Promotes Cell Proliferation and Metastasis in Triple Negative Breast Cancer&lt;/title&gt;&lt;secondary-title&gt;Front Pharmacol&lt;/secondary-title&gt;&lt;alt-title&gt;Frontiers in pharmacology&lt;/alt-title&gt;&lt;/titles&gt;&lt;periodical&gt;&lt;full-title&gt;Front Pharmacol&lt;/full-title&gt;&lt;abbr-1&gt;Frontiers in pharmacology&lt;/abbr-1&gt;&lt;/periodical&gt;&lt;alt-periodical&gt;&lt;full-title&gt;Front Pharmacol&lt;/full-title&gt;&lt;abbr-1&gt;Frontiers in pharmacology&lt;/abbr-1&gt;&lt;/alt-periodical&gt;&lt;pages&gt;942&lt;/pages&gt;&lt;volume&gt;9&lt;/volume&gt;&lt;edition&gt;2018/09/07&lt;/edition&gt;&lt;dates&gt;&lt;year&gt;2018&lt;/year&gt;&lt;/dates&gt;&lt;isbn&gt;1663-9812 (Print)&amp;#xD;1663-9812&lt;/isbn&gt;&lt;accession-num&gt;30186173&lt;/accession-num&gt;&lt;urls&gt;&lt;/urls&gt;&lt;custom2&gt;Pmc6110877&lt;/custom2&gt;&lt;electronic-resource-num&gt;10.3389/fphar.2018.00942&lt;/electronic-resource-num&gt;&lt;remote-database-provider&gt;Nlm&lt;/remote-database-provider&gt;&lt;language&gt;eng&lt;/language&gt;&lt;/record&gt;&lt;/Cite&gt;&lt;/EndNote&gt;</w:instrText>
            </w:r>
            <w:r w:rsidRPr="003B1B29">
              <w:fldChar w:fldCharType="separate"/>
            </w:r>
            <w:r w:rsidRPr="003B1B29">
              <w:rPr>
                <w:vertAlign w:val="superscript"/>
              </w:rPr>
              <w:t>[</w:t>
            </w:r>
            <w:hyperlink w:anchor="_ENREF_11" w:tooltip="Liu, 2018 #17" w:history="1">
              <w:r w:rsidRPr="003B1B29">
                <w:rPr>
                  <w:vertAlign w:val="superscript"/>
                </w:rPr>
                <w:t>11</w:t>
              </w:r>
            </w:hyperlink>
            <w:r w:rsidRPr="003B1B29">
              <w:rPr>
                <w:vertAlign w:val="superscript"/>
              </w:rPr>
              <w:t>]</w:t>
            </w:r>
            <w:r w:rsidRPr="003B1B29">
              <w:fldChar w:fldCharType="end"/>
            </w:r>
          </w:p>
        </w:tc>
        <w:tc>
          <w:tcPr>
            <w:tcW w:w="723" w:type="dxa"/>
            <w:vAlign w:val="bottom"/>
          </w:tcPr>
          <w:p w14:paraId="0CB5B04A" w14:textId="77777777" w:rsidR="00F711FA" w:rsidRPr="003B1B29" w:rsidRDefault="00F711FA" w:rsidP="009D00EA">
            <w:r w:rsidRPr="003B1B29">
              <w:t>2018</w:t>
            </w:r>
          </w:p>
        </w:tc>
        <w:tc>
          <w:tcPr>
            <w:tcW w:w="1467" w:type="dxa"/>
            <w:noWrap/>
            <w:hideMark/>
          </w:tcPr>
          <w:p w14:paraId="3138C4C6" w14:textId="77777777" w:rsidR="00F711FA" w:rsidRPr="003B1B29" w:rsidRDefault="00F711FA" w:rsidP="009D00EA">
            <w:r w:rsidRPr="003B1B29">
              <w:t>0/237/237</w:t>
            </w:r>
          </w:p>
        </w:tc>
        <w:tc>
          <w:tcPr>
            <w:tcW w:w="2145" w:type="dxa"/>
            <w:noWrap/>
            <w:hideMark/>
          </w:tcPr>
          <w:p w14:paraId="69E1BB1D" w14:textId="77777777" w:rsidR="00F711FA" w:rsidRPr="003B1B29" w:rsidRDefault="00F711FA" w:rsidP="009D00EA">
            <w:r w:rsidRPr="003B1B29">
              <w:t>122/115</w:t>
            </w:r>
          </w:p>
        </w:tc>
        <w:tc>
          <w:tcPr>
            <w:tcW w:w="1890" w:type="dxa"/>
            <w:noWrap/>
            <w:hideMark/>
          </w:tcPr>
          <w:p w14:paraId="13D449EA" w14:textId="77777777" w:rsidR="00F711FA" w:rsidRPr="003B1B29" w:rsidRDefault="00F711FA" w:rsidP="009D00EA">
            <w:r w:rsidRPr="003B1B29">
              <w:t>167/70</w:t>
            </w:r>
          </w:p>
        </w:tc>
        <w:tc>
          <w:tcPr>
            <w:tcW w:w="1530" w:type="dxa"/>
            <w:noWrap/>
            <w:hideMark/>
          </w:tcPr>
          <w:p w14:paraId="52244B95" w14:textId="77777777" w:rsidR="00F711FA" w:rsidRPr="003B1B29" w:rsidRDefault="00F711FA" w:rsidP="009D00EA">
            <w:r w:rsidRPr="003B1B29">
              <w:t>BC</w:t>
            </w:r>
          </w:p>
        </w:tc>
        <w:tc>
          <w:tcPr>
            <w:tcW w:w="2340" w:type="dxa"/>
            <w:noWrap/>
            <w:hideMark/>
          </w:tcPr>
          <w:p w14:paraId="55746819" w14:textId="77777777" w:rsidR="00F711FA" w:rsidRPr="003B1B29" w:rsidRDefault="00F711FA" w:rsidP="009D00EA">
            <w:r w:rsidRPr="003B1B29">
              <w:t>LNM</w:t>
            </w:r>
          </w:p>
        </w:tc>
        <w:tc>
          <w:tcPr>
            <w:tcW w:w="2160" w:type="dxa"/>
            <w:noWrap/>
            <w:hideMark/>
          </w:tcPr>
          <w:p w14:paraId="6DCA602B" w14:textId="77777777" w:rsidR="00F711FA" w:rsidRPr="003B1B29" w:rsidRDefault="00F711FA" w:rsidP="009D00EA">
            <w:r w:rsidRPr="003B1B29">
              <w:t>NA</w:t>
            </w:r>
          </w:p>
        </w:tc>
        <w:tc>
          <w:tcPr>
            <w:tcW w:w="900" w:type="dxa"/>
            <w:noWrap/>
            <w:hideMark/>
          </w:tcPr>
          <w:p w14:paraId="07D850B4" w14:textId="77777777" w:rsidR="00F711FA" w:rsidRPr="003B1B29" w:rsidRDefault="00F711FA" w:rsidP="009D00EA">
            <w:r w:rsidRPr="003B1B29">
              <w:t>7</w:t>
            </w:r>
          </w:p>
        </w:tc>
      </w:tr>
      <w:tr w:rsidR="007B0A46" w:rsidRPr="003B1B29" w14:paraId="3DB32AB2" w14:textId="77777777" w:rsidTr="005606F6">
        <w:trPr>
          <w:trHeight w:val="300"/>
        </w:trPr>
        <w:tc>
          <w:tcPr>
            <w:tcW w:w="1844" w:type="dxa"/>
            <w:noWrap/>
            <w:hideMark/>
          </w:tcPr>
          <w:p w14:paraId="68625E2E" w14:textId="77777777" w:rsidR="00F711FA" w:rsidRPr="003B1B29" w:rsidRDefault="00F711FA" w:rsidP="009D00EA">
            <w:r w:rsidRPr="003B1B29">
              <w:t xml:space="preserve">Luo </w:t>
            </w:r>
            <w:r w:rsidRPr="003B1B29">
              <w:rPr>
                <w:i/>
              </w:rPr>
              <w:t>et al</w:t>
            </w:r>
            <w:r w:rsidRPr="003B1B29">
              <w:fldChar w:fldCharType="begin"/>
            </w:r>
            <w:r w:rsidRPr="003B1B29">
              <w:instrText xml:space="preserve"> ADDIN EN.CITE &lt;EndNote&gt;&lt;Cite&gt;&lt;Author&gt;Luo&lt;/Author&gt;&lt;Year&gt;2013&lt;/Year&gt;&lt;RecNum&gt;18&lt;/RecNum&gt;&lt;DisplayText&gt;&lt;style face="superscript"&gt;[20]&lt;/style&gt;&lt;/DisplayText&gt;&lt;record&gt;&lt;rec-number&gt;18&lt;/rec-number&gt;&lt;foreign-keys&gt;&lt;key app="EN" db-id="wsap022a8pvrf4et5wvpwzfazfdrat9wavzt" timestamp="1544273004"&gt;18&lt;/key&gt;&lt;/foreign-keys&gt;&lt;ref-type name="Journal Article"&gt;17&lt;/ref-type&gt;&lt;contributors&gt;&lt;authors&gt;&lt;author&gt;Luo, Weiren&lt;/author&gt;&lt;author&gt;Li, Siyi&lt;/author&gt;&lt;author&gt;Peng, Bailu&lt;/author&gt;&lt;author&gt;Ye, Yanfen&lt;/author&gt;&lt;author&gt;Deng, Xubin&lt;/author&gt;&lt;author&gt;Yao, Kaitai&lt;/author&gt;&lt;/authors&gt;&lt;/contributors&gt;&lt;titles&gt;&lt;title&gt;Embryonic stem cells markers SOX2, OCT4 and Nanog expression and their correlations with epithelial-mesenchymal transition in nasopharyngeal carcinoma&lt;/title&gt;&lt;secondary-title&gt;PloS one&lt;/secondary-title&gt;&lt;/titles&gt;&lt;periodical&gt;&lt;full-title&gt;PLoS ONE&lt;/full-title&gt;&lt;/periodical&gt;&lt;pages&gt;e56324-e56324&lt;/pages&gt;&lt;volume&gt;8&lt;/volume&gt;&lt;number&gt;2&lt;/number&gt;&lt;dates&gt;&lt;year&gt;2013&lt;/year&gt;&lt;/dates&gt;&lt;publisher&gt;Public Library of Science&lt;/publisher&gt;&lt;isbn&gt;1932-6203&lt;/isbn&gt;&lt;accession-num&gt;23424657&lt;/accession-num&gt;&lt;urls&gt;&lt;related-urls&gt;&lt;url&gt;https://www.ncbi.nlm.nih.gov/pubmed/23424657&lt;/url&gt;&lt;url&gt;https://www.ncbi.nlm.nih.gov/pmc/PMC3570418/&lt;/url&gt;&lt;/related-urls&gt;&lt;/urls&gt;&lt;electronic-resource-num&gt;10.1371/journal.pone.0056324&lt;/electronic-resource-num&gt;&lt;remote-database-name&gt;PubMed&lt;/remote-database-name&gt;&lt;/record&gt;&lt;/Cite&gt;&lt;/EndNote&gt;</w:instrText>
            </w:r>
            <w:r w:rsidRPr="003B1B29">
              <w:fldChar w:fldCharType="separate"/>
            </w:r>
            <w:r w:rsidRPr="003B1B29">
              <w:rPr>
                <w:vertAlign w:val="superscript"/>
              </w:rPr>
              <w:t>[</w:t>
            </w:r>
            <w:hyperlink w:anchor="_ENREF_20" w:tooltip="Luo, 2013 #18" w:history="1">
              <w:r w:rsidRPr="003B1B29">
                <w:rPr>
                  <w:vertAlign w:val="superscript"/>
                </w:rPr>
                <w:t>20</w:t>
              </w:r>
            </w:hyperlink>
            <w:r w:rsidRPr="003B1B29">
              <w:rPr>
                <w:vertAlign w:val="superscript"/>
              </w:rPr>
              <w:t>]</w:t>
            </w:r>
            <w:r w:rsidRPr="003B1B29">
              <w:fldChar w:fldCharType="end"/>
            </w:r>
          </w:p>
        </w:tc>
        <w:tc>
          <w:tcPr>
            <w:tcW w:w="723" w:type="dxa"/>
            <w:vAlign w:val="bottom"/>
          </w:tcPr>
          <w:p w14:paraId="20C3F9AF" w14:textId="77777777" w:rsidR="00F711FA" w:rsidRPr="003B1B29" w:rsidRDefault="00F711FA" w:rsidP="009D00EA">
            <w:r w:rsidRPr="003B1B29">
              <w:t>2013</w:t>
            </w:r>
          </w:p>
        </w:tc>
        <w:tc>
          <w:tcPr>
            <w:tcW w:w="1467" w:type="dxa"/>
            <w:noWrap/>
            <w:hideMark/>
          </w:tcPr>
          <w:p w14:paraId="194E626D" w14:textId="77777777" w:rsidR="00F711FA" w:rsidRPr="003B1B29" w:rsidRDefault="00F711FA" w:rsidP="009D00EA">
            <w:r w:rsidRPr="003B1B29">
              <w:t>92/30/122</w:t>
            </w:r>
          </w:p>
        </w:tc>
        <w:tc>
          <w:tcPr>
            <w:tcW w:w="2145" w:type="dxa"/>
            <w:noWrap/>
            <w:hideMark/>
          </w:tcPr>
          <w:p w14:paraId="6F22BDBF" w14:textId="77777777" w:rsidR="00F711FA" w:rsidRPr="003B1B29" w:rsidRDefault="00F711FA" w:rsidP="009D00EA">
            <w:r w:rsidRPr="003B1B29">
              <w:t>68/54</w:t>
            </w:r>
          </w:p>
        </w:tc>
        <w:tc>
          <w:tcPr>
            <w:tcW w:w="1890" w:type="dxa"/>
            <w:noWrap/>
            <w:hideMark/>
          </w:tcPr>
          <w:p w14:paraId="22D63389" w14:textId="77777777" w:rsidR="00F711FA" w:rsidRPr="003B1B29" w:rsidRDefault="00F711FA" w:rsidP="009D00EA">
            <w:r w:rsidRPr="003B1B29">
              <w:t>33/89</w:t>
            </w:r>
          </w:p>
        </w:tc>
        <w:tc>
          <w:tcPr>
            <w:tcW w:w="1530" w:type="dxa"/>
            <w:noWrap/>
            <w:hideMark/>
          </w:tcPr>
          <w:p w14:paraId="0E83DF05" w14:textId="77777777" w:rsidR="00F711FA" w:rsidRPr="003B1B29" w:rsidRDefault="00F711FA" w:rsidP="009D00EA">
            <w:r w:rsidRPr="003B1B29">
              <w:t>NPC</w:t>
            </w:r>
          </w:p>
        </w:tc>
        <w:tc>
          <w:tcPr>
            <w:tcW w:w="2340" w:type="dxa"/>
            <w:noWrap/>
            <w:hideMark/>
          </w:tcPr>
          <w:p w14:paraId="740F8AE5" w14:textId="77777777" w:rsidR="00F711FA" w:rsidRPr="003B1B29" w:rsidRDefault="00F711FA" w:rsidP="009D00EA">
            <w:r w:rsidRPr="003B1B29">
              <w:t>DM, LNM, OS</w:t>
            </w:r>
          </w:p>
        </w:tc>
        <w:tc>
          <w:tcPr>
            <w:tcW w:w="2160" w:type="dxa"/>
            <w:noWrap/>
            <w:hideMark/>
          </w:tcPr>
          <w:p w14:paraId="1350695B" w14:textId="77777777" w:rsidR="00F711FA" w:rsidRPr="003B1B29" w:rsidRDefault="00F711FA" w:rsidP="009D00EA">
            <w:r w:rsidRPr="003B1B29">
              <w:t>Mu</w:t>
            </w:r>
          </w:p>
        </w:tc>
        <w:tc>
          <w:tcPr>
            <w:tcW w:w="900" w:type="dxa"/>
            <w:noWrap/>
            <w:hideMark/>
          </w:tcPr>
          <w:p w14:paraId="0EE68CC5" w14:textId="77777777" w:rsidR="00F711FA" w:rsidRPr="003B1B29" w:rsidRDefault="00F711FA" w:rsidP="009D00EA">
            <w:r w:rsidRPr="003B1B29">
              <w:t>6</w:t>
            </w:r>
          </w:p>
        </w:tc>
      </w:tr>
      <w:tr w:rsidR="007B0A46" w:rsidRPr="003B1B29" w14:paraId="448FD833" w14:textId="77777777" w:rsidTr="005606F6">
        <w:trPr>
          <w:trHeight w:val="300"/>
        </w:trPr>
        <w:tc>
          <w:tcPr>
            <w:tcW w:w="1844" w:type="dxa"/>
            <w:noWrap/>
            <w:hideMark/>
          </w:tcPr>
          <w:p w14:paraId="1D79D34C" w14:textId="77777777" w:rsidR="00F711FA" w:rsidRPr="003B1B29" w:rsidRDefault="00F711FA" w:rsidP="009D00EA">
            <w:r w:rsidRPr="003B1B29">
              <w:t xml:space="preserve">Neumann </w:t>
            </w:r>
            <w:r w:rsidRPr="003B1B29">
              <w:rPr>
                <w:i/>
              </w:rPr>
              <w:t>et al</w:t>
            </w:r>
            <w:r w:rsidRPr="003B1B29">
              <w:fldChar w:fldCharType="begin"/>
            </w:r>
            <w:r w:rsidRPr="003B1B29">
              <w:instrText xml:space="preserve"> ADDIN EN.CITE &lt;EndNote&gt;&lt;Cite&gt;&lt;Author&gt;Neumann&lt;/Author&gt;&lt;Year&gt;2011&lt;/Year&gt;&lt;RecNum&gt;19&lt;/RecNum&gt;&lt;DisplayText&gt;&lt;style face="superscript"&gt;[13]&lt;/style&gt;&lt;/DisplayText&gt;&lt;record&gt;&lt;rec-number&gt;19&lt;/rec-number&gt;&lt;foreign-keys&gt;&lt;key app="EN" db-id="wsap022a8pvrf4et5wvpwzfazfdrat9wavzt" timestamp="1544273042"&gt;19&lt;/key&gt;&lt;/foreign-keys&gt;&lt;ref-type name="Journal Article"&gt;17&lt;/ref-type&gt;&lt;contributors&gt;&lt;authors&gt;&lt;author&gt;Neumann, Jens&lt;/author&gt;&lt;author&gt;Bahr, Fiorina&lt;/author&gt;&lt;author&gt;Horst, David&lt;/author&gt;&lt;author&gt;Kriegl, Lydia&lt;/author&gt;&lt;author&gt;Engel, Jutta&lt;/author&gt;&lt;author&gt;Luque, Raquel Mejias&lt;/author&gt;&lt;author&gt;Gerhard, Markus&lt;/author&gt;&lt;author&gt;Kirchner, Thomas&lt;/author&gt;&lt;author&gt;Jung, Andreas&lt;/author&gt;&lt;/authors&gt;&lt;/contributors&gt;&lt;titles&gt;&lt;title&gt;SOX2 expression correlates with lymph-node metastases and distant spread in right-sided colon cancer&lt;/title&gt;&lt;secondary-title&gt;BMC cancer&lt;/secondary-title&gt;&lt;/titles&gt;&lt;periodical&gt;&lt;full-title&gt;BMC cancer&lt;/full-title&gt;&lt;/periodical&gt;&lt;pages&gt;518-518&lt;/pages&gt;&lt;volume&gt;11&lt;/volume&gt;&lt;dates&gt;&lt;year&gt;2011&lt;/year&gt;&lt;/dates&gt;&lt;publisher&gt;BioMed Central&lt;/publisher&gt;&lt;isbn&gt;1471-2407&lt;/isbn&gt;&lt;accession-num&gt;22168803&lt;/accession-num&gt;&lt;urls&gt;&lt;related-urls&gt;&lt;url&gt;https://www.ncbi.nlm.nih.gov/pubmed/22168803&lt;/url&gt;&lt;url&gt;https://www.ncbi.nlm.nih.gov/pmc/PMC3267776/&lt;/url&gt;&lt;/related-urls&gt;&lt;/urls&gt;&lt;electronic-resource-num&gt;10.1186/1471-2407-11-518&lt;/electronic-resource-num&gt;&lt;remote-database-name&gt;PubMed&lt;/remote-database-name&gt;&lt;/record&gt;&lt;/Cite&gt;&lt;/EndNote&gt;</w:instrText>
            </w:r>
            <w:r w:rsidRPr="003B1B29">
              <w:fldChar w:fldCharType="separate"/>
            </w:r>
            <w:r w:rsidRPr="003B1B29">
              <w:rPr>
                <w:vertAlign w:val="superscript"/>
              </w:rPr>
              <w:t>[</w:t>
            </w:r>
            <w:hyperlink w:anchor="_ENREF_13" w:tooltip="Neumann, 2011 #19" w:history="1">
              <w:r w:rsidRPr="003B1B29">
                <w:rPr>
                  <w:vertAlign w:val="superscript"/>
                </w:rPr>
                <w:t>13</w:t>
              </w:r>
            </w:hyperlink>
            <w:r w:rsidRPr="003B1B29">
              <w:rPr>
                <w:vertAlign w:val="superscript"/>
              </w:rPr>
              <w:t>]</w:t>
            </w:r>
            <w:r w:rsidRPr="003B1B29">
              <w:fldChar w:fldCharType="end"/>
            </w:r>
          </w:p>
        </w:tc>
        <w:tc>
          <w:tcPr>
            <w:tcW w:w="723" w:type="dxa"/>
            <w:vAlign w:val="bottom"/>
          </w:tcPr>
          <w:p w14:paraId="65ABBBE9" w14:textId="77777777" w:rsidR="00F711FA" w:rsidRPr="003B1B29" w:rsidRDefault="00F711FA" w:rsidP="009D00EA">
            <w:r w:rsidRPr="003B1B29">
              <w:t>2011</w:t>
            </w:r>
          </w:p>
        </w:tc>
        <w:tc>
          <w:tcPr>
            <w:tcW w:w="1467" w:type="dxa"/>
            <w:noWrap/>
            <w:hideMark/>
          </w:tcPr>
          <w:p w14:paraId="0854C76B" w14:textId="77777777" w:rsidR="00F711FA" w:rsidRPr="003B1B29" w:rsidRDefault="00F711FA" w:rsidP="009D00EA">
            <w:r w:rsidRPr="003B1B29">
              <w:t>58/56/114</w:t>
            </w:r>
          </w:p>
        </w:tc>
        <w:tc>
          <w:tcPr>
            <w:tcW w:w="2145" w:type="dxa"/>
            <w:noWrap/>
            <w:hideMark/>
          </w:tcPr>
          <w:p w14:paraId="37730B52" w14:textId="77777777" w:rsidR="00F711FA" w:rsidRPr="003B1B29" w:rsidRDefault="00F711FA" w:rsidP="009D00EA">
            <w:r w:rsidRPr="003B1B29">
              <w:t>24/90</w:t>
            </w:r>
          </w:p>
        </w:tc>
        <w:tc>
          <w:tcPr>
            <w:tcW w:w="1890" w:type="dxa"/>
            <w:noWrap/>
            <w:hideMark/>
          </w:tcPr>
          <w:p w14:paraId="53860C26" w14:textId="77777777" w:rsidR="00F711FA" w:rsidRPr="003B1B29" w:rsidRDefault="00F711FA" w:rsidP="009D00EA">
            <w:r w:rsidRPr="003B1B29">
              <w:t>NA</w:t>
            </w:r>
          </w:p>
        </w:tc>
        <w:tc>
          <w:tcPr>
            <w:tcW w:w="1530" w:type="dxa"/>
            <w:noWrap/>
            <w:hideMark/>
          </w:tcPr>
          <w:p w14:paraId="588CF2F5" w14:textId="77777777" w:rsidR="00F711FA" w:rsidRPr="003B1B29" w:rsidRDefault="00F711FA" w:rsidP="009D00EA">
            <w:r w:rsidRPr="003B1B29">
              <w:t>CC</w:t>
            </w:r>
          </w:p>
        </w:tc>
        <w:tc>
          <w:tcPr>
            <w:tcW w:w="2340" w:type="dxa"/>
            <w:noWrap/>
            <w:hideMark/>
          </w:tcPr>
          <w:p w14:paraId="32518316" w14:textId="77777777" w:rsidR="00F711FA" w:rsidRPr="003B1B29" w:rsidRDefault="00F711FA" w:rsidP="009D00EA">
            <w:r w:rsidRPr="003B1B29">
              <w:t>DM, LNM</w:t>
            </w:r>
          </w:p>
        </w:tc>
        <w:tc>
          <w:tcPr>
            <w:tcW w:w="2160" w:type="dxa"/>
            <w:noWrap/>
            <w:hideMark/>
          </w:tcPr>
          <w:p w14:paraId="7C1EB3E9" w14:textId="77777777" w:rsidR="00F711FA" w:rsidRPr="003B1B29" w:rsidRDefault="00F711FA" w:rsidP="009D00EA">
            <w:r w:rsidRPr="003B1B29">
              <w:t>NA</w:t>
            </w:r>
          </w:p>
        </w:tc>
        <w:tc>
          <w:tcPr>
            <w:tcW w:w="900" w:type="dxa"/>
            <w:noWrap/>
            <w:hideMark/>
          </w:tcPr>
          <w:p w14:paraId="40E8F871" w14:textId="77777777" w:rsidR="00F711FA" w:rsidRPr="003B1B29" w:rsidRDefault="00F711FA" w:rsidP="009D00EA">
            <w:r w:rsidRPr="003B1B29">
              <w:t>7</w:t>
            </w:r>
          </w:p>
        </w:tc>
      </w:tr>
      <w:tr w:rsidR="007B0A46" w:rsidRPr="003B1B29" w14:paraId="5EC89E94" w14:textId="77777777" w:rsidTr="005606F6">
        <w:trPr>
          <w:trHeight w:val="300"/>
        </w:trPr>
        <w:tc>
          <w:tcPr>
            <w:tcW w:w="1844" w:type="dxa"/>
            <w:noWrap/>
            <w:hideMark/>
          </w:tcPr>
          <w:p w14:paraId="5D65EB80" w14:textId="77777777" w:rsidR="00F711FA" w:rsidRPr="003B1B29" w:rsidRDefault="00F711FA" w:rsidP="009D00EA">
            <w:proofErr w:type="spellStart"/>
            <w:r w:rsidRPr="003B1B29">
              <w:t>Saigusa</w:t>
            </w:r>
            <w:proofErr w:type="spellEnd"/>
            <w:r w:rsidRPr="003B1B29">
              <w:t xml:space="preserve"> </w:t>
            </w:r>
            <w:r w:rsidRPr="003B1B29">
              <w:rPr>
                <w:i/>
              </w:rPr>
              <w:t>et al</w:t>
            </w:r>
            <w:r w:rsidRPr="003B1B29">
              <w:fldChar w:fldCharType="begin">
                <w:fldData xml:space="preserve">PEVuZE5vdGU+PENpdGU+PEF1dGhvcj5TYWlndXNhPC9BdXRob3I+PFllYXI+MjAxMTwvWWVhcj48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</w:fldData>
              </w:fldChar>
            </w:r>
            <w:r w:rsidRPr="003B1B29">
              <w:instrText xml:space="preserve"> ADDIN EN.CITE </w:instrText>
            </w:r>
            <w:r w:rsidRPr="003B1B29">
              <w:fldChar w:fldCharType="begin">
                <w:fldData xml:space="preserve">PEVuZE5vdGU+PENpdGU+PEF1dGhvcj5TYWlndXNhPC9BdXRob3I+PFllYXI+MjAxMTwvWWVhcj48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</w:fldData>
              </w:fldChar>
            </w:r>
            <w:r w:rsidRPr="003B1B29">
              <w:instrText xml:space="preserve"> ADDIN EN.CITE.DATA </w:instrText>
            </w:r>
            <w:r w:rsidRPr="003B1B29">
              <w:fldChar w:fldCharType="end"/>
            </w:r>
            <w:r w:rsidRPr="003B1B29">
              <w:fldChar w:fldCharType="separate"/>
            </w:r>
            <w:r w:rsidRPr="003B1B29">
              <w:rPr>
                <w:vertAlign w:val="superscript"/>
              </w:rPr>
              <w:t>[</w:t>
            </w:r>
            <w:hyperlink w:anchor="_ENREF_15" w:tooltip="Saigusa, 2011 #20" w:history="1">
              <w:r w:rsidRPr="003B1B29">
                <w:rPr>
                  <w:vertAlign w:val="superscript"/>
                </w:rPr>
                <w:t>15</w:t>
              </w:r>
            </w:hyperlink>
            <w:r w:rsidRPr="003B1B29">
              <w:rPr>
                <w:vertAlign w:val="superscript"/>
              </w:rPr>
              <w:t>]</w:t>
            </w:r>
            <w:r w:rsidRPr="003B1B29">
              <w:fldChar w:fldCharType="end"/>
            </w:r>
          </w:p>
        </w:tc>
        <w:tc>
          <w:tcPr>
            <w:tcW w:w="723" w:type="dxa"/>
            <w:vAlign w:val="bottom"/>
          </w:tcPr>
          <w:p w14:paraId="2A087893" w14:textId="77777777" w:rsidR="00F711FA" w:rsidRPr="003B1B29" w:rsidRDefault="00F711FA" w:rsidP="009D00EA">
            <w:r w:rsidRPr="003B1B29">
              <w:t>2011</w:t>
            </w:r>
          </w:p>
        </w:tc>
        <w:tc>
          <w:tcPr>
            <w:tcW w:w="1467" w:type="dxa"/>
            <w:noWrap/>
            <w:hideMark/>
          </w:tcPr>
          <w:p w14:paraId="22066889" w14:textId="77777777" w:rsidR="00F711FA" w:rsidRPr="003B1B29" w:rsidRDefault="00F711FA" w:rsidP="009D00EA">
            <w:r w:rsidRPr="003B1B29">
              <w:t>18/2/20</w:t>
            </w:r>
          </w:p>
        </w:tc>
        <w:tc>
          <w:tcPr>
            <w:tcW w:w="2145" w:type="dxa"/>
            <w:noWrap/>
            <w:hideMark/>
          </w:tcPr>
          <w:p w14:paraId="6AE50E08" w14:textId="77777777" w:rsidR="00F711FA" w:rsidRPr="003B1B29" w:rsidRDefault="00F711FA" w:rsidP="009D00EA">
            <w:r w:rsidRPr="003B1B29">
              <w:t>8/12</w:t>
            </w:r>
          </w:p>
        </w:tc>
        <w:tc>
          <w:tcPr>
            <w:tcW w:w="1890" w:type="dxa"/>
            <w:noWrap/>
            <w:hideMark/>
          </w:tcPr>
          <w:p w14:paraId="705846EF" w14:textId="77777777" w:rsidR="00F711FA" w:rsidRPr="003B1B29" w:rsidRDefault="00F711FA" w:rsidP="009D00EA">
            <w:r w:rsidRPr="003B1B29">
              <w:t>10/10</w:t>
            </w:r>
          </w:p>
        </w:tc>
        <w:tc>
          <w:tcPr>
            <w:tcW w:w="1530" w:type="dxa"/>
            <w:noWrap/>
            <w:hideMark/>
          </w:tcPr>
          <w:p w14:paraId="05A62CBF" w14:textId="77777777" w:rsidR="00F711FA" w:rsidRPr="003B1B29" w:rsidRDefault="00F711FA" w:rsidP="009D00EA">
            <w:r w:rsidRPr="003B1B29">
              <w:t>ESCC</w:t>
            </w:r>
          </w:p>
        </w:tc>
        <w:tc>
          <w:tcPr>
            <w:tcW w:w="2340" w:type="dxa"/>
            <w:noWrap/>
            <w:hideMark/>
          </w:tcPr>
          <w:p w14:paraId="530F60D8" w14:textId="77777777" w:rsidR="00F711FA" w:rsidRPr="003B1B29" w:rsidRDefault="00F711FA" w:rsidP="009D00EA">
            <w:r w:rsidRPr="003B1B29">
              <w:t>LNM, OS</w:t>
            </w:r>
          </w:p>
        </w:tc>
        <w:tc>
          <w:tcPr>
            <w:tcW w:w="2160" w:type="dxa"/>
            <w:noWrap/>
            <w:hideMark/>
          </w:tcPr>
          <w:p w14:paraId="100326EC" w14:textId="77777777" w:rsidR="00F711FA" w:rsidRPr="003B1B29" w:rsidRDefault="00F711FA" w:rsidP="009D00EA">
            <w:r w:rsidRPr="003B1B29">
              <w:t>U</w:t>
            </w:r>
          </w:p>
        </w:tc>
        <w:tc>
          <w:tcPr>
            <w:tcW w:w="900" w:type="dxa"/>
            <w:noWrap/>
            <w:hideMark/>
          </w:tcPr>
          <w:p w14:paraId="63F8E727" w14:textId="77777777" w:rsidR="00F711FA" w:rsidRPr="003B1B29" w:rsidRDefault="00F711FA" w:rsidP="009D00EA">
            <w:r w:rsidRPr="003B1B29">
              <w:t>7</w:t>
            </w:r>
          </w:p>
        </w:tc>
      </w:tr>
      <w:tr w:rsidR="007B0A46" w:rsidRPr="003B1B29" w14:paraId="085AE3CA" w14:textId="77777777" w:rsidTr="005606F6">
        <w:trPr>
          <w:trHeight w:val="300"/>
        </w:trPr>
        <w:tc>
          <w:tcPr>
            <w:tcW w:w="1844" w:type="dxa"/>
            <w:noWrap/>
            <w:hideMark/>
          </w:tcPr>
          <w:p w14:paraId="517884AF" w14:textId="77777777" w:rsidR="00F711FA" w:rsidRPr="003B1B29" w:rsidRDefault="00F711FA" w:rsidP="009D00EA">
            <w:r w:rsidRPr="003B1B29">
              <w:lastRenderedPageBreak/>
              <w:t xml:space="preserve">Shen </w:t>
            </w:r>
            <w:r w:rsidRPr="003B1B29">
              <w:rPr>
                <w:i/>
              </w:rPr>
              <w:t>et al</w:t>
            </w:r>
            <w:r w:rsidRPr="003B1B29">
              <w:fldChar w:fldCharType="begin"/>
            </w:r>
            <w:r w:rsidRPr="003B1B29">
              <w:instrText xml:space="preserve"> ADDIN EN.CITE &lt;EndNote&gt;&lt;Cite&gt;&lt;Author&gt;Shen&lt;/Author&gt;&lt;Year&gt;2014&lt;/Year&gt;&lt;RecNum&gt;21&lt;/RecNum&gt;&lt;DisplayText&gt;&lt;style face="superscript"&gt;[12]&lt;/style&gt;&lt;/DisplayText&gt;&lt;record&gt;&lt;rec-number&gt;21&lt;/rec-number&gt;&lt;foreign-keys&gt;&lt;key app="EN" db-id="wsap022a8pvrf4et5wvpwzfazfdrat9wavzt" timestamp="1544273101"&gt;21&lt;/key&gt;&lt;/foreign-keys&gt;&lt;ref-type name="Journal Article"&gt;17&lt;/ref-type&gt;&lt;contributors&gt;&lt;authors&gt;&lt;author&gt;Shen, Liangfang&lt;/author&gt;&lt;author&gt;Huang, Xinqiong&lt;/author&gt;&lt;author&gt;Xie, Xiaoxue&lt;/author&gt;&lt;author&gt;Su, Juan&lt;/author&gt;&lt;author&gt;Yuan, Jun&lt;/author&gt;&lt;author&gt;Chen, Xiang&lt;/author&gt;&lt;/authors&gt;&lt;/contributors&gt;&lt;titles&gt;&lt;title&gt;High Expression of SOX2 and OCT4 Indicates Radiation Resistance and an Independent Negative Prognosis in Cervical Squamous Cell Carcinoma&lt;/title&gt;&lt;secondary-title&gt;J Histochem Cytochem&lt;/secondary-title&gt;&lt;/titles&gt;&lt;periodical&gt;&lt;full-title&gt;J Histochem Cytochem&lt;/full-title&gt;&lt;/periodical&gt;&lt;pages&gt;499-509&lt;/pages&gt;&lt;volume&gt;62&lt;/volume&gt;&lt;number&gt;7&lt;/number&gt;&lt;dates&gt;&lt;year&gt;2014&lt;/year&gt;&lt;/dates&gt;&lt;publisher&gt;SAGE Publications&lt;/publisher&gt;&lt;isbn&gt;1551-5044&amp;#xD;0022-1554&lt;/isbn&gt;&lt;accession-num&gt;24710660&lt;/accession-num&gt;&lt;urls&gt;&lt;related-urls&gt;&lt;url&gt;https://www.ncbi.nlm.nih.gov/pubmed/24710660&lt;/url&gt;&lt;url&gt;https://www.ncbi.nlm.nih.gov/pmc/PMC4174620/&lt;/url&gt;&lt;/related-urls&gt;&lt;/urls&gt;&lt;electronic-resource-num&gt;10.1369/0022155414532654&lt;/electronic-resource-num&gt;&lt;remote-database-name&gt;PubMed&lt;/remote-database-name&gt;&lt;/record&gt;&lt;/Cite&gt;&lt;/EndNote&gt;</w:instrText>
            </w:r>
            <w:r w:rsidRPr="003B1B29">
              <w:fldChar w:fldCharType="separate"/>
            </w:r>
            <w:r w:rsidRPr="003B1B29">
              <w:rPr>
                <w:vertAlign w:val="superscript"/>
              </w:rPr>
              <w:t>[</w:t>
            </w:r>
            <w:hyperlink w:anchor="_ENREF_12" w:tooltip="Shen, 2014 #21" w:history="1">
              <w:r w:rsidRPr="003B1B29">
                <w:rPr>
                  <w:vertAlign w:val="superscript"/>
                </w:rPr>
                <w:t>12</w:t>
              </w:r>
            </w:hyperlink>
            <w:r w:rsidRPr="003B1B29">
              <w:rPr>
                <w:vertAlign w:val="superscript"/>
              </w:rPr>
              <w:t>]</w:t>
            </w:r>
            <w:r w:rsidRPr="003B1B29">
              <w:fldChar w:fldCharType="end"/>
            </w:r>
          </w:p>
        </w:tc>
        <w:tc>
          <w:tcPr>
            <w:tcW w:w="723" w:type="dxa"/>
            <w:vAlign w:val="bottom"/>
          </w:tcPr>
          <w:p w14:paraId="1786FD27" w14:textId="77777777" w:rsidR="00F711FA" w:rsidRPr="003B1B29" w:rsidRDefault="00F711FA" w:rsidP="009D00EA">
            <w:r w:rsidRPr="003B1B29">
              <w:t>2014</w:t>
            </w:r>
          </w:p>
        </w:tc>
        <w:tc>
          <w:tcPr>
            <w:tcW w:w="1467" w:type="dxa"/>
            <w:noWrap/>
            <w:hideMark/>
          </w:tcPr>
          <w:p w14:paraId="30AA70E6" w14:textId="77777777" w:rsidR="00F711FA" w:rsidRPr="003B1B29" w:rsidRDefault="00F711FA" w:rsidP="009D00EA">
            <w:r w:rsidRPr="003B1B29">
              <w:t>0/132/132</w:t>
            </w:r>
          </w:p>
        </w:tc>
        <w:tc>
          <w:tcPr>
            <w:tcW w:w="2145" w:type="dxa"/>
            <w:noWrap/>
            <w:hideMark/>
          </w:tcPr>
          <w:p w14:paraId="15B9F615" w14:textId="77777777" w:rsidR="00F711FA" w:rsidRPr="003B1B29" w:rsidRDefault="00F711FA" w:rsidP="009D00EA">
            <w:r w:rsidRPr="003B1B29">
              <w:t>83/49</w:t>
            </w:r>
          </w:p>
        </w:tc>
        <w:tc>
          <w:tcPr>
            <w:tcW w:w="1890" w:type="dxa"/>
            <w:noWrap/>
            <w:hideMark/>
          </w:tcPr>
          <w:p w14:paraId="1A2244E5" w14:textId="77777777" w:rsidR="00F711FA" w:rsidRPr="003B1B29" w:rsidRDefault="00F711FA" w:rsidP="009D00EA">
            <w:r w:rsidRPr="003B1B29">
              <w:t>70/62</w:t>
            </w:r>
          </w:p>
        </w:tc>
        <w:tc>
          <w:tcPr>
            <w:tcW w:w="1530" w:type="dxa"/>
            <w:noWrap/>
            <w:hideMark/>
          </w:tcPr>
          <w:p w14:paraId="2FB9C0B0" w14:textId="77777777" w:rsidR="00F711FA" w:rsidRPr="003B1B29" w:rsidRDefault="00F711FA" w:rsidP="009D00EA">
            <w:r w:rsidRPr="003B1B29">
              <w:t>CSCC</w:t>
            </w:r>
          </w:p>
        </w:tc>
        <w:tc>
          <w:tcPr>
            <w:tcW w:w="2340" w:type="dxa"/>
            <w:noWrap/>
            <w:hideMark/>
          </w:tcPr>
          <w:p w14:paraId="0421DBF6" w14:textId="77777777" w:rsidR="00F711FA" w:rsidRPr="003B1B29" w:rsidRDefault="00F711FA" w:rsidP="009D00EA">
            <w:r w:rsidRPr="003B1B29">
              <w:t>DM, OS</w:t>
            </w:r>
          </w:p>
        </w:tc>
        <w:tc>
          <w:tcPr>
            <w:tcW w:w="2160" w:type="dxa"/>
            <w:noWrap/>
            <w:hideMark/>
          </w:tcPr>
          <w:p w14:paraId="22000C70" w14:textId="77777777" w:rsidR="00F711FA" w:rsidRPr="003B1B29" w:rsidRDefault="00F711FA" w:rsidP="009D00EA">
            <w:r w:rsidRPr="003B1B29">
              <w:t>Mu</w:t>
            </w:r>
          </w:p>
        </w:tc>
        <w:tc>
          <w:tcPr>
            <w:tcW w:w="900" w:type="dxa"/>
            <w:noWrap/>
            <w:hideMark/>
          </w:tcPr>
          <w:p w14:paraId="76E9F4A2" w14:textId="77777777" w:rsidR="00F711FA" w:rsidRPr="003B1B29" w:rsidRDefault="00F711FA" w:rsidP="009D00EA">
            <w:r w:rsidRPr="003B1B29">
              <w:t>8</w:t>
            </w:r>
          </w:p>
        </w:tc>
      </w:tr>
      <w:tr w:rsidR="007B0A46" w:rsidRPr="003B1B29" w14:paraId="169EDCF0" w14:textId="77777777" w:rsidTr="005606F6">
        <w:trPr>
          <w:trHeight w:val="300"/>
        </w:trPr>
        <w:tc>
          <w:tcPr>
            <w:tcW w:w="1844" w:type="dxa"/>
            <w:noWrap/>
            <w:hideMark/>
          </w:tcPr>
          <w:p w14:paraId="21E17674" w14:textId="77777777" w:rsidR="00F711FA" w:rsidRPr="003B1B29" w:rsidRDefault="00F711FA" w:rsidP="009D00EA">
            <w:r w:rsidRPr="003B1B29">
              <w:t xml:space="preserve">Sun </w:t>
            </w:r>
            <w:r w:rsidRPr="003B1B29">
              <w:rPr>
                <w:i/>
              </w:rPr>
              <w:t>et al</w:t>
            </w:r>
            <w:r w:rsidRPr="003B1B29">
              <w:fldChar w:fldCharType="begin">
                <w:fldData xml:space="preserve">PEVuZE5vdGU+PENpdGU+PEF1dGhvcj5TdW48L0F1dGhvcj48WWVhcj4yMDEzPC9ZZWFyPjxSZWNO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</w:fldData>
              </w:fldChar>
            </w:r>
            <w:r w:rsidRPr="003B1B29">
              <w:instrText xml:space="preserve"> ADDIN EN.CITE </w:instrText>
            </w:r>
            <w:r w:rsidRPr="003B1B29">
              <w:fldChar w:fldCharType="begin">
                <w:fldData xml:space="preserve">PEVuZE5vdGU+PENpdGU+PEF1dGhvcj5TdW48L0F1dGhvcj48WWVhcj4yMDEzPC9ZZWFyPjxSZWNO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</w:fldData>
              </w:fldChar>
            </w:r>
            <w:r w:rsidRPr="003B1B29">
              <w:instrText xml:space="preserve"> ADDIN EN.CITE.DATA </w:instrText>
            </w:r>
            <w:r w:rsidRPr="003B1B29">
              <w:fldChar w:fldCharType="end"/>
            </w:r>
            <w:r w:rsidRPr="003B1B29">
              <w:fldChar w:fldCharType="separate"/>
            </w:r>
            <w:r w:rsidRPr="003B1B29">
              <w:rPr>
                <w:vertAlign w:val="superscript"/>
              </w:rPr>
              <w:t>[</w:t>
            </w:r>
            <w:hyperlink w:anchor="_ENREF_24" w:tooltip="Sun, 2013 #22" w:history="1">
              <w:r w:rsidRPr="003B1B29">
                <w:rPr>
                  <w:vertAlign w:val="superscript"/>
                </w:rPr>
                <w:t>24</w:t>
              </w:r>
            </w:hyperlink>
            <w:r w:rsidRPr="003B1B29">
              <w:rPr>
                <w:vertAlign w:val="superscript"/>
              </w:rPr>
              <w:t>]</w:t>
            </w:r>
            <w:r w:rsidRPr="003B1B29">
              <w:fldChar w:fldCharType="end"/>
            </w:r>
          </w:p>
        </w:tc>
        <w:tc>
          <w:tcPr>
            <w:tcW w:w="723" w:type="dxa"/>
            <w:vAlign w:val="bottom"/>
          </w:tcPr>
          <w:p w14:paraId="618A1136" w14:textId="77777777" w:rsidR="00F711FA" w:rsidRPr="003B1B29" w:rsidRDefault="00F711FA" w:rsidP="009D00EA">
            <w:r w:rsidRPr="003B1B29">
              <w:t>2013</w:t>
            </w:r>
          </w:p>
        </w:tc>
        <w:tc>
          <w:tcPr>
            <w:tcW w:w="1467" w:type="dxa"/>
            <w:noWrap/>
            <w:hideMark/>
          </w:tcPr>
          <w:p w14:paraId="08C332FE" w14:textId="77777777" w:rsidR="00F711FA" w:rsidRPr="003B1B29" w:rsidRDefault="00F711FA" w:rsidP="009D00EA">
            <w:r w:rsidRPr="003B1B29">
              <w:t>65/10/75</w:t>
            </w:r>
          </w:p>
        </w:tc>
        <w:tc>
          <w:tcPr>
            <w:tcW w:w="2145" w:type="dxa"/>
            <w:noWrap/>
            <w:hideMark/>
          </w:tcPr>
          <w:p w14:paraId="4387DCBE" w14:textId="77777777" w:rsidR="00F711FA" w:rsidRPr="003B1B29" w:rsidRDefault="00F711FA" w:rsidP="009D00EA">
            <w:r w:rsidRPr="003B1B29">
              <w:t>46/29</w:t>
            </w:r>
          </w:p>
        </w:tc>
        <w:tc>
          <w:tcPr>
            <w:tcW w:w="1890" w:type="dxa"/>
            <w:noWrap/>
            <w:hideMark/>
          </w:tcPr>
          <w:p w14:paraId="4E2C2DC7" w14:textId="77777777" w:rsidR="00F711FA" w:rsidRPr="003B1B29" w:rsidRDefault="00F711FA" w:rsidP="009D00EA">
            <w:r w:rsidRPr="003B1B29">
              <w:t>NA</w:t>
            </w:r>
          </w:p>
        </w:tc>
        <w:tc>
          <w:tcPr>
            <w:tcW w:w="1530" w:type="dxa"/>
            <w:noWrap/>
            <w:hideMark/>
          </w:tcPr>
          <w:p w14:paraId="0FE51372" w14:textId="77777777" w:rsidR="00F711FA" w:rsidRPr="003B1B29" w:rsidRDefault="00F711FA" w:rsidP="009D00EA">
            <w:r w:rsidRPr="003B1B29">
              <w:t>HCC</w:t>
            </w:r>
          </w:p>
        </w:tc>
        <w:tc>
          <w:tcPr>
            <w:tcW w:w="2340" w:type="dxa"/>
            <w:noWrap/>
            <w:hideMark/>
          </w:tcPr>
          <w:p w14:paraId="6227C252" w14:textId="77777777" w:rsidR="00F711FA" w:rsidRPr="003B1B29" w:rsidRDefault="00F711FA" w:rsidP="009D00EA">
            <w:r w:rsidRPr="003B1B29">
              <w:t>DM, LNM</w:t>
            </w:r>
          </w:p>
        </w:tc>
        <w:tc>
          <w:tcPr>
            <w:tcW w:w="2160" w:type="dxa"/>
            <w:noWrap/>
            <w:hideMark/>
          </w:tcPr>
          <w:p w14:paraId="2A56AFB0" w14:textId="77777777" w:rsidR="00F711FA" w:rsidRPr="003B1B29" w:rsidRDefault="00F711FA" w:rsidP="009D00EA">
            <w:r w:rsidRPr="003B1B29">
              <w:t>NA</w:t>
            </w:r>
          </w:p>
        </w:tc>
        <w:tc>
          <w:tcPr>
            <w:tcW w:w="900" w:type="dxa"/>
            <w:noWrap/>
            <w:hideMark/>
          </w:tcPr>
          <w:p w14:paraId="5A9EBBFE" w14:textId="77777777" w:rsidR="00F711FA" w:rsidRPr="003B1B29" w:rsidRDefault="00F711FA" w:rsidP="009D00EA">
            <w:r w:rsidRPr="003B1B29">
              <w:t>6</w:t>
            </w:r>
          </w:p>
        </w:tc>
      </w:tr>
      <w:tr w:rsidR="007B0A46" w:rsidRPr="003B1B29" w14:paraId="5F539A0B" w14:textId="77777777" w:rsidTr="005606F6">
        <w:trPr>
          <w:trHeight w:val="300"/>
        </w:trPr>
        <w:tc>
          <w:tcPr>
            <w:tcW w:w="1844" w:type="dxa"/>
            <w:noWrap/>
            <w:hideMark/>
          </w:tcPr>
          <w:p w14:paraId="678E989C" w14:textId="77777777" w:rsidR="00F711FA" w:rsidRPr="003B1B29" w:rsidRDefault="00F711FA" w:rsidP="009D00EA">
            <w:r w:rsidRPr="003B1B29">
              <w:t xml:space="preserve">Tang </w:t>
            </w:r>
            <w:r w:rsidRPr="003B1B29">
              <w:rPr>
                <w:i/>
              </w:rPr>
              <w:t>et al</w:t>
            </w:r>
            <w:r w:rsidRPr="003B1B29">
              <w:fldChar w:fldCharType="begin">
                <w:fldData xml:space="preserve">PEVuZE5vdGU+PENpdGU+PEF1dGhvcj5UYW5nPC9BdXRob3I+PFllYXI+MjAxMzwvWWVhcj48UmVj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</w:fldData>
              </w:fldChar>
            </w:r>
            <w:r w:rsidRPr="003B1B29">
              <w:instrText xml:space="preserve"> ADDIN EN.CITE </w:instrText>
            </w:r>
            <w:r w:rsidRPr="003B1B29">
              <w:fldChar w:fldCharType="begin">
                <w:fldData xml:space="preserve">PEVuZE5vdGU+PENpdGU+PEF1dGhvcj5UYW5nPC9BdXRob3I+PFllYXI+MjAxMzwvWWVhcj48UmVj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</w:fldData>
              </w:fldChar>
            </w:r>
            <w:r w:rsidRPr="003B1B29">
              <w:instrText xml:space="preserve"> ADDIN EN.CITE.DATA </w:instrText>
            </w:r>
            <w:r w:rsidRPr="003B1B29">
              <w:fldChar w:fldCharType="end"/>
            </w:r>
            <w:r w:rsidRPr="003B1B29">
              <w:fldChar w:fldCharType="separate"/>
            </w:r>
            <w:r w:rsidRPr="003B1B29">
              <w:rPr>
                <w:vertAlign w:val="superscript"/>
              </w:rPr>
              <w:t>[</w:t>
            </w:r>
            <w:hyperlink w:anchor="_ENREF_21" w:tooltip="Tang, 2013 #23" w:history="1">
              <w:r w:rsidRPr="003B1B29">
                <w:rPr>
                  <w:vertAlign w:val="superscript"/>
                </w:rPr>
                <w:t>21</w:t>
              </w:r>
            </w:hyperlink>
            <w:r w:rsidRPr="003B1B29">
              <w:rPr>
                <w:vertAlign w:val="superscript"/>
              </w:rPr>
              <w:t>]</w:t>
            </w:r>
            <w:r w:rsidRPr="003B1B29">
              <w:fldChar w:fldCharType="end"/>
            </w:r>
          </w:p>
        </w:tc>
        <w:tc>
          <w:tcPr>
            <w:tcW w:w="723" w:type="dxa"/>
            <w:vAlign w:val="bottom"/>
          </w:tcPr>
          <w:p w14:paraId="64818611" w14:textId="77777777" w:rsidR="00F711FA" w:rsidRPr="003B1B29" w:rsidRDefault="00F711FA" w:rsidP="009D00EA">
            <w:r w:rsidRPr="003B1B29">
              <w:t>2013</w:t>
            </w:r>
          </w:p>
        </w:tc>
        <w:tc>
          <w:tcPr>
            <w:tcW w:w="1467" w:type="dxa"/>
            <w:noWrap/>
            <w:hideMark/>
          </w:tcPr>
          <w:p w14:paraId="58011B82" w14:textId="77777777" w:rsidR="00F711FA" w:rsidRPr="003B1B29" w:rsidRDefault="00F711FA" w:rsidP="009D00EA">
            <w:r w:rsidRPr="003B1B29">
              <w:t>152/9/161</w:t>
            </w:r>
          </w:p>
        </w:tc>
        <w:tc>
          <w:tcPr>
            <w:tcW w:w="2145" w:type="dxa"/>
            <w:noWrap/>
            <w:hideMark/>
          </w:tcPr>
          <w:p w14:paraId="3D892231" w14:textId="77777777" w:rsidR="00F711FA" w:rsidRPr="003B1B29" w:rsidRDefault="00F711FA" w:rsidP="009D00EA">
            <w:r w:rsidRPr="003B1B29">
              <w:t>88/73</w:t>
            </w:r>
          </w:p>
        </w:tc>
        <w:tc>
          <w:tcPr>
            <w:tcW w:w="1890" w:type="dxa"/>
            <w:noWrap/>
            <w:hideMark/>
          </w:tcPr>
          <w:p w14:paraId="50F19514" w14:textId="77777777" w:rsidR="00F711FA" w:rsidRPr="003B1B29" w:rsidRDefault="00F711FA" w:rsidP="009D00EA">
            <w:r w:rsidRPr="003B1B29">
              <w:t>65/96</w:t>
            </w:r>
          </w:p>
        </w:tc>
        <w:tc>
          <w:tcPr>
            <w:tcW w:w="1530" w:type="dxa"/>
            <w:noWrap/>
            <w:hideMark/>
          </w:tcPr>
          <w:p w14:paraId="5EF113F4" w14:textId="77777777" w:rsidR="00F711FA" w:rsidRPr="003B1B29" w:rsidRDefault="00F711FA" w:rsidP="009D00EA">
            <w:r w:rsidRPr="003B1B29">
              <w:t>LSCC</w:t>
            </w:r>
          </w:p>
        </w:tc>
        <w:tc>
          <w:tcPr>
            <w:tcW w:w="2340" w:type="dxa"/>
            <w:noWrap/>
            <w:hideMark/>
          </w:tcPr>
          <w:p w14:paraId="619762DC" w14:textId="77777777" w:rsidR="00F711FA" w:rsidRPr="003B1B29" w:rsidRDefault="00F711FA" w:rsidP="009D00EA">
            <w:r w:rsidRPr="003B1B29">
              <w:t>LNM, OS</w:t>
            </w:r>
          </w:p>
        </w:tc>
        <w:tc>
          <w:tcPr>
            <w:tcW w:w="2160" w:type="dxa"/>
            <w:noWrap/>
            <w:hideMark/>
          </w:tcPr>
          <w:p w14:paraId="07B88F5B" w14:textId="77777777" w:rsidR="00F711FA" w:rsidRPr="003B1B29" w:rsidRDefault="00F711FA" w:rsidP="009D00EA">
            <w:r w:rsidRPr="003B1B29">
              <w:t>Mu</w:t>
            </w:r>
          </w:p>
        </w:tc>
        <w:tc>
          <w:tcPr>
            <w:tcW w:w="900" w:type="dxa"/>
            <w:noWrap/>
            <w:hideMark/>
          </w:tcPr>
          <w:p w14:paraId="4E604C15" w14:textId="77777777" w:rsidR="00F711FA" w:rsidRPr="003B1B29" w:rsidRDefault="00F711FA" w:rsidP="009D00EA">
            <w:r w:rsidRPr="003B1B29">
              <w:t>8</w:t>
            </w:r>
          </w:p>
        </w:tc>
      </w:tr>
      <w:tr w:rsidR="007B0A46" w:rsidRPr="003B1B29" w14:paraId="00F15BF1" w14:textId="77777777" w:rsidTr="005606F6">
        <w:trPr>
          <w:trHeight w:val="300"/>
        </w:trPr>
        <w:tc>
          <w:tcPr>
            <w:tcW w:w="1844" w:type="dxa"/>
            <w:noWrap/>
            <w:hideMark/>
          </w:tcPr>
          <w:p w14:paraId="25497EBA" w14:textId="77777777" w:rsidR="00F711FA" w:rsidRPr="003B1B29" w:rsidRDefault="00F711FA" w:rsidP="009D00EA">
            <w:r w:rsidRPr="003B1B29">
              <w:t xml:space="preserve">Wang </w:t>
            </w:r>
            <w:r w:rsidRPr="003B1B29">
              <w:rPr>
                <w:i/>
              </w:rPr>
              <w:t>et al</w:t>
            </w:r>
            <w:r w:rsidRPr="003B1B29">
              <w:fldChar w:fldCharType="begin"/>
            </w:r>
            <w:r w:rsidRPr="003B1B29">
              <w:instrText xml:space="preserve"> ADDIN EN.CITE &lt;EndNote&gt;&lt;Cite&gt;&lt;Author&gt;Wang&lt;/Author&gt;&lt;Year&gt;2018&lt;/Year&gt;&lt;RecNum&gt;24&lt;/RecNum&gt;&lt;DisplayText&gt;&lt;style face="superscript"&gt;[16]&lt;/style&gt;&lt;/DisplayText&gt;&lt;record&gt;&lt;rec-number&gt;24&lt;/rec-number&gt;&lt;foreign-keys&gt;&lt;key app="EN" db-id="wsap022a8pvrf4et5wvpwzfazfdrat9wavzt" timestamp="1544273196"&gt;24&lt;/key&gt;&lt;/foreign-keys&gt;&lt;ref-type name="Journal Article"&gt;17&lt;/ref-type&gt;&lt;contributors&gt;&lt;authors&gt;&lt;author&gt;Wang, Hui&lt;/author&gt;&lt;author&gt;Zhou, Yaxing&lt;/author&gt;&lt;author&gt;Liu, Qian&lt;/author&gt;&lt;author&gt;Xu, Jiarong&lt;/author&gt;&lt;author&gt;Ma, Yuqing&lt;/author&gt;&lt;/authors&gt;&lt;/contributors&gt;&lt;titles&gt;&lt;title&gt;Prognostic value of SOX2, Cyclin D1, P53, and ki-67 in patients with esophageal squamous cell carcinoma&lt;/title&gt;&lt;secondary-title&gt;Onco Targets Ther&lt;/secondary-title&gt;&lt;/titles&gt;&lt;periodical&gt;&lt;full-title&gt;Onco Targets Ther&lt;/full-title&gt;&lt;/periodical&gt;&lt;pages&gt;5171-5181&lt;/pages&gt;&lt;volume&gt;11&lt;/volume&gt;&lt;dates&gt;&lt;year&gt;2018&lt;/year&gt;&lt;/dates&gt;&lt;publisher&gt;Dove Medical Press&lt;/publisher&gt;&lt;isbn&gt;1178-6930&lt;/isbn&gt;&lt;accession-num&gt;30210237&lt;/accession-num&gt;&lt;urls&gt;&lt;related-urls&gt;&lt;url&gt;https://www.ncbi.nlm.nih.gov/pubmed/30210237&lt;/url&gt;&lt;url&gt;https://www.ncbi.nlm.nih.gov/pmc/PMC6114475/&lt;/url&gt;&lt;/related-urls&gt;&lt;/urls&gt;&lt;electronic-resource-num&gt;10.2147/OTT.S160066&lt;/electronic-resource-num&gt;&lt;remote-database-name&gt;PubMed&lt;/remote-database-name&gt;&lt;/record&gt;&lt;/Cite&gt;&lt;/EndNote&gt;</w:instrText>
            </w:r>
            <w:r w:rsidRPr="003B1B29">
              <w:fldChar w:fldCharType="separate"/>
            </w:r>
            <w:r w:rsidRPr="003B1B29">
              <w:rPr>
                <w:vertAlign w:val="superscript"/>
              </w:rPr>
              <w:t>[</w:t>
            </w:r>
            <w:hyperlink w:anchor="_ENREF_16" w:tooltip="Wang, 2018 #24" w:history="1">
              <w:r w:rsidRPr="003B1B29">
                <w:rPr>
                  <w:vertAlign w:val="superscript"/>
                </w:rPr>
                <w:t>16</w:t>
              </w:r>
            </w:hyperlink>
            <w:r w:rsidRPr="003B1B29">
              <w:rPr>
                <w:vertAlign w:val="superscript"/>
              </w:rPr>
              <w:t>]</w:t>
            </w:r>
            <w:r w:rsidRPr="003B1B29">
              <w:fldChar w:fldCharType="end"/>
            </w:r>
          </w:p>
        </w:tc>
        <w:tc>
          <w:tcPr>
            <w:tcW w:w="723" w:type="dxa"/>
            <w:vAlign w:val="bottom"/>
          </w:tcPr>
          <w:p w14:paraId="0F8F5A2C" w14:textId="77777777" w:rsidR="00F711FA" w:rsidRPr="003B1B29" w:rsidRDefault="00F711FA" w:rsidP="009D00EA">
            <w:r w:rsidRPr="003B1B29">
              <w:t>2018</w:t>
            </w:r>
          </w:p>
        </w:tc>
        <w:tc>
          <w:tcPr>
            <w:tcW w:w="1467" w:type="dxa"/>
            <w:noWrap/>
            <w:hideMark/>
          </w:tcPr>
          <w:p w14:paraId="09831118" w14:textId="77777777" w:rsidR="00F711FA" w:rsidRPr="003B1B29" w:rsidRDefault="00F711FA" w:rsidP="009D00EA">
            <w:r w:rsidRPr="003B1B29">
              <w:t>87/30/117</w:t>
            </w:r>
          </w:p>
        </w:tc>
        <w:tc>
          <w:tcPr>
            <w:tcW w:w="2145" w:type="dxa"/>
            <w:noWrap/>
            <w:hideMark/>
          </w:tcPr>
          <w:p w14:paraId="043387A9" w14:textId="77777777" w:rsidR="00F711FA" w:rsidRPr="003B1B29" w:rsidRDefault="00F711FA" w:rsidP="009D00EA">
            <w:r w:rsidRPr="003B1B29">
              <w:t>54/63</w:t>
            </w:r>
          </w:p>
        </w:tc>
        <w:tc>
          <w:tcPr>
            <w:tcW w:w="1890" w:type="dxa"/>
            <w:noWrap/>
            <w:hideMark/>
          </w:tcPr>
          <w:p w14:paraId="47E80BE0" w14:textId="77777777" w:rsidR="00F711FA" w:rsidRPr="003B1B29" w:rsidRDefault="00F711FA" w:rsidP="009D00EA">
            <w:r w:rsidRPr="003B1B29">
              <w:t>48/69</w:t>
            </w:r>
          </w:p>
        </w:tc>
        <w:tc>
          <w:tcPr>
            <w:tcW w:w="1530" w:type="dxa"/>
            <w:noWrap/>
            <w:hideMark/>
          </w:tcPr>
          <w:p w14:paraId="2C1C7408" w14:textId="77777777" w:rsidR="00F711FA" w:rsidRPr="003B1B29" w:rsidRDefault="00F711FA" w:rsidP="009D00EA">
            <w:r w:rsidRPr="003B1B29">
              <w:t>ESCC</w:t>
            </w:r>
          </w:p>
        </w:tc>
        <w:tc>
          <w:tcPr>
            <w:tcW w:w="2340" w:type="dxa"/>
            <w:noWrap/>
            <w:hideMark/>
          </w:tcPr>
          <w:p w14:paraId="5A9C20B6" w14:textId="77777777" w:rsidR="00F711FA" w:rsidRPr="003B1B29" w:rsidRDefault="00F711FA" w:rsidP="009D00EA">
            <w:r w:rsidRPr="003B1B29">
              <w:t>LNM, OS</w:t>
            </w:r>
          </w:p>
        </w:tc>
        <w:tc>
          <w:tcPr>
            <w:tcW w:w="2160" w:type="dxa"/>
            <w:noWrap/>
            <w:hideMark/>
          </w:tcPr>
          <w:p w14:paraId="329FBCBC" w14:textId="77777777" w:rsidR="00F711FA" w:rsidRPr="003B1B29" w:rsidRDefault="00F711FA" w:rsidP="009D00EA">
            <w:r w:rsidRPr="003B1B29">
              <w:t>Mu</w:t>
            </w:r>
          </w:p>
        </w:tc>
        <w:tc>
          <w:tcPr>
            <w:tcW w:w="900" w:type="dxa"/>
            <w:noWrap/>
            <w:hideMark/>
          </w:tcPr>
          <w:p w14:paraId="3518513D" w14:textId="77777777" w:rsidR="00F711FA" w:rsidRPr="003B1B29" w:rsidRDefault="00F711FA" w:rsidP="009D00EA">
            <w:r w:rsidRPr="003B1B29">
              <w:t>7</w:t>
            </w:r>
          </w:p>
        </w:tc>
      </w:tr>
      <w:tr w:rsidR="007B0A46" w:rsidRPr="003B1B29" w14:paraId="054984B6" w14:textId="77777777" w:rsidTr="005606F6">
        <w:trPr>
          <w:trHeight w:val="300"/>
        </w:trPr>
        <w:tc>
          <w:tcPr>
            <w:tcW w:w="1844" w:type="dxa"/>
            <w:noWrap/>
            <w:hideMark/>
          </w:tcPr>
          <w:p w14:paraId="4660EAAB" w14:textId="77777777" w:rsidR="00F711FA" w:rsidRPr="003B1B29" w:rsidRDefault="00F711FA" w:rsidP="009D00EA">
            <w:r w:rsidRPr="003B1B29">
              <w:t xml:space="preserve">Wang </w:t>
            </w:r>
            <w:r w:rsidRPr="003B1B29">
              <w:rPr>
                <w:i/>
              </w:rPr>
              <w:t>et al</w:t>
            </w:r>
            <w:r w:rsidRPr="003B1B29">
              <w:fldChar w:fldCharType="begin">
                <w:fldData xml:space="preserve">PEVuZE5vdGU+PENpdGU+PEF1dGhvcj5XYW5nPC9BdXRob3I+PFllYXI+MjAxNTwvWWVhcj48UmVj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</w:fldData>
              </w:fldChar>
            </w:r>
            <w:r w:rsidRPr="003B1B29">
              <w:instrText xml:space="preserve"> ADDIN EN.CITE </w:instrText>
            </w:r>
            <w:r w:rsidRPr="003B1B29">
              <w:fldChar w:fldCharType="begin">
                <w:fldData xml:space="preserve">PEVuZE5vdGU+PENpdGU+PEF1dGhvcj5XYW5nPC9BdXRob3I+PFllYXI+MjAxNTwvWWVhcj48UmVj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</w:fldData>
              </w:fldChar>
            </w:r>
            <w:r w:rsidRPr="003B1B29">
              <w:instrText xml:space="preserve"> ADDIN EN.CITE.DATA </w:instrText>
            </w:r>
            <w:r w:rsidRPr="003B1B29">
              <w:fldChar w:fldCharType="end"/>
            </w:r>
            <w:r w:rsidRPr="003B1B29">
              <w:fldChar w:fldCharType="separate"/>
            </w:r>
            <w:r w:rsidRPr="003B1B29">
              <w:rPr>
                <w:vertAlign w:val="superscript"/>
              </w:rPr>
              <w:t>[</w:t>
            </w:r>
            <w:hyperlink w:anchor="_ENREF_28" w:tooltip="Wang, 2015 #25" w:history="1">
              <w:r w:rsidRPr="003B1B29">
                <w:rPr>
                  <w:vertAlign w:val="superscript"/>
                </w:rPr>
                <w:t>28</w:t>
              </w:r>
            </w:hyperlink>
            <w:r w:rsidRPr="003B1B29">
              <w:rPr>
                <w:vertAlign w:val="superscript"/>
              </w:rPr>
              <w:t>]</w:t>
            </w:r>
            <w:r w:rsidRPr="003B1B29">
              <w:fldChar w:fldCharType="end"/>
            </w:r>
          </w:p>
        </w:tc>
        <w:tc>
          <w:tcPr>
            <w:tcW w:w="723" w:type="dxa"/>
            <w:vAlign w:val="bottom"/>
          </w:tcPr>
          <w:p w14:paraId="0F176BDB" w14:textId="77777777" w:rsidR="00F711FA" w:rsidRPr="003B1B29" w:rsidRDefault="00F711FA" w:rsidP="009D00EA">
            <w:r w:rsidRPr="003B1B29">
              <w:t>2015</w:t>
            </w:r>
          </w:p>
        </w:tc>
        <w:tc>
          <w:tcPr>
            <w:tcW w:w="1467" w:type="dxa"/>
            <w:noWrap/>
            <w:hideMark/>
          </w:tcPr>
          <w:p w14:paraId="10916550" w14:textId="77777777" w:rsidR="00F711FA" w:rsidRPr="003B1B29" w:rsidRDefault="00F711FA" w:rsidP="009D00EA">
            <w:r w:rsidRPr="003B1B29">
              <w:t>132/71/203</w:t>
            </w:r>
          </w:p>
        </w:tc>
        <w:tc>
          <w:tcPr>
            <w:tcW w:w="2145" w:type="dxa"/>
            <w:noWrap/>
            <w:hideMark/>
          </w:tcPr>
          <w:p w14:paraId="34E85CBE" w14:textId="77777777" w:rsidR="00F711FA" w:rsidRPr="003B1B29" w:rsidRDefault="00F711FA" w:rsidP="009D00EA">
            <w:r w:rsidRPr="003B1B29">
              <w:t>48/155</w:t>
            </w:r>
          </w:p>
        </w:tc>
        <w:tc>
          <w:tcPr>
            <w:tcW w:w="1890" w:type="dxa"/>
            <w:noWrap/>
            <w:hideMark/>
          </w:tcPr>
          <w:p w14:paraId="513AC515" w14:textId="77777777" w:rsidR="00F711FA" w:rsidRPr="003B1B29" w:rsidRDefault="00F711FA" w:rsidP="009D00EA">
            <w:r w:rsidRPr="003B1B29">
              <w:t>65/138</w:t>
            </w:r>
          </w:p>
        </w:tc>
        <w:tc>
          <w:tcPr>
            <w:tcW w:w="1530" w:type="dxa"/>
            <w:noWrap/>
            <w:hideMark/>
          </w:tcPr>
          <w:p w14:paraId="56A78B39" w14:textId="77777777" w:rsidR="00F711FA" w:rsidRPr="003B1B29" w:rsidRDefault="00F711FA" w:rsidP="009D00EA">
            <w:r w:rsidRPr="003B1B29">
              <w:t>GC</w:t>
            </w:r>
          </w:p>
        </w:tc>
        <w:tc>
          <w:tcPr>
            <w:tcW w:w="2340" w:type="dxa"/>
            <w:noWrap/>
            <w:hideMark/>
          </w:tcPr>
          <w:p w14:paraId="7494E651" w14:textId="77777777" w:rsidR="00F711FA" w:rsidRPr="003B1B29" w:rsidRDefault="00F711FA" w:rsidP="009D00EA">
            <w:r w:rsidRPr="003B1B29">
              <w:t>LNM</w:t>
            </w:r>
          </w:p>
        </w:tc>
        <w:tc>
          <w:tcPr>
            <w:tcW w:w="2160" w:type="dxa"/>
            <w:noWrap/>
            <w:hideMark/>
          </w:tcPr>
          <w:p w14:paraId="0F549EC0" w14:textId="77777777" w:rsidR="00F711FA" w:rsidRPr="003B1B29" w:rsidRDefault="00F711FA" w:rsidP="009D00EA">
            <w:r w:rsidRPr="003B1B29">
              <w:t>NA</w:t>
            </w:r>
          </w:p>
        </w:tc>
        <w:tc>
          <w:tcPr>
            <w:tcW w:w="900" w:type="dxa"/>
            <w:noWrap/>
            <w:hideMark/>
          </w:tcPr>
          <w:p w14:paraId="3C5ADFD3" w14:textId="77777777" w:rsidR="00F711FA" w:rsidRPr="003B1B29" w:rsidRDefault="00F711FA" w:rsidP="009D00EA">
            <w:r w:rsidRPr="003B1B29">
              <w:t>6</w:t>
            </w:r>
          </w:p>
        </w:tc>
      </w:tr>
      <w:tr w:rsidR="007B0A46" w:rsidRPr="003B1B29" w14:paraId="02810F04" w14:textId="77777777" w:rsidTr="005606F6">
        <w:trPr>
          <w:trHeight w:val="300"/>
        </w:trPr>
        <w:tc>
          <w:tcPr>
            <w:tcW w:w="1844" w:type="dxa"/>
            <w:noWrap/>
            <w:hideMark/>
          </w:tcPr>
          <w:p w14:paraId="7074F289" w14:textId="77777777" w:rsidR="00F711FA" w:rsidRPr="003B1B29" w:rsidRDefault="00F711FA" w:rsidP="009D00EA">
            <w:r w:rsidRPr="003B1B29">
              <w:t xml:space="preserve">Yang </w:t>
            </w:r>
            <w:r w:rsidRPr="003B1B29">
              <w:rPr>
                <w:i/>
              </w:rPr>
              <w:t>et al</w:t>
            </w:r>
            <w:r w:rsidRPr="003B1B29">
              <w:fldChar w:fldCharType="begin">
                <w:fldData xml:space="preserve">PEVuZE5vdGU+PENpdGU+PEF1dGhvcj5ZYW5nPC9BdXRob3I+PFllYXI+MjAxMzwvWWVhcj48UmVj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</w:fldData>
              </w:fldChar>
            </w:r>
            <w:r w:rsidRPr="003B1B29">
              <w:instrText xml:space="preserve"> ADDIN EN.CITE </w:instrText>
            </w:r>
            <w:r w:rsidRPr="003B1B29">
              <w:fldChar w:fldCharType="begin">
                <w:fldData xml:space="preserve">PEVuZE5vdGU+PENpdGU+PEF1dGhvcj5ZYW5nPC9BdXRob3I+PFllYXI+MjAxMzwvWWVhcj48UmVj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</w:fldData>
              </w:fldChar>
            </w:r>
            <w:r w:rsidRPr="003B1B29">
              <w:instrText xml:space="preserve"> ADDIN EN.CITE.DATA </w:instrText>
            </w:r>
            <w:r w:rsidRPr="003B1B29">
              <w:fldChar w:fldCharType="end"/>
            </w:r>
            <w:r w:rsidRPr="003B1B29">
              <w:fldChar w:fldCharType="separate"/>
            </w:r>
            <w:r w:rsidRPr="003B1B29">
              <w:rPr>
                <w:vertAlign w:val="superscript"/>
              </w:rPr>
              <w:t>[</w:t>
            </w:r>
            <w:hyperlink w:anchor="_ENREF_25" w:tooltip="Yang, 2013 #26" w:history="1">
              <w:r w:rsidRPr="003B1B29">
                <w:rPr>
                  <w:vertAlign w:val="superscript"/>
                </w:rPr>
                <w:t>25</w:t>
              </w:r>
            </w:hyperlink>
            <w:r w:rsidRPr="003B1B29">
              <w:rPr>
                <w:vertAlign w:val="superscript"/>
              </w:rPr>
              <w:t>]</w:t>
            </w:r>
            <w:r w:rsidRPr="003B1B29">
              <w:fldChar w:fldCharType="end"/>
            </w:r>
          </w:p>
        </w:tc>
        <w:tc>
          <w:tcPr>
            <w:tcW w:w="723" w:type="dxa"/>
            <w:vAlign w:val="bottom"/>
          </w:tcPr>
          <w:p w14:paraId="5189695B" w14:textId="77777777" w:rsidR="00F711FA" w:rsidRPr="003B1B29" w:rsidRDefault="00F711FA" w:rsidP="009D00EA">
            <w:r w:rsidRPr="003B1B29">
              <w:t>2013</w:t>
            </w:r>
          </w:p>
        </w:tc>
        <w:tc>
          <w:tcPr>
            <w:tcW w:w="1467" w:type="dxa"/>
            <w:noWrap/>
            <w:hideMark/>
          </w:tcPr>
          <w:p w14:paraId="1F9B9E01" w14:textId="77777777" w:rsidR="00F711FA" w:rsidRPr="003B1B29" w:rsidRDefault="00F711FA" w:rsidP="009D00EA">
            <w:r w:rsidRPr="003B1B29">
              <w:t>140/82/222</w:t>
            </w:r>
          </w:p>
        </w:tc>
        <w:tc>
          <w:tcPr>
            <w:tcW w:w="2145" w:type="dxa"/>
            <w:noWrap/>
            <w:hideMark/>
          </w:tcPr>
          <w:p w14:paraId="30094CF4" w14:textId="77777777" w:rsidR="00F711FA" w:rsidRPr="003B1B29" w:rsidRDefault="00F711FA" w:rsidP="009D00EA">
            <w:r w:rsidRPr="003B1B29">
              <w:t>124/98</w:t>
            </w:r>
          </w:p>
        </w:tc>
        <w:tc>
          <w:tcPr>
            <w:tcW w:w="1890" w:type="dxa"/>
            <w:noWrap/>
            <w:hideMark/>
          </w:tcPr>
          <w:p w14:paraId="6FD9F625" w14:textId="77777777" w:rsidR="00F711FA" w:rsidRPr="003B1B29" w:rsidRDefault="00F711FA" w:rsidP="009D00EA">
            <w:r w:rsidRPr="003B1B29">
              <w:t>173/49</w:t>
            </w:r>
          </w:p>
        </w:tc>
        <w:tc>
          <w:tcPr>
            <w:tcW w:w="1530" w:type="dxa"/>
            <w:noWrap/>
            <w:hideMark/>
          </w:tcPr>
          <w:p w14:paraId="17C4CA8D" w14:textId="77777777" w:rsidR="00F711FA" w:rsidRPr="003B1B29" w:rsidRDefault="00F711FA" w:rsidP="009D00EA">
            <w:r w:rsidRPr="003B1B29">
              <w:t>SCLC</w:t>
            </w:r>
          </w:p>
        </w:tc>
        <w:tc>
          <w:tcPr>
            <w:tcW w:w="2340" w:type="dxa"/>
            <w:noWrap/>
            <w:hideMark/>
          </w:tcPr>
          <w:p w14:paraId="739B4648" w14:textId="77777777" w:rsidR="00F711FA" w:rsidRPr="003B1B29" w:rsidRDefault="00F711FA" w:rsidP="009D00EA">
            <w:r w:rsidRPr="003B1B29">
              <w:t>LNM</w:t>
            </w:r>
          </w:p>
        </w:tc>
        <w:tc>
          <w:tcPr>
            <w:tcW w:w="2160" w:type="dxa"/>
            <w:noWrap/>
            <w:hideMark/>
          </w:tcPr>
          <w:p w14:paraId="26E427CD" w14:textId="77777777" w:rsidR="00F711FA" w:rsidRPr="003B1B29" w:rsidRDefault="00F711FA" w:rsidP="009D00EA">
            <w:r w:rsidRPr="003B1B29">
              <w:t>NA</w:t>
            </w:r>
          </w:p>
        </w:tc>
        <w:tc>
          <w:tcPr>
            <w:tcW w:w="900" w:type="dxa"/>
            <w:noWrap/>
            <w:hideMark/>
          </w:tcPr>
          <w:p w14:paraId="19D7AFD4" w14:textId="77777777" w:rsidR="00F711FA" w:rsidRPr="003B1B29" w:rsidRDefault="00F711FA" w:rsidP="009D00EA">
            <w:r w:rsidRPr="003B1B29">
              <w:t>7</w:t>
            </w:r>
          </w:p>
        </w:tc>
      </w:tr>
      <w:tr w:rsidR="007B0A46" w:rsidRPr="003B1B29" w14:paraId="7C835232" w14:textId="77777777" w:rsidTr="005606F6">
        <w:trPr>
          <w:trHeight w:val="300"/>
        </w:trPr>
        <w:tc>
          <w:tcPr>
            <w:tcW w:w="1844" w:type="dxa"/>
            <w:noWrap/>
            <w:hideMark/>
          </w:tcPr>
          <w:p w14:paraId="2C29CC5E" w14:textId="77777777" w:rsidR="00F711FA" w:rsidRPr="003B1B29" w:rsidRDefault="00F711FA" w:rsidP="009D00EA">
            <w:proofErr w:type="spellStart"/>
            <w:r w:rsidRPr="003B1B29">
              <w:t>Yoshihama</w:t>
            </w:r>
            <w:proofErr w:type="spellEnd"/>
            <w:r w:rsidRPr="003B1B29">
              <w:t xml:space="preserve"> </w:t>
            </w:r>
            <w:r w:rsidRPr="003B1B29">
              <w:rPr>
                <w:i/>
              </w:rPr>
              <w:t>et al</w:t>
            </w:r>
            <w:r w:rsidRPr="003B1B29">
              <w:fldChar w:fldCharType="begin">
                <w:fldData xml:space="preserve">PEVuZE5vdGU+PENpdGU+PEF1dGhvcj5Zb3NoaWhhbWE8L0F1dGhvcj48WWVhcj4yMDE2PC9ZZWFy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</w:fldData>
              </w:fldChar>
            </w:r>
            <w:r w:rsidRPr="003B1B29">
              <w:instrText xml:space="preserve"> ADDIN EN.CITE </w:instrText>
            </w:r>
            <w:r w:rsidRPr="003B1B29">
              <w:fldChar w:fldCharType="begin">
                <w:fldData xml:space="preserve">PEVuZE5vdGU+PENpdGU+PEF1dGhvcj5Zb3NoaWhhbWE8L0F1dGhvcj48WWVhcj4yMDE2PC9ZZWFy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</w:fldData>
              </w:fldChar>
            </w:r>
            <w:r w:rsidRPr="003B1B29">
              <w:instrText xml:space="preserve"> ADDIN EN.CITE.DATA </w:instrText>
            </w:r>
            <w:r w:rsidRPr="003B1B29">
              <w:fldChar w:fldCharType="end"/>
            </w:r>
            <w:r w:rsidRPr="003B1B29">
              <w:fldChar w:fldCharType="separate"/>
            </w:r>
            <w:r w:rsidRPr="003B1B29">
              <w:rPr>
                <w:vertAlign w:val="superscript"/>
              </w:rPr>
              <w:t>[</w:t>
            </w:r>
            <w:hyperlink w:anchor="_ENREF_22" w:tooltip="Yoshihama, 2016 #27" w:history="1">
              <w:r w:rsidRPr="003B1B29">
                <w:rPr>
                  <w:vertAlign w:val="superscript"/>
                </w:rPr>
                <w:t>22</w:t>
              </w:r>
            </w:hyperlink>
            <w:r w:rsidRPr="003B1B29">
              <w:rPr>
                <w:vertAlign w:val="superscript"/>
              </w:rPr>
              <w:t>]</w:t>
            </w:r>
            <w:r w:rsidRPr="003B1B29">
              <w:fldChar w:fldCharType="end"/>
            </w:r>
          </w:p>
        </w:tc>
        <w:tc>
          <w:tcPr>
            <w:tcW w:w="723" w:type="dxa"/>
            <w:vAlign w:val="bottom"/>
          </w:tcPr>
          <w:p w14:paraId="5A9209AA" w14:textId="77777777" w:rsidR="00F711FA" w:rsidRPr="003B1B29" w:rsidRDefault="00F711FA" w:rsidP="009D00EA">
            <w:r w:rsidRPr="003B1B29">
              <w:t>2016</w:t>
            </w:r>
          </w:p>
        </w:tc>
        <w:tc>
          <w:tcPr>
            <w:tcW w:w="1467" w:type="dxa"/>
            <w:noWrap/>
            <w:hideMark/>
          </w:tcPr>
          <w:p w14:paraId="2F89B598" w14:textId="77777777" w:rsidR="00F711FA" w:rsidRPr="003B1B29" w:rsidRDefault="00F711FA" w:rsidP="009D00EA">
            <w:r w:rsidRPr="003B1B29">
              <w:t>69/39/108</w:t>
            </w:r>
          </w:p>
        </w:tc>
        <w:tc>
          <w:tcPr>
            <w:tcW w:w="2145" w:type="dxa"/>
            <w:noWrap/>
            <w:hideMark/>
          </w:tcPr>
          <w:p w14:paraId="51086534" w14:textId="77777777" w:rsidR="00F711FA" w:rsidRPr="003B1B29" w:rsidRDefault="00F711FA" w:rsidP="009D00EA">
            <w:r w:rsidRPr="003B1B29">
              <w:t>63/45</w:t>
            </w:r>
          </w:p>
        </w:tc>
        <w:tc>
          <w:tcPr>
            <w:tcW w:w="1890" w:type="dxa"/>
            <w:noWrap/>
            <w:hideMark/>
          </w:tcPr>
          <w:p w14:paraId="4A1F65B0" w14:textId="77777777" w:rsidR="00F711FA" w:rsidRPr="003B1B29" w:rsidRDefault="00F711FA" w:rsidP="009D00EA">
            <w:r w:rsidRPr="003B1B29">
              <w:t>64/44</w:t>
            </w:r>
          </w:p>
        </w:tc>
        <w:tc>
          <w:tcPr>
            <w:tcW w:w="1530" w:type="dxa"/>
            <w:noWrap/>
            <w:hideMark/>
          </w:tcPr>
          <w:p w14:paraId="318CFD0F" w14:textId="77777777" w:rsidR="00F711FA" w:rsidRPr="003B1B29" w:rsidRDefault="00F711FA" w:rsidP="009D00EA">
            <w:r w:rsidRPr="003B1B29">
              <w:t>OSCC</w:t>
            </w:r>
          </w:p>
        </w:tc>
        <w:tc>
          <w:tcPr>
            <w:tcW w:w="2340" w:type="dxa"/>
            <w:noWrap/>
            <w:hideMark/>
          </w:tcPr>
          <w:p w14:paraId="08D5066A" w14:textId="77777777" w:rsidR="00F711FA" w:rsidRPr="003B1B29" w:rsidRDefault="00F711FA" w:rsidP="009D00EA">
            <w:r w:rsidRPr="003B1B29">
              <w:t>DM, LNM, OS</w:t>
            </w:r>
          </w:p>
        </w:tc>
        <w:tc>
          <w:tcPr>
            <w:tcW w:w="2160" w:type="dxa"/>
            <w:noWrap/>
            <w:hideMark/>
          </w:tcPr>
          <w:p w14:paraId="6F63BB70" w14:textId="77777777" w:rsidR="00F711FA" w:rsidRPr="003B1B29" w:rsidRDefault="00F711FA" w:rsidP="009D00EA">
            <w:r w:rsidRPr="003B1B29">
              <w:t>Mu</w:t>
            </w:r>
          </w:p>
        </w:tc>
        <w:tc>
          <w:tcPr>
            <w:tcW w:w="900" w:type="dxa"/>
            <w:noWrap/>
            <w:hideMark/>
          </w:tcPr>
          <w:p w14:paraId="601ABAF6" w14:textId="77777777" w:rsidR="00F711FA" w:rsidRPr="003B1B29" w:rsidRDefault="00F711FA" w:rsidP="009D00EA">
            <w:r w:rsidRPr="003B1B29">
              <w:t>7</w:t>
            </w:r>
          </w:p>
        </w:tc>
      </w:tr>
      <w:tr w:rsidR="007B0A46" w:rsidRPr="003B1B29" w14:paraId="784004C6" w14:textId="77777777" w:rsidTr="005606F6">
        <w:trPr>
          <w:trHeight w:val="300"/>
        </w:trPr>
        <w:tc>
          <w:tcPr>
            <w:tcW w:w="1844" w:type="dxa"/>
            <w:tcBorders>
              <w:bottom w:val="single" w:sz="4" w:space="0" w:color="auto"/>
            </w:tcBorders>
            <w:noWrap/>
            <w:hideMark/>
          </w:tcPr>
          <w:p w14:paraId="54F53868" w14:textId="77777777" w:rsidR="00F711FA" w:rsidRPr="003B1B29" w:rsidRDefault="00F711FA" w:rsidP="009D00EA">
            <w:r w:rsidRPr="003B1B29">
              <w:t xml:space="preserve">Zhang </w:t>
            </w:r>
            <w:r w:rsidRPr="003B1B29">
              <w:rPr>
                <w:i/>
              </w:rPr>
              <w:t>et al</w:t>
            </w:r>
            <w:r w:rsidRPr="003B1B29">
              <w:fldChar w:fldCharType="begin">
                <w:fldData xml:space="preserve">PEVuZE5vdGU+PENpdGU+PEF1dGhvcj5aaGFuZzwvQXV0aG9yPjxZZWFyPjIwMTA8L1llYXI+PFJl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=
</w:fldData>
              </w:fldChar>
            </w:r>
            <w:r w:rsidRPr="003B1B29">
              <w:instrText xml:space="preserve"> ADDIN EN.CITE </w:instrText>
            </w:r>
            <w:r w:rsidRPr="003B1B29">
              <w:fldChar w:fldCharType="begin">
                <w:fldData xml:space="preserve">PEVuZE5vdGU+PENpdGU+PEF1dGhvcj5aaGFuZzwvQXV0aG9yPjxZZWFyPjIwMTA8L1llYXI+PFJl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=
</w:fldData>
              </w:fldChar>
            </w:r>
            <w:r w:rsidRPr="003B1B29">
              <w:instrText xml:space="preserve"> ADDIN EN.CITE.DATA </w:instrText>
            </w:r>
            <w:r w:rsidRPr="003B1B29">
              <w:fldChar w:fldCharType="end"/>
            </w:r>
            <w:r w:rsidRPr="003B1B29">
              <w:fldChar w:fldCharType="separate"/>
            </w:r>
            <w:r w:rsidRPr="003B1B29">
              <w:rPr>
                <w:vertAlign w:val="superscript"/>
              </w:rPr>
              <w:t>[</w:t>
            </w:r>
            <w:hyperlink w:anchor="_ENREF_29" w:tooltip="Zhang, 2010 #28" w:history="1">
              <w:r w:rsidRPr="003B1B29">
                <w:rPr>
                  <w:vertAlign w:val="superscript"/>
                </w:rPr>
                <w:t>29</w:t>
              </w:r>
            </w:hyperlink>
            <w:r w:rsidRPr="003B1B29">
              <w:rPr>
                <w:vertAlign w:val="superscript"/>
              </w:rPr>
              <w:t>]</w:t>
            </w:r>
            <w:r w:rsidRPr="003B1B29">
              <w:fldChar w:fldCharType="end"/>
            </w:r>
          </w:p>
        </w:tc>
        <w:tc>
          <w:tcPr>
            <w:tcW w:w="723" w:type="dxa"/>
            <w:tcBorders>
              <w:bottom w:val="single" w:sz="4" w:space="0" w:color="auto"/>
            </w:tcBorders>
            <w:vAlign w:val="bottom"/>
          </w:tcPr>
          <w:p w14:paraId="5E81CB84" w14:textId="77777777" w:rsidR="00F711FA" w:rsidRPr="003B1B29" w:rsidRDefault="00F711FA" w:rsidP="009D00EA">
            <w:r w:rsidRPr="003B1B29">
              <w:t>2010</w:t>
            </w:r>
          </w:p>
        </w:tc>
        <w:tc>
          <w:tcPr>
            <w:tcW w:w="1467" w:type="dxa"/>
            <w:tcBorders>
              <w:bottom w:val="single" w:sz="4" w:space="0" w:color="auto"/>
            </w:tcBorders>
            <w:noWrap/>
            <w:hideMark/>
          </w:tcPr>
          <w:p w14:paraId="346969B6" w14:textId="77777777" w:rsidR="00F711FA" w:rsidRPr="003B1B29" w:rsidRDefault="00F711FA" w:rsidP="009D00EA">
            <w:r w:rsidRPr="003B1B29">
              <w:t>35/15/50</w:t>
            </w:r>
          </w:p>
        </w:tc>
        <w:tc>
          <w:tcPr>
            <w:tcW w:w="2145" w:type="dxa"/>
            <w:tcBorders>
              <w:bottom w:val="single" w:sz="4" w:space="0" w:color="auto"/>
            </w:tcBorders>
            <w:noWrap/>
            <w:hideMark/>
          </w:tcPr>
          <w:p w14:paraId="4B092E07" w14:textId="77777777" w:rsidR="00F711FA" w:rsidRPr="003B1B29" w:rsidRDefault="00F711FA" w:rsidP="009D00EA">
            <w:r w:rsidRPr="003B1B29">
              <w:t>16/34</w:t>
            </w:r>
          </w:p>
        </w:tc>
        <w:tc>
          <w:tcPr>
            <w:tcW w:w="1890" w:type="dxa"/>
            <w:tcBorders>
              <w:bottom w:val="single" w:sz="4" w:space="0" w:color="auto"/>
            </w:tcBorders>
            <w:noWrap/>
            <w:hideMark/>
          </w:tcPr>
          <w:p w14:paraId="3A37A440" w14:textId="77777777" w:rsidR="00F711FA" w:rsidRPr="003B1B29" w:rsidRDefault="00F711FA" w:rsidP="009D00EA">
            <w:r w:rsidRPr="003B1B29">
              <w:t>31/19</w:t>
            </w:r>
          </w:p>
        </w:tc>
        <w:tc>
          <w:tcPr>
            <w:tcW w:w="1530" w:type="dxa"/>
            <w:tcBorders>
              <w:bottom w:val="single" w:sz="4" w:space="0" w:color="auto"/>
            </w:tcBorders>
            <w:noWrap/>
            <w:hideMark/>
          </w:tcPr>
          <w:p w14:paraId="03A4FFB3" w14:textId="77777777" w:rsidR="00F711FA" w:rsidRPr="003B1B29" w:rsidRDefault="00F711FA" w:rsidP="009D00EA">
            <w:r w:rsidRPr="003B1B29">
              <w:t>GC</w:t>
            </w:r>
          </w:p>
        </w:tc>
        <w:tc>
          <w:tcPr>
            <w:tcW w:w="2340" w:type="dxa"/>
            <w:tcBorders>
              <w:bottom w:val="single" w:sz="4" w:space="0" w:color="auto"/>
            </w:tcBorders>
            <w:noWrap/>
            <w:hideMark/>
          </w:tcPr>
          <w:p w14:paraId="6BF21E56" w14:textId="77777777" w:rsidR="00F711FA" w:rsidRPr="003B1B29" w:rsidRDefault="00F711FA" w:rsidP="009D00EA">
            <w:r w:rsidRPr="003B1B29">
              <w:t>LNM</w:t>
            </w:r>
          </w:p>
        </w:tc>
        <w:tc>
          <w:tcPr>
            <w:tcW w:w="2160" w:type="dxa"/>
            <w:tcBorders>
              <w:bottom w:val="single" w:sz="4" w:space="0" w:color="auto"/>
            </w:tcBorders>
            <w:noWrap/>
            <w:hideMark/>
          </w:tcPr>
          <w:p w14:paraId="4282BECE" w14:textId="77777777" w:rsidR="00F711FA" w:rsidRPr="003B1B29" w:rsidRDefault="00F711FA" w:rsidP="009D00EA">
            <w:r w:rsidRPr="003B1B29">
              <w:t>NA</w:t>
            </w:r>
          </w:p>
        </w:tc>
        <w:tc>
          <w:tcPr>
            <w:tcW w:w="900" w:type="dxa"/>
            <w:tcBorders>
              <w:bottom w:val="single" w:sz="4" w:space="0" w:color="auto"/>
            </w:tcBorders>
            <w:noWrap/>
            <w:hideMark/>
          </w:tcPr>
          <w:p w14:paraId="2CDEBE87" w14:textId="77777777" w:rsidR="00F711FA" w:rsidRPr="003B1B29" w:rsidRDefault="00F711FA" w:rsidP="009D00EA">
            <w:r w:rsidRPr="003B1B29">
              <w:t>6</w:t>
            </w:r>
          </w:p>
        </w:tc>
      </w:tr>
    </w:tbl>
    <w:p w14:paraId="4B0427ED" w14:textId="77777777" w:rsidR="00F711FA" w:rsidRPr="003B1B29" w:rsidRDefault="00F711FA" w:rsidP="009D00EA">
      <w:pPr>
        <w:pStyle w:val="BelowTable"/>
        <w:spacing w:line="360" w:lineRule="auto"/>
        <w:rPr>
          <w:i w:val="0"/>
          <w:sz w:val="24"/>
          <w:szCs w:val="24"/>
        </w:rPr>
      </w:pPr>
      <w:r w:rsidRPr="003B1B29">
        <w:rPr>
          <w:i w:val="0"/>
          <w:sz w:val="24"/>
          <w:szCs w:val="24"/>
        </w:rPr>
        <w:t>ACC: Adenoid cystic carcinoma of the salivary gland; CC: Colon cancer; CSCC: Cervical squamous cell carcinoma; DFS: Disease-free survival; DM: Distant metastasis; ESCC: Esophageal squamous cell carcinoma; F: Female; GC: Gastric cancer; HCC: Hepatocellular carcinoma; HSCC: Hypopharyngeal squamous cell carcinoma; IBC: Invasive breast cancer; LNM: Lymph node metastasis; LSCC: Laryngeal squamous cell carcinoma; M: Male; Mu: Multivariate; NOS: Newcastle-Ottawa scale; NPC: Nasopharyngeal carcinoma; OS: Overall survival; OSCC: Oral squamous cell carcinoma; SCLC: Small cell lung cancer; T: Total; TSCC: Tongue squamous cell carcinoma; U: Univariate; YOP: Year of publication.</w:t>
      </w:r>
    </w:p>
    <w:p w14:paraId="797C7CA5" w14:textId="77777777" w:rsidR="00F711FA" w:rsidRPr="003B1B29" w:rsidRDefault="00F711FA" w:rsidP="009D00EA">
      <w:pPr>
        <w:spacing w:after="0"/>
        <w:sectPr w:rsidR="00F711FA" w:rsidRPr="003B1B29" w:rsidSect="005606F6">
          <w:footerReference w:type="default" r:id="rId19"/>
          <w:pgSz w:w="16819" w:h="11894" w:orient="landscape"/>
          <w:pgMar w:top="1440" w:right="1440" w:bottom="1440" w:left="1440" w:header="706" w:footer="706" w:gutter="0"/>
          <w:pgNumType w:start="0"/>
          <w:cols w:space="708"/>
          <w:bidi/>
          <w:docGrid w:linePitch="360"/>
        </w:sectPr>
      </w:pPr>
    </w:p>
    <w:p w14:paraId="37C6C612" w14:textId="77777777" w:rsidR="00F711FA" w:rsidRPr="003B1B29" w:rsidRDefault="00F711FA" w:rsidP="009D00EA">
      <w:pPr>
        <w:spacing w:after="0"/>
        <w:rPr>
          <w:b/>
        </w:rPr>
      </w:pPr>
      <w:bookmarkStart w:id="256" w:name="_Ref532055661"/>
      <w:r w:rsidRPr="003B1B29">
        <w:rPr>
          <w:b/>
        </w:rPr>
        <w:lastRenderedPageBreak/>
        <w:t xml:space="preserve">Table </w:t>
      </w:r>
      <w:r w:rsidR="002405C1" w:rsidRPr="003B1B29">
        <w:rPr>
          <w:b/>
        </w:rPr>
        <w:fldChar w:fldCharType="begin"/>
      </w:r>
      <w:r w:rsidR="002405C1" w:rsidRPr="003B1B29">
        <w:rPr>
          <w:b/>
        </w:rPr>
        <w:instrText xml:space="preserve"> SEQ Table \* ARABIC </w:instrText>
      </w:r>
      <w:r w:rsidR="002405C1" w:rsidRPr="003B1B29">
        <w:rPr>
          <w:b/>
        </w:rPr>
        <w:fldChar w:fldCharType="separate"/>
      </w:r>
      <w:r w:rsidR="006B2233" w:rsidRPr="003B1B29">
        <w:rPr>
          <w:b/>
          <w:noProof/>
        </w:rPr>
        <w:t>2</w:t>
      </w:r>
      <w:r w:rsidR="002405C1" w:rsidRPr="003B1B29">
        <w:rPr>
          <w:b/>
        </w:rPr>
        <w:fldChar w:fldCharType="end"/>
      </w:r>
      <w:bookmarkEnd w:id="256"/>
      <w:r w:rsidRPr="003B1B29">
        <w:rPr>
          <w:b/>
        </w:rPr>
        <w:t xml:space="preserve"> Pooled effect of the relationship between SOX2 expression (high </w:t>
      </w:r>
      <w:r w:rsidRPr="003B1B29">
        <w:rPr>
          <w:b/>
          <w:i/>
        </w:rPr>
        <w:t>vs</w:t>
      </w:r>
      <w:r w:rsidRPr="003B1B29">
        <w:rPr>
          <w:b/>
        </w:rPr>
        <w:t xml:space="preserve"> low) and the clinicopathological parameters of cancer patients in the included studies</w:t>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1276"/>
        <w:gridCol w:w="1559"/>
        <w:gridCol w:w="1984"/>
        <w:gridCol w:w="1070"/>
      </w:tblGrid>
      <w:tr w:rsidR="007B0A46" w:rsidRPr="003B1B29" w14:paraId="23E473C8" w14:textId="77777777" w:rsidTr="005606F6">
        <w:tc>
          <w:tcPr>
            <w:tcW w:w="2547" w:type="dxa"/>
            <w:tcBorders>
              <w:top w:val="single" w:sz="4" w:space="0" w:color="auto"/>
              <w:bottom w:val="single" w:sz="4" w:space="0" w:color="auto"/>
            </w:tcBorders>
          </w:tcPr>
          <w:p w14:paraId="5FA96B64" w14:textId="77777777" w:rsidR="00F711FA" w:rsidRPr="003B1B29" w:rsidRDefault="00F711FA" w:rsidP="009D00EA">
            <w:pPr>
              <w:rPr>
                <w:b/>
              </w:rPr>
            </w:pPr>
            <w:r w:rsidRPr="003B1B29">
              <w:rPr>
                <w:b/>
              </w:rPr>
              <w:t>Variable</w:t>
            </w:r>
          </w:p>
        </w:tc>
        <w:tc>
          <w:tcPr>
            <w:tcW w:w="1276" w:type="dxa"/>
            <w:tcBorders>
              <w:top w:val="single" w:sz="4" w:space="0" w:color="auto"/>
              <w:bottom w:val="single" w:sz="4" w:space="0" w:color="auto"/>
            </w:tcBorders>
          </w:tcPr>
          <w:p w14:paraId="0189C6C8" w14:textId="77777777" w:rsidR="00F711FA" w:rsidRPr="003B1B29" w:rsidRDefault="00F711FA" w:rsidP="009D00EA">
            <w:pPr>
              <w:rPr>
                <w:b/>
              </w:rPr>
            </w:pPr>
            <w:r w:rsidRPr="003B1B29">
              <w:rPr>
                <w:b/>
              </w:rPr>
              <w:t>Studies</w:t>
            </w:r>
          </w:p>
        </w:tc>
        <w:tc>
          <w:tcPr>
            <w:tcW w:w="1559" w:type="dxa"/>
            <w:tcBorders>
              <w:top w:val="single" w:sz="4" w:space="0" w:color="auto"/>
              <w:bottom w:val="single" w:sz="4" w:space="0" w:color="auto"/>
            </w:tcBorders>
          </w:tcPr>
          <w:p w14:paraId="1D9B85E7" w14:textId="4087A9A7" w:rsidR="00F711FA" w:rsidRPr="003B1B29" w:rsidRDefault="00F711FA" w:rsidP="009D00EA">
            <w:pPr>
              <w:rPr>
                <w:b/>
              </w:rPr>
            </w:pPr>
            <w:r w:rsidRPr="003B1B29">
              <w:rPr>
                <w:b/>
              </w:rPr>
              <w:t>Model (</w:t>
            </w:r>
            <w:r w:rsidRPr="003B1B29">
              <w:rPr>
                <w:b/>
                <w:i/>
              </w:rPr>
              <w:t>I</w:t>
            </w:r>
            <w:r w:rsidRPr="003B1B29">
              <w:rPr>
                <w:b/>
                <w:i/>
                <w:vertAlign w:val="superscript"/>
              </w:rPr>
              <w:t>2</w:t>
            </w:r>
            <w:r w:rsidR="009D1466" w:rsidRPr="003B1B29">
              <w:rPr>
                <w:b/>
                <w:i/>
                <w:vertAlign w:val="superscript"/>
              </w:rPr>
              <w:t xml:space="preserve"> </w:t>
            </w:r>
            <w:r w:rsidRPr="003B1B29">
              <w:rPr>
                <w:b/>
              </w:rPr>
              <w:t>%)</w:t>
            </w:r>
          </w:p>
        </w:tc>
        <w:tc>
          <w:tcPr>
            <w:tcW w:w="1984" w:type="dxa"/>
            <w:tcBorders>
              <w:top w:val="single" w:sz="4" w:space="0" w:color="auto"/>
              <w:bottom w:val="single" w:sz="4" w:space="0" w:color="auto"/>
            </w:tcBorders>
          </w:tcPr>
          <w:p w14:paraId="726CBEF1" w14:textId="0C757B2E" w:rsidR="00F711FA" w:rsidRPr="003B1B29" w:rsidRDefault="00F711FA" w:rsidP="009D00EA">
            <w:pPr>
              <w:rPr>
                <w:b/>
              </w:rPr>
            </w:pPr>
            <w:r w:rsidRPr="003B1B29">
              <w:rPr>
                <w:b/>
              </w:rPr>
              <w:t xml:space="preserve">OR </w:t>
            </w:r>
            <w:r w:rsidR="007B0A46" w:rsidRPr="003B1B29">
              <w:rPr>
                <w:b/>
              </w:rPr>
              <w:t>(</w:t>
            </w:r>
            <w:r w:rsidRPr="003B1B29">
              <w:rPr>
                <w:b/>
              </w:rPr>
              <w:t>95%CI</w:t>
            </w:r>
            <w:r w:rsidR="007B0A46" w:rsidRPr="003B1B29">
              <w:rPr>
                <w:b/>
              </w:rPr>
              <w:t>)</w:t>
            </w:r>
          </w:p>
        </w:tc>
        <w:tc>
          <w:tcPr>
            <w:tcW w:w="930" w:type="dxa"/>
            <w:tcBorders>
              <w:top w:val="single" w:sz="4" w:space="0" w:color="auto"/>
              <w:bottom w:val="single" w:sz="4" w:space="0" w:color="auto"/>
            </w:tcBorders>
          </w:tcPr>
          <w:p w14:paraId="50E60897" w14:textId="5D2EE986" w:rsidR="00F711FA" w:rsidRPr="003B1B29" w:rsidRDefault="00F711FA" w:rsidP="009D00EA">
            <w:pPr>
              <w:rPr>
                <w:b/>
                <w:i/>
                <w:lang w:eastAsia="zh-CN"/>
              </w:rPr>
            </w:pPr>
            <w:r w:rsidRPr="003B1B29">
              <w:rPr>
                <w:b/>
                <w:i/>
              </w:rPr>
              <w:t>P</w:t>
            </w:r>
            <w:r w:rsidR="00245807" w:rsidRPr="003B1B29">
              <w:rPr>
                <w:rFonts w:hint="eastAsia"/>
                <w:b/>
                <w:i/>
                <w:lang w:eastAsia="zh-CN"/>
              </w:rPr>
              <w:t>-</w:t>
            </w:r>
            <w:r w:rsidR="00245807" w:rsidRPr="003B1B29">
              <w:rPr>
                <w:rFonts w:hint="eastAsia"/>
                <w:b/>
                <w:lang w:eastAsia="zh-CN"/>
              </w:rPr>
              <w:t>value</w:t>
            </w:r>
          </w:p>
        </w:tc>
      </w:tr>
      <w:tr w:rsidR="007B0A46" w:rsidRPr="003B1B29" w14:paraId="7A466ED7" w14:textId="77777777" w:rsidTr="005606F6">
        <w:tc>
          <w:tcPr>
            <w:tcW w:w="2547" w:type="dxa"/>
            <w:tcBorders>
              <w:top w:val="single" w:sz="4" w:space="0" w:color="auto"/>
            </w:tcBorders>
          </w:tcPr>
          <w:p w14:paraId="0E3A7ADA" w14:textId="77777777" w:rsidR="00F711FA" w:rsidRPr="003B1B29" w:rsidRDefault="00F711FA" w:rsidP="009D00EA">
            <w:r w:rsidRPr="003B1B29">
              <w:t>Age</w:t>
            </w:r>
          </w:p>
        </w:tc>
        <w:tc>
          <w:tcPr>
            <w:tcW w:w="1276" w:type="dxa"/>
            <w:tcBorders>
              <w:top w:val="single" w:sz="4" w:space="0" w:color="auto"/>
            </w:tcBorders>
          </w:tcPr>
          <w:p w14:paraId="7487C3B3" w14:textId="77777777" w:rsidR="00F711FA" w:rsidRPr="003B1B29" w:rsidRDefault="00F711FA" w:rsidP="009D00EA">
            <w:r w:rsidRPr="003B1B29">
              <w:t>17</w:t>
            </w:r>
          </w:p>
        </w:tc>
        <w:tc>
          <w:tcPr>
            <w:tcW w:w="1559" w:type="dxa"/>
            <w:tcBorders>
              <w:top w:val="single" w:sz="4" w:space="0" w:color="auto"/>
            </w:tcBorders>
          </w:tcPr>
          <w:p w14:paraId="176BA74F" w14:textId="77777777" w:rsidR="00F711FA" w:rsidRPr="003B1B29" w:rsidRDefault="00F711FA" w:rsidP="009D00EA">
            <w:r w:rsidRPr="003B1B29">
              <w:t>F (0)</w:t>
            </w:r>
          </w:p>
        </w:tc>
        <w:tc>
          <w:tcPr>
            <w:tcW w:w="1984" w:type="dxa"/>
            <w:tcBorders>
              <w:top w:val="single" w:sz="4" w:space="0" w:color="auto"/>
            </w:tcBorders>
          </w:tcPr>
          <w:p w14:paraId="17FE5027" w14:textId="43E592D7" w:rsidR="00F711FA" w:rsidRPr="003B1B29" w:rsidRDefault="00F711FA" w:rsidP="009D00EA">
            <w:r w:rsidRPr="003B1B29">
              <w:t xml:space="preserve">1.07 </w:t>
            </w:r>
            <w:r w:rsidR="007B0A46" w:rsidRPr="003B1B29">
              <w:t>(</w:t>
            </w:r>
            <w:r w:rsidRPr="003B1B29">
              <w:t>0.90</w:t>
            </w:r>
            <w:r w:rsidR="007B0A46" w:rsidRPr="003B1B29">
              <w:t>-</w:t>
            </w:r>
            <w:r w:rsidRPr="003B1B29">
              <w:t>1.28</w:t>
            </w:r>
            <w:r w:rsidR="007B0A46" w:rsidRPr="003B1B29">
              <w:t>)</w:t>
            </w:r>
          </w:p>
        </w:tc>
        <w:tc>
          <w:tcPr>
            <w:tcW w:w="930" w:type="dxa"/>
            <w:tcBorders>
              <w:top w:val="single" w:sz="4" w:space="0" w:color="auto"/>
            </w:tcBorders>
          </w:tcPr>
          <w:p w14:paraId="1255A277" w14:textId="77777777" w:rsidR="00F711FA" w:rsidRPr="003B1B29" w:rsidRDefault="00F711FA" w:rsidP="009D00EA">
            <w:r w:rsidRPr="003B1B29">
              <w:t>0.43</w:t>
            </w:r>
          </w:p>
        </w:tc>
      </w:tr>
      <w:tr w:rsidR="007B0A46" w:rsidRPr="003B1B29" w14:paraId="375CA526" w14:textId="77777777" w:rsidTr="005606F6">
        <w:tc>
          <w:tcPr>
            <w:tcW w:w="2547" w:type="dxa"/>
          </w:tcPr>
          <w:p w14:paraId="7B173679" w14:textId="77777777" w:rsidR="00F711FA" w:rsidRPr="003B1B29" w:rsidRDefault="00F711FA" w:rsidP="009D00EA">
            <w:r w:rsidRPr="003B1B29">
              <w:t>Sex</w:t>
            </w:r>
          </w:p>
        </w:tc>
        <w:tc>
          <w:tcPr>
            <w:tcW w:w="1276" w:type="dxa"/>
          </w:tcPr>
          <w:p w14:paraId="4491B046" w14:textId="77777777" w:rsidR="00F711FA" w:rsidRPr="003B1B29" w:rsidRDefault="00F711FA" w:rsidP="009D00EA">
            <w:r w:rsidRPr="003B1B29">
              <w:t>16</w:t>
            </w:r>
          </w:p>
        </w:tc>
        <w:tc>
          <w:tcPr>
            <w:tcW w:w="1559" w:type="dxa"/>
          </w:tcPr>
          <w:p w14:paraId="2424520F" w14:textId="77777777" w:rsidR="00F711FA" w:rsidRPr="003B1B29" w:rsidRDefault="00F711FA" w:rsidP="009D00EA">
            <w:r w:rsidRPr="003B1B29">
              <w:t>F (0)</w:t>
            </w:r>
          </w:p>
        </w:tc>
        <w:tc>
          <w:tcPr>
            <w:tcW w:w="1984" w:type="dxa"/>
          </w:tcPr>
          <w:p w14:paraId="206CE11E" w14:textId="634879CB" w:rsidR="00F711FA" w:rsidRPr="003B1B29" w:rsidRDefault="00F711FA" w:rsidP="009D00EA">
            <w:r w:rsidRPr="003B1B29">
              <w:t xml:space="preserve">1.13 </w:t>
            </w:r>
            <w:r w:rsidR="007B0A46" w:rsidRPr="003B1B29">
              <w:t>(</w:t>
            </w:r>
            <w:r w:rsidRPr="003B1B29">
              <w:t>0.90</w:t>
            </w:r>
            <w:r w:rsidR="007B0A46" w:rsidRPr="003B1B29">
              <w:t>-</w:t>
            </w:r>
            <w:r w:rsidRPr="003B1B29">
              <w:t>1.41</w:t>
            </w:r>
            <w:r w:rsidR="007B0A46" w:rsidRPr="003B1B29">
              <w:t>)</w:t>
            </w:r>
          </w:p>
        </w:tc>
        <w:tc>
          <w:tcPr>
            <w:tcW w:w="930" w:type="dxa"/>
          </w:tcPr>
          <w:p w14:paraId="0C05034F" w14:textId="77777777" w:rsidR="00F711FA" w:rsidRPr="003B1B29" w:rsidRDefault="00F711FA" w:rsidP="009D00EA">
            <w:r w:rsidRPr="003B1B29">
              <w:t>0.29</w:t>
            </w:r>
          </w:p>
        </w:tc>
      </w:tr>
      <w:tr w:rsidR="007B0A46" w:rsidRPr="003B1B29" w14:paraId="711E7E0C" w14:textId="77777777" w:rsidTr="005606F6">
        <w:tc>
          <w:tcPr>
            <w:tcW w:w="2547" w:type="dxa"/>
          </w:tcPr>
          <w:p w14:paraId="7838662A" w14:textId="77777777" w:rsidR="00F711FA" w:rsidRPr="003B1B29" w:rsidRDefault="00F711FA" w:rsidP="009D00EA">
            <w:r w:rsidRPr="003B1B29">
              <w:t>Clinical stage</w:t>
            </w:r>
          </w:p>
        </w:tc>
        <w:tc>
          <w:tcPr>
            <w:tcW w:w="1276" w:type="dxa"/>
          </w:tcPr>
          <w:p w14:paraId="26B43E6A" w14:textId="77777777" w:rsidR="00F711FA" w:rsidRPr="003B1B29" w:rsidRDefault="00F711FA" w:rsidP="009D00EA">
            <w:r w:rsidRPr="003B1B29">
              <w:t>18</w:t>
            </w:r>
          </w:p>
        </w:tc>
        <w:tc>
          <w:tcPr>
            <w:tcW w:w="1559" w:type="dxa"/>
          </w:tcPr>
          <w:p w14:paraId="6BCB2460" w14:textId="77777777" w:rsidR="00F711FA" w:rsidRPr="003B1B29" w:rsidRDefault="00F711FA" w:rsidP="009D00EA">
            <w:r w:rsidRPr="003B1B29">
              <w:t>R (79)</w:t>
            </w:r>
          </w:p>
        </w:tc>
        <w:tc>
          <w:tcPr>
            <w:tcW w:w="1984" w:type="dxa"/>
          </w:tcPr>
          <w:p w14:paraId="6B3F55BB" w14:textId="25D07613" w:rsidR="00F711FA" w:rsidRPr="003B1B29" w:rsidRDefault="00F711FA" w:rsidP="009D00EA">
            <w:r w:rsidRPr="003B1B29">
              <w:t xml:space="preserve">1.51 </w:t>
            </w:r>
            <w:r w:rsidR="007B0A46" w:rsidRPr="003B1B29">
              <w:t>(</w:t>
            </w:r>
            <w:r w:rsidRPr="003B1B29">
              <w:t>0.97</w:t>
            </w:r>
            <w:r w:rsidR="007B0A46" w:rsidRPr="003B1B29">
              <w:t>-</w:t>
            </w:r>
            <w:r w:rsidRPr="003B1B29">
              <w:t>2.37</w:t>
            </w:r>
            <w:r w:rsidR="007B0A46" w:rsidRPr="003B1B29">
              <w:t>)</w:t>
            </w:r>
          </w:p>
        </w:tc>
        <w:tc>
          <w:tcPr>
            <w:tcW w:w="930" w:type="dxa"/>
          </w:tcPr>
          <w:p w14:paraId="77C8E5A2" w14:textId="77777777" w:rsidR="00F711FA" w:rsidRPr="003B1B29" w:rsidRDefault="00F711FA" w:rsidP="009D00EA">
            <w:r w:rsidRPr="003B1B29">
              <w:t>0.07</w:t>
            </w:r>
          </w:p>
        </w:tc>
      </w:tr>
      <w:tr w:rsidR="007B0A46" w:rsidRPr="003B1B29" w14:paraId="22B0FBE6" w14:textId="77777777" w:rsidTr="005606F6">
        <w:tc>
          <w:tcPr>
            <w:tcW w:w="2547" w:type="dxa"/>
          </w:tcPr>
          <w:p w14:paraId="39D6787D" w14:textId="77777777" w:rsidR="00F711FA" w:rsidRPr="003B1B29" w:rsidRDefault="00F711FA" w:rsidP="009D00EA">
            <w:r w:rsidRPr="003B1B29">
              <w:t>Tumor size</w:t>
            </w:r>
          </w:p>
        </w:tc>
        <w:tc>
          <w:tcPr>
            <w:tcW w:w="1276" w:type="dxa"/>
          </w:tcPr>
          <w:p w14:paraId="73D91D10" w14:textId="77777777" w:rsidR="00F711FA" w:rsidRPr="003B1B29" w:rsidRDefault="00F711FA" w:rsidP="009D00EA">
            <w:r w:rsidRPr="003B1B29">
              <w:t>9</w:t>
            </w:r>
          </w:p>
        </w:tc>
        <w:tc>
          <w:tcPr>
            <w:tcW w:w="1559" w:type="dxa"/>
          </w:tcPr>
          <w:p w14:paraId="6B3CDDDB" w14:textId="77777777" w:rsidR="00F711FA" w:rsidRPr="003B1B29" w:rsidRDefault="00F711FA" w:rsidP="009D00EA">
            <w:r w:rsidRPr="003B1B29">
              <w:t>F (27)</w:t>
            </w:r>
          </w:p>
        </w:tc>
        <w:tc>
          <w:tcPr>
            <w:tcW w:w="1984" w:type="dxa"/>
          </w:tcPr>
          <w:p w14:paraId="1917FBE5" w14:textId="6447AF63" w:rsidR="00F711FA" w:rsidRPr="003B1B29" w:rsidRDefault="00F711FA" w:rsidP="009D00EA">
            <w:r w:rsidRPr="003B1B29">
              <w:t xml:space="preserve">1.06 </w:t>
            </w:r>
            <w:r w:rsidR="007B0A46" w:rsidRPr="003B1B29">
              <w:t>(</w:t>
            </w:r>
            <w:r w:rsidRPr="003B1B29">
              <w:t>0.84</w:t>
            </w:r>
            <w:r w:rsidR="007B0A46" w:rsidRPr="003B1B29">
              <w:t>-</w:t>
            </w:r>
            <w:r w:rsidRPr="003B1B29">
              <w:t>1.33</w:t>
            </w:r>
            <w:r w:rsidR="007B0A46" w:rsidRPr="003B1B29">
              <w:t>)</w:t>
            </w:r>
          </w:p>
        </w:tc>
        <w:tc>
          <w:tcPr>
            <w:tcW w:w="930" w:type="dxa"/>
          </w:tcPr>
          <w:p w14:paraId="482731DE" w14:textId="77777777" w:rsidR="00F711FA" w:rsidRPr="003B1B29" w:rsidRDefault="00F711FA" w:rsidP="009D00EA">
            <w:r w:rsidRPr="003B1B29">
              <w:t>0.64</w:t>
            </w:r>
          </w:p>
        </w:tc>
      </w:tr>
      <w:tr w:rsidR="007B0A46" w:rsidRPr="003B1B29" w14:paraId="0D211049" w14:textId="77777777" w:rsidTr="005606F6">
        <w:tc>
          <w:tcPr>
            <w:tcW w:w="2547" w:type="dxa"/>
            <w:tcBorders>
              <w:bottom w:val="single" w:sz="4" w:space="0" w:color="auto"/>
            </w:tcBorders>
          </w:tcPr>
          <w:p w14:paraId="7ABC6FC2" w14:textId="77777777" w:rsidR="00F711FA" w:rsidRPr="003B1B29" w:rsidRDefault="00F711FA" w:rsidP="009D00EA">
            <w:r w:rsidRPr="003B1B29">
              <w:t>Tumor differentiation</w:t>
            </w:r>
          </w:p>
        </w:tc>
        <w:tc>
          <w:tcPr>
            <w:tcW w:w="1276" w:type="dxa"/>
            <w:tcBorders>
              <w:bottom w:val="single" w:sz="4" w:space="0" w:color="auto"/>
            </w:tcBorders>
          </w:tcPr>
          <w:p w14:paraId="2A185113" w14:textId="77777777" w:rsidR="00F711FA" w:rsidRPr="003B1B29" w:rsidRDefault="00F711FA" w:rsidP="009D00EA">
            <w:r w:rsidRPr="003B1B29">
              <w:t>14</w:t>
            </w:r>
          </w:p>
        </w:tc>
        <w:tc>
          <w:tcPr>
            <w:tcW w:w="1559" w:type="dxa"/>
            <w:tcBorders>
              <w:bottom w:val="single" w:sz="4" w:space="0" w:color="auto"/>
            </w:tcBorders>
          </w:tcPr>
          <w:p w14:paraId="01EB1974" w14:textId="77777777" w:rsidR="00F711FA" w:rsidRPr="003B1B29" w:rsidRDefault="00F711FA" w:rsidP="009D00EA">
            <w:r w:rsidRPr="003B1B29">
              <w:t>R (54)</w:t>
            </w:r>
          </w:p>
        </w:tc>
        <w:tc>
          <w:tcPr>
            <w:tcW w:w="1984" w:type="dxa"/>
            <w:tcBorders>
              <w:bottom w:val="single" w:sz="4" w:space="0" w:color="auto"/>
            </w:tcBorders>
          </w:tcPr>
          <w:p w14:paraId="333C188F" w14:textId="4AB25EDE" w:rsidR="00F711FA" w:rsidRPr="003B1B29" w:rsidRDefault="00F711FA" w:rsidP="009D00EA">
            <w:r w:rsidRPr="003B1B29">
              <w:t xml:space="preserve">1.19 </w:t>
            </w:r>
            <w:r w:rsidR="007B0A46" w:rsidRPr="003B1B29">
              <w:t>(</w:t>
            </w:r>
            <w:r w:rsidRPr="003B1B29">
              <w:t>0.80</w:t>
            </w:r>
            <w:r w:rsidR="007B0A46" w:rsidRPr="003B1B29">
              <w:t>-</w:t>
            </w:r>
            <w:r w:rsidRPr="003B1B29">
              <w:t>1.75</w:t>
            </w:r>
            <w:r w:rsidR="007B0A46" w:rsidRPr="003B1B29">
              <w:t>)</w:t>
            </w:r>
          </w:p>
        </w:tc>
        <w:tc>
          <w:tcPr>
            <w:tcW w:w="930" w:type="dxa"/>
            <w:tcBorders>
              <w:bottom w:val="single" w:sz="4" w:space="0" w:color="auto"/>
            </w:tcBorders>
          </w:tcPr>
          <w:p w14:paraId="2387003E" w14:textId="77777777" w:rsidR="00F711FA" w:rsidRPr="003B1B29" w:rsidRDefault="00F711FA" w:rsidP="009D00EA">
            <w:r w:rsidRPr="003B1B29">
              <w:t>0.39</w:t>
            </w:r>
          </w:p>
        </w:tc>
      </w:tr>
    </w:tbl>
    <w:p w14:paraId="487A781E" w14:textId="2F844223" w:rsidR="00F711FA" w:rsidRPr="003B1B29" w:rsidRDefault="00F711FA" w:rsidP="009D00EA">
      <w:pPr>
        <w:pStyle w:val="BelowTable"/>
        <w:spacing w:line="360" w:lineRule="auto"/>
        <w:rPr>
          <w:i w:val="0"/>
          <w:sz w:val="24"/>
          <w:szCs w:val="24"/>
        </w:rPr>
      </w:pPr>
      <w:r w:rsidRPr="003B1B29">
        <w:rPr>
          <w:i w:val="0"/>
          <w:sz w:val="24"/>
          <w:szCs w:val="24"/>
        </w:rPr>
        <w:t>CI: Confidence interval; F: Fixed effects model; OR: Odds ratio; R: Random effects model</w:t>
      </w:r>
      <w:r w:rsidR="009D1466" w:rsidRPr="003B1B29">
        <w:rPr>
          <w:i w:val="0"/>
          <w:sz w:val="24"/>
          <w:szCs w:val="24"/>
        </w:rPr>
        <w:t>.</w:t>
      </w:r>
    </w:p>
    <w:p w14:paraId="1D5EE833" w14:textId="77777777" w:rsidR="00F711FA" w:rsidRPr="003B1B29" w:rsidRDefault="00F711FA" w:rsidP="009D00EA">
      <w:pPr>
        <w:spacing w:after="0"/>
      </w:pPr>
      <w:r w:rsidRPr="003B1B29">
        <w:br w:type="page"/>
      </w:r>
    </w:p>
    <w:p w14:paraId="5CFEA313" w14:textId="77777777" w:rsidR="00F711FA" w:rsidRPr="003B1B29" w:rsidRDefault="00F711FA" w:rsidP="009D00EA">
      <w:pPr>
        <w:pStyle w:val="a3"/>
        <w:spacing w:line="360" w:lineRule="auto"/>
        <w:rPr>
          <w:sz w:val="24"/>
          <w:szCs w:val="24"/>
        </w:rPr>
        <w:sectPr w:rsidR="00F711FA" w:rsidRPr="003B1B29" w:rsidSect="005606F6">
          <w:pgSz w:w="11906" w:h="16838"/>
          <w:pgMar w:top="1440" w:right="1440" w:bottom="1440" w:left="1440" w:header="709" w:footer="709" w:gutter="0"/>
          <w:pgNumType w:start="0"/>
          <w:cols w:space="708"/>
          <w:bidi/>
          <w:docGrid w:linePitch="360"/>
        </w:sectPr>
      </w:pPr>
      <w:bookmarkStart w:id="257" w:name="_Ref532057677"/>
    </w:p>
    <w:p w14:paraId="2FC2F2BC" w14:textId="77777777" w:rsidR="00F711FA" w:rsidRPr="003B1B29" w:rsidRDefault="00F711FA" w:rsidP="009D00EA">
      <w:pPr>
        <w:pStyle w:val="a3"/>
        <w:spacing w:line="360" w:lineRule="auto"/>
        <w:rPr>
          <w:sz w:val="24"/>
          <w:szCs w:val="24"/>
        </w:rPr>
      </w:pPr>
      <w:r w:rsidRPr="003B1B29">
        <w:rPr>
          <w:sz w:val="24"/>
          <w:szCs w:val="24"/>
        </w:rPr>
        <w:lastRenderedPageBreak/>
        <w:t xml:space="preserve">Table </w:t>
      </w:r>
      <w:r w:rsidR="002405C1" w:rsidRPr="003B1B29">
        <w:rPr>
          <w:sz w:val="24"/>
          <w:szCs w:val="24"/>
        </w:rPr>
        <w:fldChar w:fldCharType="begin"/>
      </w:r>
      <w:r w:rsidR="002405C1" w:rsidRPr="003B1B29">
        <w:rPr>
          <w:sz w:val="24"/>
          <w:szCs w:val="24"/>
        </w:rPr>
        <w:instrText xml:space="preserve"> SEQ Table \* ARABIC </w:instrText>
      </w:r>
      <w:r w:rsidR="002405C1" w:rsidRPr="003B1B29">
        <w:rPr>
          <w:sz w:val="24"/>
          <w:szCs w:val="24"/>
        </w:rPr>
        <w:fldChar w:fldCharType="separate"/>
      </w:r>
      <w:r w:rsidR="006B2233" w:rsidRPr="003B1B29">
        <w:rPr>
          <w:noProof/>
          <w:sz w:val="24"/>
          <w:szCs w:val="24"/>
        </w:rPr>
        <w:t>3</w:t>
      </w:r>
      <w:r w:rsidR="002405C1" w:rsidRPr="003B1B29">
        <w:rPr>
          <w:sz w:val="24"/>
          <w:szCs w:val="24"/>
        </w:rPr>
        <w:fldChar w:fldCharType="end"/>
      </w:r>
      <w:bookmarkEnd w:id="257"/>
      <w:r w:rsidRPr="003B1B29">
        <w:rPr>
          <w:sz w:val="24"/>
          <w:szCs w:val="24"/>
        </w:rPr>
        <w:t xml:space="preserve"> Subgroup analysis of the association between SOX2 expression (high </w:t>
      </w:r>
      <w:r w:rsidRPr="003B1B29">
        <w:rPr>
          <w:i/>
          <w:sz w:val="24"/>
          <w:szCs w:val="24"/>
        </w:rPr>
        <w:t>vs</w:t>
      </w:r>
      <w:r w:rsidRPr="003B1B29">
        <w:rPr>
          <w:sz w:val="24"/>
          <w:szCs w:val="24"/>
        </w:rPr>
        <w:t xml:space="preserve"> low) and LMN and DM</w:t>
      </w:r>
    </w:p>
    <w:tbl>
      <w:tblPr>
        <w:tblStyle w:val="ac"/>
        <w:tblW w:w="14882"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1700"/>
        <w:gridCol w:w="1080"/>
        <w:gridCol w:w="1620"/>
        <w:gridCol w:w="2250"/>
        <w:gridCol w:w="1170"/>
        <w:gridCol w:w="1260"/>
        <w:gridCol w:w="1980"/>
        <w:gridCol w:w="2160"/>
        <w:gridCol w:w="1440"/>
      </w:tblGrid>
      <w:tr w:rsidR="007B0A46" w:rsidRPr="003B1B29" w14:paraId="0CA58919" w14:textId="77777777" w:rsidTr="005606F6">
        <w:tc>
          <w:tcPr>
            <w:tcW w:w="1922" w:type="dxa"/>
            <w:gridSpan w:val="2"/>
            <w:vMerge w:val="restart"/>
            <w:tcBorders>
              <w:top w:val="single" w:sz="4" w:space="0" w:color="auto"/>
            </w:tcBorders>
          </w:tcPr>
          <w:p w14:paraId="64E6E02D" w14:textId="727B9987" w:rsidR="009D1466" w:rsidRPr="003B1B29" w:rsidRDefault="009D1466" w:rsidP="009D00EA">
            <w:pPr>
              <w:rPr>
                <w:b/>
              </w:rPr>
            </w:pPr>
            <w:r w:rsidRPr="003B1B29">
              <w:rPr>
                <w:b/>
              </w:rPr>
              <w:t>Variable</w:t>
            </w:r>
          </w:p>
        </w:tc>
        <w:tc>
          <w:tcPr>
            <w:tcW w:w="6120" w:type="dxa"/>
            <w:gridSpan w:val="4"/>
            <w:tcBorders>
              <w:top w:val="single" w:sz="4" w:space="0" w:color="auto"/>
            </w:tcBorders>
          </w:tcPr>
          <w:p w14:paraId="0832FBF0" w14:textId="77777777" w:rsidR="009D1466" w:rsidRPr="003B1B29" w:rsidRDefault="009D1466" w:rsidP="009D1466">
            <w:pPr>
              <w:jc w:val="center"/>
              <w:rPr>
                <w:b/>
              </w:rPr>
            </w:pPr>
            <w:r w:rsidRPr="003B1B29">
              <w:rPr>
                <w:b/>
              </w:rPr>
              <w:t>LNM</w:t>
            </w:r>
          </w:p>
        </w:tc>
        <w:tc>
          <w:tcPr>
            <w:tcW w:w="6840" w:type="dxa"/>
            <w:gridSpan w:val="4"/>
            <w:tcBorders>
              <w:top w:val="single" w:sz="4" w:space="0" w:color="auto"/>
            </w:tcBorders>
          </w:tcPr>
          <w:p w14:paraId="26F7D4A5" w14:textId="77777777" w:rsidR="009D1466" w:rsidRPr="003B1B29" w:rsidRDefault="009D1466" w:rsidP="009D1466">
            <w:pPr>
              <w:jc w:val="center"/>
              <w:rPr>
                <w:b/>
              </w:rPr>
            </w:pPr>
            <w:r w:rsidRPr="003B1B29">
              <w:rPr>
                <w:b/>
              </w:rPr>
              <w:t>DM</w:t>
            </w:r>
          </w:p>
        </w:tc>
      </w:tr>
      <w:tr w:rsidR="007B0A46" w:rsidRPr="003B1B29" w14:paraId="4F141E9C" w14:textId="77777777" w:rsidTr="005606F6">
        <w:tc>
          <w:tcPr>
            <w:tcW w:w="1922" w:type="dxa"/>
            <w:gridSpan w:val="2"/>
            <w:vMerge/>
            <w:tcBorders>
              <w:bottom w:val="single" w:sz="4" w:space="0" w:color="auto"/>
            </w:tcBorders>
          </w:tcPr>
          <w:p w14:paraId="45893EAD" w14:textId="5A1BAAFD" w:rsidR="009D1466" w:rsidRPr="003B1B29" w:rsidRDefault="009D1466" w:rsidP="009D00EA">
            <w:pPr>
              <w:rPr>
                <w:b/>
              </w:rPr>
            </w:pPr>
            <w:bookmarkStart w:id="258" w:name="_Hlk530931870"/>
          </w:p>
        </w:tc>
        <w:tc>
          <w:tcPr>
            <w:tcW w:w="1080" w:type="dxa"/>
            <w:tcBorders>
              <w:bottom w:val="single" w:sz="4" w:space="0" w:color="auto"/>
            </w:tcBorders>
          </w:tcPr>
          <w:p w14:paraId="3D364E56" w14:textId="77777777" w:rsidR="009D1466" w:rsidRPr="003B1B29" w:rsidRDefault="009D1466" w:rsidP="009D00EA">
            <w:pPr>
              <w:rPr>
                <w:b/>
              </w:rPr>
            </w:pPr>
            <w:r w:rsidRPr="003B1B29">
              <w:rPr>
                <w:b/>
              </w:rPr>
              <w:t>studies</w:t>
            </w:r>
          </w:p>
        </w:tc>
        <w:tc>
          <w:tcPr>
            <w:tcW w:w="1620" w:type="dxa"/>
            <w:tcBorders>
              <w:bottom w:val="single" w:sz="4" w:space="0" w:color="auto"/>
            </w:tcBorders>
          </w:tcPr>
          <w:p w14:paraId="67680AC3" w14:textId="2D6C83E9" w:rsidR="009D1466" w:rsidRPr="003B1B29" w:rsidRDefault="009D1466" w:rsidP="009D00EA">
            <w:pPr>
              <w:rPr>
                <w:b/>
              </w:rPr>
            </w:pPr>
            <w:r w:rsidRPr="003B1B29">
              <w:rPr>
                <w:b/>
              </w:rPr>
              <w:t>Model (</w:t>
            </w:r>
            <w:r w:rsidRPr="003B1B29">
              <w:rPr>
                <w:b/>
                <w:i/>
              </w:rPr>
              <w:t>I</w:t>
            </w:r>
            <w:r w:rsidRPr="003B1B29">
              <w:rPr>
                <w:b/>
                <w:vertAlign w:val="superscript"/>
              </w:rPr>
              <w:t xml:space="preserve">2 </w:t>
            </w:r>
            <w:r w:rsidRPr="003B1B29">
              <w:rPr>
                <w:b/>
              </w:rPr>
              <w:t>%)</w:t>
            </w:r>
          </w:p>
        </w:tc>
        <w:tc>
          <w:tcPr>
            <w:tcW w:w="2250" w:type="dxa"/>
            <w:tcBorders>
              <w:bottom w:val="single" w:sz="4" w:space="0" w:color="auto"/>
            </w:tcBorders>
          </w:tcPr>
          <w:p w14:paraId="1D71CCA9" w14:textId="1CD354AD" w:rsidR="009D1466" w:rsidRPr="003B1B29" w:rsidRDefault="009D1466" w:rsidP="009D00EA">
            <w:pPr>
              <w:rPr>
                <w:b/>
              </w:rPr>
            </w:pPr>
            <w:r w:rsidRPr="003B1B29">
              <w:rPr>
                <w:b/>
              </w:rPr>
              <w:t xml:space="preserve">OR </w:t>
            </w:r>
            <w:r w:rsidR="007B0A46" w:rsidRPr="003B1B29">
              <w:rPr>
                <w:b/>
              </w:rPr>
              <w:t>(</w:t>
            </w:r>
            <w:r w:rsidRPr="003B1B29">
              <w:rPr>
                <w:b/>
              </w:rPr>
              <w:t>95%CI</w:t>
            </w:r>
            <w:r w:rsidR="007B0A46" w:rsidRPr="003B1B29">
              <w:rPr>
                <w:b/>
              </w:rPr>
              <w:t>)</w:t>
            </w:r>
          </w:p>
        </w:tc>
        <w:tc>
          <w:tcPr>
            <w:tcW w:w="1170" w:type="dxa"/>
            <w:tcBorders>
              <w:bottom w:val="single" w:sz="4" w:space="0" w:color="auto"/>
            </w:tcBorders>
          </w:tcPr>
          <w:p w14:paraId="31C51F80" w14:textId="77777777" w:rsidR="009D1466" w:rsidRPr="003B1B29" w:rsidRDefault="009D1466" w:rsidP="009D00EA">
            <w:pPr>
              <w:rPr>
                <w:b/>
                <w:i/>
              </w:rPr>
            </w:pPr>
            <w:r w:rsidRPr="003B1B29">
              <w:rPr>
                <w:b/>
                <w:i/>
              </w:rPr>
              <w:t>P</w:t>
            </w:r>
          </w:p>
        </w:tc>
        <w:tc>
          <w:tcPr>
            <w:tcW w:w="1260" w:type="dxa"/>
            <w:tcBorders>
              <w:bottom w:val="single" w:sz="4" w:space="0" w:color="auto"/>
            </w:tcBorders>
          </w:tcPr>
          <w:p w14:paraId="72563C80" w14:textId="77777777" w:rsidR="009D1466" w:rsidRPr="003B1B29" w:rsidRDefault="009D1466" w:rsidP="009D00EA">
            <w:pPr>
              <w:rPr>
                <w:b/>
              </w:rPr>
            </w:pPr>
            <w:r w:rsidRPr="003B1B29">
              <w:rPr>
                <w:b/>
              </w:rPr>
              <w:t>studies</w:t>
            </w:r>
          </w:p>
        </w:tc>
        <w:tc>
          <w:tcPr>
            <w:tcW w:w="1980" w:type="dxa"/>
            <w:tcBorders>
              <w:bottom w:val="single" w:sz="4" w:space="0" w:color="auto"/>
            </w:tcBorders>
          </w:tcPr>
          <w:p w14:paraId="715BF3E2" w14:textId="370D4D9F" w:rsidR="009D1466" w:rsidRPr="003B1B29" w:rsidRDefault="009D1466" w:rsidP="009D00EA">
            <w:pPr>
              <w:rPr>
                <w:b/>
              </w:rPr>
            </w:pPr>
            <w:r w:rsidRPr="003B1B29">
              <w:rPr>
                <w:b/>
              </w:rPr>
              <w:t>Model (</w:t>
            </w:r>
            <w:r w:rsidRPr="003B1B29">
              <w:rPr>
                <w:b/>
                <w:i/>
              </w:rPr>
              <w:t>I</w:t>
            </w:r>
            <w:r w:rsidRPr="003B1B29">
              <w:rPr>
                <w:b/>
                <w:vertAlign w:val="superscript"/>
              </w:rPr>
              <w:t xml:space="preserve">2 </w:t>
            </w:r>
            <w:r w:rsidRPr="003B1B29">
              <w:rPr>
                <w:b/>
              </w:rPr>
              <w:t>%)</w:t>
            </w:r>
          </w:p>
        </w:tc>
        <w:tc>
          <w:tcPr>
            <w:tcW w:w="2160" w:type="dxa"/>
            <w:tcBorders>
              <w:bottom w:val="single" w:sz="4" w:space="0" w:color="auto"/>
            </w:tcBorders>
          </w:tcPr>
          <w:p w14:paraId="6FA808D4" w14:textId="0A44CE20" w:rsidR="009D1466" w:rsidRPr="003B1B29" w:rsidRDefault="009D1466" w:rsidP="009D00EA">
            <w:pPr>
              <w:rPr>
                <w:b/>
              </w:rPr>
            </w:pPr>
            <w:r w:rsidRPr="003B1B29">
              <w:rPr>
                <w:b/>
              </w:rPr>
              <w:t xml:space="preserve">OR </w:t>
            </w:r>
            <w:r w:rsidR="007B0A46" w:rsidRPr="003B1B29">
              <w:rPr>
                <w:b/>
              </w:rPr>
              <w:t>(</w:t>
            </w:r>
            <w:r w:rsidRPr="003B1B29">
              <w:rPr>
                <w:b/>
              </w:rPr>
              <w:t>95%CI</w:t>
            </w:r>
            <w:r w:rsidR="007B0A46" w:rsidRPr="003B1B29">
              <w:rPr>
                <w:b/>
              </w:rPr>
              <w:t>)</w:t>
            </w:r>
          </w:p>
        </w:tc>
        <w:tc>
          <w:tcPr>
            <w:tcW w:w="1440" w:type="dxa"/>
            <w:tcBorders>
              <w:bottom w:val="single" w:sz="4" w:space="0" w:color="auto"/>
            </w:tcBorders>
          </w:tcPr>
          <w:p w14:paraId="1C67A43B" w14:textId="4D17DC9E" w:rsidR="009D1466" w:rsidRPr="003B1B29" w:rsidRDefault="009D1466" w:rsidP="00245807">
            <w:pPr>
              <w:rPr>
                <w:b/>
                <w:i/>
              </w:rPr>
            </w:pPr>
            <w:r w:rsidRPr="003B1B29">
              <w:rPr>
                <w:b/>
                <w:i/>
              </w:rPr>
              <w:t>P</w:t>
            </w:r>
            <w:r w:rsidR="00245807" w:rsidRPr="003B1B29">
              <w:rPr>
                <w:rFonts w:hint="eastAsia"/>
                <w:b/>
                <w:lang w:eastAsia="zh-CN"/>
              </w:rPr>
              <w:t>-value</w:t>
            </w:r>
          </w:p>
        </w:tc>
      </w:tr>
      <w:bookmarkEnd w:id="258"/>
      <w:tr w:rsidR="007B0A46" w:rsidRPr="003B1B29" w14:paraId="7A2C0248" w14:textId="77777777" w:rsidTr="00850E3C">
        <w:tc>
          <w:tcPr>
            <w:tcW w:w="14882" w:type="dxa"/>
            <w:gridSpan w:val="10"/>
            <w:tcBorders>
              <w:top w:val="single" w:sz="4" w:space="0" w:color="auto"/>
            </w:tcBorders>
          </w:tcPr>
          <w:p w14:paraId="184069EA" w14:textId="7C4A5D1B" w:rsidR="009D1466" w:rsidRPr="003B1B29" w:rsidRDefault="009D1466" w:rsidP="009D00EA">
            <w:r w:rsidRPr="003B1B29">
              <w:t>Sample size</w:t>
            </w:r>
          </w:p>
        </w:tc>
      </w:tr>
      <w:tr w:rsidR="007B0A46" w:rsidRPr="003B1B29" w14:paraId="22247682" w14:textId="77777777" w:rsidTr="005606F6">
        <w:tc>
          <w:tcPr>
            <w:tcW w:w="222" w:type="dxa"/>
          </w:tcPr>
          <w:p w14:paraId="056080EA" w14:textId="77777777" w:rsidR="00F711FA" w:rsidRPr="003B1B29" w:rsidRDefault="00F711FA" w:rsidP="009D00EA"/>
        </w:tc>
        <w:tc>
          <w:tcPr>
            <w:tcW w:w="1700" w:type="dxa"/>
          </w:tcPr>
          <w:p w14:paraId="623E551E" w14:textId="77777777" w:rsidR="00F711FA" w:rsidRPr="003B1B29" w:rsidRDefault="00F711FA" w:rsidP="009D00EA">
            <w:r w:rsidRPr="003B1B29">
              <w:t>&lt; 150</w:t>
            </w:r>
          </w:p>
        </w:tc>
        <w:tc>
          <w:tcPr>
            <w:tcW w:w="1080" w:type="dxa"/>
          </w:tcPr>
          <w:p w14:paraId="0C543E03" w14:textId="77777777" w:rsidR="00F711FA" w:rsidRPr="003B1B29" w:rsidRDefault="00F711FA" w:rsidP="009D00EA">
            <w:r w:rsidRPr="003B1B29">
              <w:t>13</w:t>
            </w:r>
          </w:p>
        </w:tc>
        <w:tc>
          <w:tcPr>
            <w:tcW w:w="1620" w:type="dxa"/>
          </w:tcPr>
          <w:p w14:paraId="16DBB1F7" w14:textId="77777777" w:rsidR="00F711FA" w:rsidRPr="003B1B29" w:rsidRDefault="00F711FA" w:rsidP="009D00EA">
            <w:r w:rsidRPr="003B1B29">
              <w:t>R (83)</w:t>
            </w:r>
          </w:p>
        </w:tc>
        <w:tc>
          <w:tcPr>
            <w:tcW w:w="2250" w:type="dxa"/>
          </w:tcPr>
          <w:p w14:paraId="0546FF0A" w14:textId="4C9DABDF" w:rsidR="00F711FA" w:rsidRPr="003B1B29" w:rsidRDefault="00F711FA" w:rsidP="009D00EA">
            <w:r w:rsidRPr="003B1B29">
              <w:t xml:space="preserve">1.85 </w:t>
            </w:r>
            <w:r w:rsidR="007B0A46" w:rsidRPr="003B1B29">
              <w:t>(</w:t>
            </w:r>
            <w:r w:rsidRPr="003B1B29">
              <w:t>0.96</w:t>
            </w:r>
            <w:r w:rsidR="007B0A46" w:rsidRPr="003B1B29">
              <w:t>-</w:t>
            </w:r>
            <w:r w:rsidRPr="003B1B29">
              <w:t>3.56</w:t>
            </w:r>
            <w:r w:rsidR="007B0A46" w:rsidRPr="003B1B29">
              <w:t>)</w:t>
            </w:r>
          </w:p>
        </w:tc>
        <w:tc>
          <w:tcPr>
            <w:tcW w:w="1170" w:type="dxa"/>
          </w:tcPr>
          <w:p w14:paraId="0FB2DFDA" w14:textId="77777777" w:rsidR="00F711FA" w:rsidRPr="003B1B29" w:rsidRDefault="00F711FA" w:rsidP="009D00EA">
            <w:r w:rsidRPr="003B1B29">
              <w:t>0.06</w:t>
            </w:r>
          </w:p>
        </w:tc>
        <w:tc>
          <w:tcPr>
            <w:tcW w:w="1260" w:type="dxa"/>
          </w:tcPr>
          <w:p w14:paraId="5C427108" w14:textId="77777777" w:rsidR="00F711FA" w:rsidRPr="003B1B29" w:rsidRDefault="00F711FA" w:rsidP="009D00EA">
            <w:r w:rsidRPr="003B1B29">
              <w:t>12</w:t>
            </w:r>
          </w:p>
        </w:tc>
        <w:tc>
          <w:tcPr>
            <w:tcW w:w="1980" w:type="dxa"/>
          </w:tcPr>
          <w:p w14:paraId="7BF71AA4" w14:textId="77777777" w:rsidR="00F711FA" w:rsidRPr="003B1B29" w:rsidRDefault="00F711FA" w:rsidP="009D00EA">
            <w:r w:rsidRPr="003B1B29">
              <w:t>F (47)</w:t>
            </w:r>
          </w:p>
        </w:tc>
        <w:tc>
          <w:tcPr>
            <w:tcW w:w="2160" w:type="dxa"/>
          </w:tcPr>
          <w:p w14:paraId="51C60482" w14:textId="7F409B4B" w:rsidR="00F711FA" w:rsidRPr="003B1B29" w:rsidRDefault="00F711FA" w:rsidP="009D00EA">
            <w:r w:rsidRPr="003B1B29">
              <w:t xml:space="preserve">2.16 </w:t>
            </w:r>
            <w:r w:rsidR="007B0A46" w:rsidRPr="003B1B29">
              <w:t>(</w:t>
            </w:r>
            <w:r w:rsidRPr="003B1B29">
              <w:t>1.61</w:t>
            </w:r>
            <w:r w:rsidR="007B0A46" w:rsidRPr="003B1B29">
              <w:t>-</w:t>
            </w:r>
            <w:r w:rsidRPr="003B1B29">
              <w:t>2.91</w:t>
            </w:r>
            <w:r w:rsidR="007B0A46" w:rsidRPr="003B1B29">
              <w:t>)</w:t>
            </w:r>
          </w:p>
        </w:tc>
        <w:tc>
          <w:tcPr>
            <w:tcW w:w="1440" w:type="dxa"/>
          </w:tcPr>
          <w:p w14:paraId="34A7BDAD" w14:textId="77777777" w:rsidR="00F711FA" w:rsidRPr="003B1B29" w:rsidRDefault="00F711FA" w:rsidP="009D00EA">
            <w:r w:rsidRPr="003B1B29">
              <w:t>&lt; 0.0001</w:t>
            </w:r>
          </w:p>
        </w:tc>
      </w:tr>
      <w:tr w:rsidR="007B0A46" w:rsidRPr="003B1B29" w14:paraId="3C27DF3C" w14:textId="77777777" w:rsidTr="005606F6">
        <w:tc>
          <w:tcPr>
            <w:tcW w:w="222" w:type="dxa"/>
          </w:tcPr>
          <w:p w14:paraId="6BE318D7" w14:textId="77777777" w:rsidR="00F711FA" w:rsidRPr="003B1B29" w:rsidRDefault="00F711FA" w:rsidP="009D00EA"/>
        </w:tc>
        <w:tc>
          <w:tcPr>
            <w:tcW w:w="1700" w:type="dxa"/>
          </w:tcPr>
          <w:p w14:paraId="023CD21E" w14:textId="77777777" w:rsidR="00F711FA" w:rsidRPr="003B1B29" w:rsidRDefault="00F711FA" w:rsidP="009D00EA">
            <w:r w:rsidRPr="003B1B29">
              <w:t>≥ 150</w:t>
            </w:r>
          </w:p>
        </w:tc>
        <w:tc>
          <w:tcPr>
            <w:tcW w:w="1080" w:type="dxa"/>
          </w:tcPr>
          <w:p w14:paraId="72556C7D" w14:textId="77777777" w:rsidR="00F711FA" w:rsidRPr="003B1B29" w:rsidRDefault="00F711FA" w:rsidP="009D00EA">
            <w:r w:rsidRPr="003B1B29">
              <w:t>5</w:t>
            </w:r>
          </w:p>
        </w:tc>
        <w:tc>
          <w:tcPr>
            <w:tcW w:w="1620" w:type="dxa"/>
          </w:tcPr>
          <w:p w14:paraId="522FDBF7" w14:textId="77777777" w:rsidR="00F711FA" w:rsidRPr="003B1B29" w:rsidRDefault="00F711FA" w:rsidP="009D00EA">
            <w:r w:rsidRPr="003B1B29">
              <w:t>R (85)</w:t>
            </w:r>
          </w:p>
        </w:tc>
        <w:tc>
          <w:tcPr>
            <w:tcW w:w="2250" w:type="dxa"/>
          </w:tcPr>
          <w:p w14:paraId="11167A82" w14:textId="4AB60575" w:rsidR="00F711FA" w:rsidRPr="003B1B29" w:rsidRDefault="00F711FA" w:rsidP="009D00EA">
            <w:r w:rsidRPr="003B1B29">
              <w:t xml:space="preserve">0.93 </w:t>
            </w:r>
            <w:r w:rsidR="007B0A46" w:rsidRPr="003B1B29">
              <w:t>(</w:t>
            </w:r>
            <w:r w:rsidRPr="003B1B29">
              <w:t>0.43</w:t>
            </w:r>
            <w:r w:rsidR="007B0A46" w:rsidRPr="003B1B29">
              <w:t>-</w:t>
            </w:r>
            <w:r w:rsidRPr="003B1B29">
              <w:t>2.01</w:t>
            </w:r>
            <w:r w:rsidR="007B0A46" w:rsidRPr="003B1B29">
              <w:t>)</w:t>
            </w:r>
          </w:p>
        </w:tc>
        <w:tc>
          <w:tcPr>
            <w:tcW w:w="1170" w:type="dxa"/>
          </w:tcPr>
          <w:p w14:paraId="266696A8" w14:textId="77777777" w:rsidR="00F711FA" w:rsidRPr="003B1B29" w:rsidRDefault="00F711FA" w:rsidP="009D00EA">
            <w:r w:rsidRPr="003B1B29">
              <w:t>0.11</w:t>
            </w:r>
          </w:p>
        </w:tc>
        <w:tc>
          <w:tcPr>
            <w:tcW w:w="1260" w:type="dxa"/>
          </w:tcPr>
          <w:p w14:paraId="48AE852B" w14:textId="77777777" w:rsidR="00F711FA" w:rsidRPr="003B1B29" w:rsidRDefault="00F711FA" w:rsidP="009D00EA">
            <w:r w:rsidRPr="003B1B29">
              <w:t>1</w:t>
            </w:r>
          </w:p>
        </w:tc>
        <w:tc>
          <w:tcPr>
            <w:tcW w:w="1980" w:type="dxa"/>
          </w:tcPr>
          <w:p w14:paraId="6A37B02A" w14:textId="77777777" w:rsidR="00F711FA" w:rsidRPr="003B1B29" w:rsidRDefault="00F711FA" w:rsidP="009D00EA">
            <w:r w:rsidRPr="003B1B29">
              <w:t>N/A</w:t>
            </w:r>
          </w:p>
        </w:tc>
        <w:tc>
          <w:tcPr>
            <w:tcW w:w="2160" w:type="dxa"/>
          </w:tcPr>
          <w:p w14:paraId="756E2A86" w14:textId="3F726FCF" w:rsidR="00F711FA" w:rsidRPr="003B1B29" w:rsidRDefault="00F711FA" w:rsidP="009D00EA">
            <w:r w:rsidRPr="003B1B29">
              <w:t xml:space="preserve">0.24 </w:t>
            </w:r>
            <w:r w:rsidR="007B0A46" w:rsidRPr="003B1B29">
              <w:t>(</w:t>
            </w:r>
            <w:r w:rsidRPr="003B1B29">
              <w:t>0.05</w:t>
            </w:r>
            <w:r w:rsidR="007B0A46" w:rsidRPr="003B1B29">
              <w:t>-</w:t>
            </w:r>
            <w:r w:rsidRPr="003B1B29">
              <w:t>1.15</w:t>
            </w:r>
            <w:r w:rsidR="007B0A46" w:rsidRPr="003B1B29">
              <w:t>)</w:t>
            </w:r>
          </w:p>
        </w:tc>
        <w:tc>
          <w:tcPr>
            <w:tcW w:w="1440" w:type="dxa"/>
          </w:tcPr>
          <w:p w14:paraId="1E624CC5" w14:textId="77777777" w:rsidR="00F711FA" w:rsidRPr="003B1B29" w:rsidRDefault="00F711FA" w:rsidP="009D00EA">
            <w:r w:rsidRPr="003B1B29">
              <w:t>0.007</w:t>
            </w:r>
          </w:p>
        </w:tc>
      </w:tr>
      <w:tr w:rsidR="007B0A46" w:rsidRPr="003B1B29" w14:paraId="56098075" w14:textId="77777777" w:rsidTr="00850E3C">
        <w:tc>
          <w:tcPr>
            <w:tcW w:w="14882" w:type="dxa"/>
            <w:gridSpan w:val="10"/>
          </w:tcPr>
          <w:p w14:paraId="2D7AAB47" w14:textId="4A665A35" w:rsidR="009D1466" w:rsidRPr="003B1B29" w:rsidRDefault="009D1466" w:rsidP="009D00EA">
            <w:r w:rsidRPr="003B1B29">
              <w:t>Cancer type</w:t>
            </w:r>
          </w:p>
        </w:tc>
      </w:tr>
      <w:tr w:rsidR="007B0A46" w:rsidRPr="003B1B29" w14:paraId="1AF0AD38" w14:textId="77777777" w:rsidTr="005606F6">
        <w:tc>
          <w:tcPr>
            <w:tcW w:w="222" w:type="dxa"/>
          </w:tcPr>
          <w:p w14:paraId="4591F526" w14:textId="77777777" w:rsidR="00F711FA" w:rsidRPr="003B1B29" w:rsidRDefault="00F711FA" w:rsidP="009D00EA"/>
        </w:tc>
        <w:tc>
          <w:tcPr>
            <w:tcW w:w="1700" w:type="dxa"/>
          </w:tcPr>
          <w:p w14:paraId="0B769B2F" w14:textId="38A5D417" w:rsidR="00F711FA" w:rsidRPr="003B1B29" w:rsidRDefault="00F711FA" w:rsidP="009D00EA">
            <w:r w:rsidRPr="003B1B29">
              <w:t xml:space="preserve">Head </w:t>
            </w:r>
            <w:r w:rsidR="007B0A46" w:rsidRPr="003B1B29">
              <w:t>and</w:t>
            </w:r>
            <w:r w:rsidRPr="003B1B29">
              <w:t xml:space="preserve"> neck</w:t>
            </w:r>
          </w:p>
        </w:tc>
        <w:tc>
          <w:tcPr>
            <w:tcW w:w="1080" w:type="dxa"/>
          </w:tcPr>
          <w:p w14:paraId="602C0E86" w14:textId="77777777" w:rsidR="00F711FA" w:rsidRPr="003B1B29" w:rsidRDefault="00F711FA" w:rsidP="009D00EA">
            <w:r w:rsidRPr="003B1B29">
              <w:t>6</w:t>
            </w:r>
          </w:p>
        </w:tc>
        <w:tc>
          <w:tcPr>
            <w:tcW w:w="1620" w:type="dxa"/>
          </w:tcPr>
          <w:p w14:paraId="15360A37" w14:textId="77777777" w:rsidR="00F711FA" w:rsidRPr="003B1B29" w:rsidRDefault="00F711FA" w:rsidP="009D00EA">
            <w:r w:rsidRPr="003B1B29">
              <w:t>R (88)</w:t>
            </w:r>
          </w:p>
        </w:tc>
        <w:tc>
          <w:tcPr>
            <w:tcW w:w="2250" w:type="dxa"/>
          </w:tcPr>
          <w:p w14:paraId="5532AA29" w14:textId="1CFB2341" w:rsidR="00F711FA" w:rsidRPr="003B1B29" w:rsidRDefault="00F711FA" w:rsidP="009D00EA">
            <w:r w:rsidRPr="003B1B29">
              <w:t xml:space="preserve">1.89 </w:t>
            </w:r>
            <w:r w:rsidR="007B0A46" w:rsidRPr="003B1B29">
              <w:t>(</w:t>
            </w:r>
            <w:r w:rsidRPr="003B1B29">
              <w:t>0.72</w:t>
            </w:r>
            <w:r w:rsidR="007B0A46" w:rsidRPr="003B1B29">
              <w:t>-</w:t>
            </w:r>
            <w:r w:rsidRPr="003B1B29">
              <w:t>4.96</w:t>
            </w:r>
            <w:r w:rsidR="007B0A46" w:rsidRPr="003B1B29">
              <w:t>)</w:t>
            </w:r>
          </w:p>
        </w:tc>
        <w:tc>
          <w:tcPr>
            <w:tcW w:w="1170" w:type="dxa"/>
          </w:tcPr>
          <w:p w14:paraId="13B6B9FE" w14:textId="77777777" w:rsidR="00F711FA" w:rsidRPr="003B1B29" w:rsidRDefault="00F711FA" w:rsidP="009D00EA">
            <w:r w:rsidRPr="003B1B29">
              <w:t>0.19</w:t>
            </w:r>
          </w:p>
        </w:tc>
        <w:tc>
          <w:tcPr>
            <w:tcW w:w="1260" w:type="dxa"/>
          </w:tcPr>
          <w:p w14:paraId="640A099B" w14:textId="77777777" w:rsidR="00F711FA" w:rsidRPr="003B1B29" w:rsidRDefault="00F711FA" w:rsidP="009D00EA">
            <w:r w:rsidRPr="003B1B29">
              <w:t>7</w:t>
            </w:r>
          </w:p>
        </w:tc>
        <w:tc>
          <w:tcPr>
            <w:tcW w:w="1980" w:type="dxa"/>
          </w:tcPr>
          <w:p w14:paraId="701F7252" w14:textId="77777777" w:rsidR="00F711FA" w:rsidRPr="003B1B29" w:rsidRDefault="00F711FA" w:rsidP="009D00EA">
            <w:r w:rsidRPr="003B1B29">
              <w:t>F (39)</w:t>
            </w:r>
          </w:p>
        </w:tc>
        <w:tc>
          <w:tcPr>
            <w:tcW w:w="2160" w:type="dxa"/>
          </w:tcPr>
          <w:p w14:paraId="0171AD07" w14:textId="0E0E4B83" w:rsidR="00F711FA" w:rsidRPr="003B1B29" w:rsidRDefault="00F711FA" w:rsidP="009D00EA">
            <w:r w:rsidRPr="003B1B29">
              <w:t xml:space="preserve">2.46 </w:t>
            </w:r>
            <w:r w:rsidR="007B0A46" w:rsidRPr="003B1B29">
              <w:t>(</w:t>
            </w:r>
            <w:r w:rsidRPr="003B1B29">
              <w:t>1.63</w:t>
            </w:r>
            <w:r w:rsidR="007B0A46" w:rsidRPr="003B1B29">
              <w:t>-</w:t>
            </w:r>
            <w:r w:rsidRPr="003B1B29">
              <w:t>3.72</w:t>
            </w:r>
            <w:r w:rsidR="007B0A46" w:rsidRPr="003B1B29">
              <w:t>)</w:t>
            </w:r>
          </w:p>
        </w:tc>
        <w:tc>
          <w:tcPr>
            <w:tcW w:w="1440" w:type="dxa"/>
          </w:tcPr>
          <w:p w14:paraId="01079520" w14:textId="77777777" w:rsidR="00F711FA" w:rsidRPr="003B1B29" w:rsidRDefault="00F711FA" w:rsidP="009D00EA">
            <w:r w:rsidRPr="003B1B29">
              <w:t>&lt; 0.0001</w:t>
            </w:r>
          </w:p>
        </w:tc>
      </w:tr>
      <w:tr w:rsidR="007B0A46" w:rsidRPr="003B1B29" w14:paraId="5D5577C4" w14:textId="77777777" w:rsidTr="005606F6">
        <w:tc>
          <w:tcPr>
            <w:tcW w:w="222" w:type="dxa"/>
          </w:tcPr>
          <w:p w14:paraId="1E31EBFD" w14:textId="77777777" w:rsidR="00F711FA" w:rsidRPr="003B1B29" w:rsidRDefault="00F711FA" w:rsidP="009D00EA"/>
        </w:tc>
        <w:tc>
          <w:tcPr>
            <w:tcW w:w="1700" w:type="dxa"/>
          </w:tcPr>
          <w:p w14:paraId="7C36FB4C" w14:textId="77777777" w:rsidR="00F711FA" w:rsidRPr="003B1B29" w:rsidRDefault="00F711FA" w:rsidP="009D00EA">
            <w:r w:rsidRPr="003B1B29">
              <w:t>Esophagus</w:t>
            </w:r>
          </w:p>
        </w:tc>
        <w:tc>
          <w:tcPr>
            <w:tcW w:w="1080" w:type="dxa"/>
          </w:tcPr>
          <w:p w14:paraId="64538583" w14:textId="77777777" w:rsidR="00F711FA" w:rsidRPr="003B1B29" w:rsidRDefault="00F711FA" w:rsidP="009D00EA">
            <w:r w:rsidRPr="003B1B29">
              <w:t>3</w:t>
            </w:r>
          </w:p>
        </w:tc>
        <w:tc>
          <w:tcPr>
            <w:tcW w:w="1620" w:type="dxa"/>
          </w:tcPr>
          <w:p w14:paraId="7335CE39" w14:textId="77777777" w:rsidR="00F711FA" w:rsidRPr="003B1B29" w:rsidRDefault="00F711FA" w:rsidP="009D00EA">
            <w:r w:rsidRPr="003B1B29">
              <w:t>R (79)</w:t>
            </w:r>
          </w:p>
        </w:tc>
        <w:tc>
          <w:tcPr>
            <w:tcW w:w="2250" w:type="dxa"/>
          </w:tcPr>
          <w:p w14:paraId="72356687" w14:textId="513A3CDC" w:rsidR="00F711FA" w:rsidRPr="003B1B29" w:rsidRDefault="00F711FA" w:rsidP="009D00EA">
            <w:r w:rsidRPr="003B1B29">
              <w:t xml:space="preserve">0.98 </w:t>
            </w:r>
            <w:r w:rsidR="007B0A46" w:rsidRPr="003B1B29">
              <w:t>(</w:t>
            </w:r>
            <w:r w:rsidRPr="003B1B29">
              <w:t>0.24</w:t>
            </w:r>
            <w:r w:rsidR="007B0A46" w:rsidRPr="003B1B29">
              <w:t>-</w:t>
            </w:r>
            <w:r w:rsidRPr="003B1B29">
              <w:t>4.04</w:t>
            </w:r>
            <w:r w:rsidR="007B0A46" w:rsidRPr="003B1B29">
              <w:t>)</w:t>
            </w:r>
          </w:p>
        </w:tc>
        <w:tc>
          <w:tcPr>
            <w:tcW w:w="1170" w:type="dxa"/>
          </w:tcPr>
          <w:p w14:paraId="05AB32C5" w14:textId="77777777" w:rsidR="00F711FA" w:rsidRPr="003B1B29" w:rsidRDefault="00F711FA" w:rsidP="009D00EA">
            <w:r w:rsidRPr="003B1B29">
              <w:t>0.98</w:t>
            </w:r>
          </w:p>
        </w:tc>
        <w:tc>
          <w:tcPr>
            <w:tcW w:w="1260" w:type="dxa"/>
          </w:tcPr>
          <w:p w14:paraId="13C76E6F" w14:textId="77777777" w:rsidR="00F711FA" w:rsidRPr="003B1B29" w:rsidRDefault="00F711FA" w:rsidP="009D00EA">
            <w:r w:rsidRPr="003B1B29">
              <w:t>1</w:t>
            </w:r>
          </w:p>
        </w:tc>
        <w:tc>
          <w:tcPr>
            <w:tcW w:w="1980" w:type="dxa"/>
          </w:tcPr>
          <w:p w14:paraId="64E45B02" w14:textId="77777777" w:rsidR="00F711FA" w:rsidRPr="003B1B29" w:rsidRDefault="00F711FA" w:rsidP="009D00EA">
            <w:r w:rsidRPr="003B1B29">
              <w:t>N/A</w:t>
            </w:r>
          </w:p>
        </w:tc>
        <w:tc>
          <w:tcPr>
            <w:tcW w:w="2160" w:type="dxa"/>
          </w:tcPr>
          <w:p w14:paraId="27844EE5" w14:textId="526101EC" w:rsidR="00F711FA" w:rsidRPr="003B1B29" w:rsidRDefault="00F711FA" w:rsidP="009D00EA">
            <w:r w:rsidRPr="003B1B29">
              <w:t xml:space="preserve">0.56 </w:t>
            </w:r>
            <w:r w:rsidR="007B0A46" w:rsidRPr="003B1B29">
              <w:t>(</w:t>
            </w:r>
            <w:r w:rsidRPr="003B1B29">
              <w:t>0.09</w:t>
            </w:r>
            <w:r w:rsidR="007B0A46" w:rsidRPr="003B1B29">
              <w:t>-</w:t>
            </w:r>
            <w:r w:rsidRPr="003B1B29">
              <w:t>3.57</w:t>
            </w:r>
            <w:r w:rsidR="007B0A46" w:rsidRPr="003B1B29">
              <w:t>)</w:t>
            </w:r>
          </w:p>
        </w:tc>
        <w:tc>
          <w:tcPr>
            <w:tcW w:w="1440" w:type="dxa"/>
          </w:tcPr>
          <w:p w14:paraId="19D361A3" w14:textId="77777777" w:rsidR="00F711FA" w:rsidRPr="003B1B29" w:rsidRDefault="00F711FA" w:rsidP="009D00EA">
            <w:r w:rsidRPr="003B1B29">
              <w:t>0.54</w:t>
            </w:r>
          </w:p>
        </w:tc>
      </w:tr>
      <w:tr w:rsidR="007B0A46" w:rsidRPr="003B1B29" w14:paraId="1F6EA289" w14:textId="77777777" w:rsidTr="005606F6">
        <w:tc>
          <w:tcPr>
            <w:tcW w:w="222" w:type="dxa"/>
          </w:tcPr>
          <w:p w14:paraId="32E073F8" w14:textId="77777777" w:rsidR="00F711FA" w:rsidRPr="003B1B29" w:rsidRDefault="00F711FA" w:rsidP="009D00EA"/>
        </w:tc>
        <w:tc>
          <w:tcPr>
            <w:tcW w:w="1700" w:type="dxa"/>
          </w:tcPr>
          <w:p w14:paraId="67CDBBCC" w14:textId="77777777" w:rsidR="00F711FA" w:rsidRPr="003B1B29" w:rsidRDefault="00F711FA" w:rsidP="009D00EA">
            <w:r w:rsidRPr="003B1B29">
              <w:t>Cervix</w:t>
            </w:r>
          </w:p>
        </w:tc>
        <w:tc>
          <w:tcPr>
            <w:tcW w:w="1080" w:type="dxa"/>
          </w:tcPr>
          <w:p w14:paraId="5AAA5E9E" w14:textId="77777777" w:rsidR="00F711FA" w:rsidRPr="003B1B29" w:rsidRDefault="00F711FA" w:rsidP="009D00EA">
            <w:r w:rsidRPr="003B1B29">
              <w:t>-</w:t>
            </w:r>
          </w:p>
        </w:tc>
        <w:tc>
          <w:tcPr>
            <w:tcW w:w="1620" w:type="dxa"/>
          </w:tcPr>
          <w:p w14:paraId="54FCC79C" w14:textId="77777777" w:rsidR="00F711FA" w:rsidRPr="003B1B29" w:rsidRDefault="00F711FA" w:rsidP="009D00EA">
            <w:r w:rsidRPr="003B1B29">
              <w:t>-</w:t>
            </w:r>
          </w:p>
        </w:tc>
        <w:tc>
          <w:tcPr>
            <w:tcW w:w="2250" w:type="dxa"/>
          </w:tcPr>
          <w:p w14:paraId="0082A150" w14:textId="77777777" w:rsidR="00F711FA" w:rsidRPr="003B1B29" w:rsidRDefault="00F711FA" w:rsidP="009D00EA">
            <w:r w:rsidRPr="003B1B29">
              <w:t>-</w:t>
            </w:r>
          </w:p>
        </w:tc>
        <w:tc>
          <w:tcPr>
            <w:tcW w:w="1170" w:type="dxa"/>
          </w:tcPr>
          <w:p w14:paraId="2E733448" w14:textId="77777777" w:rsidR="00F711FA" w:rsidRPr="003B1B29" w:rsidRDefault="00F711FA" w:rsidP="009D00EA">
            <w:r w:rsidRPr="003B1B29">
              <w:t>-</w:t>
            </w:r>
          </w:p>
        </w:tc>
        <w:tc>
          <w:tcPr>
            <w:tcW w:w="1260" w:type="dxa"/>
          </w:tcPr>
          <w:p w14:paraId="14A98D2B" w14:textId="77777777" w:rsidR="00F711FA" w:rsidRPr="003B1B29" w:rsidRDefault="00F711FA" w:rsidP="009D00EA">
            <w:r w:rsidRPr="003B1B29">
              <w:t>1</w:t>
            </w:r>
          </w:p>
        </w:tc>
        <w:tc>
          <w:tcPr>
            <w:tcW w:w="1980" w:type="dxa"/>
          </w:tcPr>
          <w:p w14:paraId="479975E3" w14:textId="77777777" w:rsidR="00F711FA" w:rsidRPr="003B1B29" w:rsidRDefault="00F711FA" w:rsidP="009D00EA">
            <w:r w:rsidRPr="003B1B29">
              <w:t>N/A</w:t>
            </w:r>
          </w:p>
        </w:tc>
        <w:tc>
          <w:tcPr>
            <w:tcW w:w="2160" w:type="dxa"/>
          </w:tcPr>
          <w:p w14:paraId="654C5DB1" w14:textId="30E543FC" w:rsidR="00F711FA" w:rsidRPr="003B1B29" w:rsidRDefault="00F711FA" w:rsidP="009D00EA">
            <w:r w:rsidRPr="003B1B29">
              <w:t xml:space="preserve">3.12 </w:t>
            </w:r>
            <w:r w:rsidR="007B0A46" w:rsidRPr="003B1B29">
              <w:t>(</w:t>
            </w:r>
            <w:r w:rsidRPr="003B1B29">
              <w:t>0.99</w:t>
            </w:r>
            <w:r w:rsidR="007B0A46" w:rsidRPr="003B1B29">
              <w:t>-</w:t>
            </w:r>
            <w:r w:rsidRPr="003B1B29">
              <w:t>9.82</w:t>
            </w:r>
            <w:r w:rsidR="007B0A46" w:rsidRPr="003B1B29">
              <w:t>)</w:t>
            </w:r>
          </w:p>
        </w:tc>
        <w:tc>
          <w:tcPr>
            <w:tcW w:w="1440" w:type="dxa"/>
          </w:tcPr>
          <w:p w14:paraId="3DB337C0" w14:textId="77777777" w:rsidR="00F711FA" w:rsidRPr="003B1B29" w:rsidRDefault="00F711FA" w:rsidP="009D00EA">
            <w:r w:rsidRPr="003B1B29">
              <w:t>0.05</w:t>
            </w:r>
          </w:p>
        </w:tc>
      </w:tr>
      <w:tr w:rsidR="007B0A46" w:rsidRPr="003B1B29" w14:paraId="7DE42FD9" w14:textId="77777777" w:rsidTr="005606F6">
        <w:tc>
          <w:tcPr>
            <w:tcW w:w="222" w:type="dxa"/>
          </w:tcPr>
          <w:p w14:paraId="725E16D1" w14:textId="77777777" w:rsidR="00F711FA" w:rsidRPr="003B1B29" w:rsidRDefault="00F711FA" w:rsidP="009D00EA"/>
        </w:tc>
        <w:tc>
          <w:tcPr>
            <w:tcW w:w="1700" w:type="dxa"/>
          </w:tcPr>
          <w:p w14:paraId="1E9E40D8" w14:textId="77777777" w:rsidR="00F711FA" w:rsidRPr="003B1B29" w:rsidRDefault="00F711FA" w:rsidP="009D00EA">
            <w:r w:rsidRPr="003B1B29">
              <w:t>Stomach</w:t>
            </w:r>
          </w:p>
        </w:tc>
        <w:tc>
          <w:tcPr>
            <w:tcW w:w="1080" w:type="dxa"/>
          </w:tcPr>
          <w:p w14:paraId="382A6E1E" w14:textId="77777777" w:rsidR="00F711FA" w:rsidRPr="003B1B29" w:rsidRDefault="00F711FA" w:rsidP="009D00EA">
            <w:r w:rsidRPr="003B1B29">
              <w:t>4</w:t>
            </w:r>
          </w:p>
        </w:tc>
        <w:tc>
          <w:tcPr>
            <w:tcW w:w="1620" w:type="dxa"/>
          </w:tcPr>
          <w:p w14:paraId="4ECF51F5" w14:textId="77777777" w:rsidR="00F711FA" w:rsidRPr="003B1B29" w:rsidRDefault="00F711FA" w:rsidP="009D00EA">
            <w:r w:rsidRPr="003B1B29">
              <w:t>R (85)</w:t>
            </w:r>
          </w:p>
        </w:tc>
        <w:tc>
          <w:tcPr>
            <w:tcW w:w="2250" w:type="dxa"/>
          </w:tcPr>
          <w:p w14:paraId="028814C6" w14:textId="241FC1CF" w:rsidR="00F711FA" w:rsidRPr="003B1B29" w:rsidRDefault="00F711FA" w:rsidP="009D00EA">
            <w:r w:rsidRPr="003B1B29">
              <w:t xml:space="preserve">0.68 </w:t>
            </w:r>
            <w:r w:rsidR="007B0A46" w:rsidRPr="003B1B29">
              <w:t>(</w:t>
            </w:r>
            <w:r w:rsidRPr="003B1B29">
              <w:t>0.21</w:t>
            </w:r>
            <w:r w:rsidR="007B0A46" w:rsidRPr="003B1B29">
              <w:t>-</w:t>
            </w:r>
            <w:r w:rsidRPr="003B1B29">
              <w:t>2.24</w:t>
            </w:r>
            <w:r w:rsidR="007B0A46" w:rsidRPr="003B1B29">
              <w:t>)</w:t>
            </w:r>
          </w:p>
        </w:tc>
        <w:tc>
          <w:tcPr>
            <w:tcW w:w="1170" w:type="dxa"/>
          </w:tcPr>
          <w:p w14:paraId="3991B191" w14:textId="77777777" w:rsidR="00F711FA" w:rsidRPr="003B1B29" w:rsidRDefault="00F711FA" w:rsidP="009D00EA">
            <w:r w:rsidRPr="003B1B29">
              <w:t>0.53</w:t>
            </w:r>
          </w:p>
        </w:tc>
        <w:tc>
          <w:tcPr>
            <w:tcW w:w="1260" w:type="dxa"/>
          </w:tcPr>
          <w:p w14:paraId="2555E604" w14:textId="77777777" w:rsidR="00F711FA" w:rsidRPr="003B1B29" w:rsidRDefault="00F711FA" w:rsidP="009D00EA">
            <w:r w:rsidRPr="003B1B29">
              <w:t>2</w:t>
            </w:r>
          </w:p>
        </w:tc>
        <w:tc>
          <w:tcPr>
            <w:tcW w:w="1980" w:type="dxa"/>
          </w:tcPr>
          <w:p w14:paraId="6B65E5DE" w14:textId="77777777" w:rsidR="00F711FA" w:rsidRPr="003B1B29" w:rsidRDefault="00F711FA" w:rsidP="009D00EA">
            <w:r w:rsidRPr="003B1B29">
              <w:t>R (56)</w:t>
            </w:r>
          </w:p>
        </w:tc>
        <w:tc>
          <w:tcPr>
            <w:tcW w:w="2160" w:type="dxa"/>
          </w:tcPr>
          <w:p w14:paraId="3F305B40" w14:textId="498128F2" w:rsidR="00F711FA" w:rsidRPr="003B1B29" w:rsidRDefault="00F711FA" w:rsidP="009D00EA">
            <w:r w:rsidRPr="003B1B29">
              <w:t xml:space="preserve">0.56 </w:t>
            </w:r>
            <w:r w:rsidR="007B0A46" w:rsidRPr="003B1B29">
              <w:t>(</w:t>
            </w:r>
            <w:r w:rsidRPr="003B1B29">
              <w:t>0.16</w:t>
            </w:r>
            <w:r w:rsidR="007B0A46" w:rsidRPr="003B1B29">
              <w:t>-</w:t>
            </w:r>
            <w:r w:rsidRPr="003B1B29">
              <w:t>1.96</w:t>
            </w:r>
            <w:r w:rsidR="007B0A46" w:rsidRPr="003B1B29">
              <w:t>)</w:t>
            </w:r>
          </w:p>
        </w:tc>
        <w:tc>
          <w:tcPr>
            <w:tcW w:w="1440" w:type="dxa"/>
          </w:tcPr>
          <w:p w14:paraId="3D298BC7" w14:textId="77777777" w:rsidR="00F711FA" w:rsidRPr="003B1B29" w:rsidRDefault="00F711FA" w:rsidP="009D00EA">
            <w:r w:rsidRPr="003B1B29">
              <w:t>0.36</w:t>
            </w:r>
          </w:p>
        </w:tc>
      </w:tr>
      <w:tr w:rsidR="007B0A46" w:rsidRPr="003B1B29" w14:paraId="38A220F4" w14:textId="77777777" w:rsidTr="005606F6">
        <w:tc>
          <w:tcPr>
            <w:tcW w:w="222" w:type="dxa"/>
          </w:tcPr>
          <w:p w14:paraId="360CA0E0" w14:textId="77777777" w:rsidR="00F711FA" w:rsidRPr="003B1B29" w:rsidRDefault="00F711FA" w:rsidP="009D00EA"/>
        </w:tc>
        <w:tc>
          <w:tcPr>
            <w:tcW w:w="1700" w:type="dxa"/>
          </w:tcPr>
          <w:p w14:paraId="1D8493C2" w14:textId="77777777" w:rsidR="00F711FA" w:rsidRPr="003B1B29" w:rsidRDefault="00F711FA" w:rsidP="009D00EA">
            <w:r w:rsidRPr="003B1B29">
              <w:t>Breast</w:t>
            </w:r>
          </w:p>
        </w:tc>
        <w:tc>
          <w:tcPr>
            <w:tcW w:w="1080" w:type="dxa"/>
          </w:tcPr>
          <w:p w14:paraId="02253FEA" w14:textId="77777777" w:rsidR="00F711FA" w:rsidRPr="003B1B29" w:rsidRDefault="00F711FA" w:rsidP="009D00EA">
            <w:r w:rsidRPr="003B1B29">
              <w:t>2</w:t>
            </w:r>
          </w:p>
        </w:tc>
        <w:tc>
          <w:tcPr>
            <w:tcW w:w="1620" w:type="dxa"/>
          </w:tcPr>
          <w:p w14:paraId="6A119D97" w14:textId="77777777" w:rsidR="00F711FA" w:rsidRPr="003B1B29" w:rsidRDefault="00F711FA" w:rsidP="009D00EA">
            <w:r w:rsidRPr="003B1B29">
              <w:t>F (0)</w:t>
            </w:r>
          </w:p>
        </w:tc>
        <w:tc>
          <w:tcPr>
            <w:tcW w:w="2250" w:type="dxa"/>
          </w:tcPr>
          <w:p w14:paraId="40D7A2CB" w14:textId="2D45C58C" w:rsidR="00F711FA" w:rsidRPr="003B1B29" w:rsidRDefault="00F711FA" w:rsidP="009D00EA">
            <w:r w:rsidRPr="003B1B29">
              <w:t xml:space="preserve">2.87 </w:t>
            </w:r>
            <w:r w:rsidR="007B0A46" w:rsidRPr="003B1B29">
              <w:t>(</w:t>
            </w:r>
            <w:r w:rsidRPr="003B1B29">
              <w:t>1.50</w:t>
            </w:r>
            <w:r w:rsidR="007B0A46" w:rsidRPr="003B1B29">
              <w:t>-</w:t>
            </w:r>
            <w:r w:rsidRPr="003B1B29">
              <w:t>5.50</w:t>
            </w:r>
            <w:r w:rsidR="007B0A46" w:rsidRPr="003B1B29">
              <w:t>)</w:t>
            </w:r>
          </w:p>
        </w:tc>
        <w:tc>
          <w:tcPr>
            <w:tcW w:w="1170" w:type="dxa"/>
          </w:tcPr>
          <w:p w14:paraId="2B8D16AC" w14:textId="77777777" w:rsidR="00F711FA" w:rsidRPr="003B1B29" w:rsidRDefault="00F711FA" w:rsidP="009D00EA">
            <w:r w:rsidRPr="003B1B29">
              <w:t>0.002</w:t>
            </w:r>
          </w:p>
        </w:tc>
        <w:tc>
          <w:tcPr>
            <w:tcW w:w="1260" w:type="dxa"/>
          </w:tcPr>
          <w:p w14:paraId="5EAB7E8D" w14:textId="77777777" w:rsidR="00F711FA" w:rsidRPr="003B1B29" w:rsidRDefault="00F711FA" w:rsidP="009D00EA">
            <w:r w:rsidRPr="003B1B29">
              <w:t>-</w:t>
            </w:r>
          </w:p>
        </w:tc>
        <w:tc>
          <w:tcPr>
            <w:tcW w:w="1980" w:type="dxa"/>
          </w:tcPr>
          <w:p w14:paraId="7422DEA8" w14:textId="77777777" w:rsidR="00F711FA" w:rsidRPr="003B1B29" w:rsidRDefault="00F711FA" w:rsidP="009D00EA">
            <w:r w:rsidRPr="003B1B29">
              <w:t>-</w:t>
            </w:r>
          </w:p>
        </w:tc>
        <w:tc>
          <w:tcPr>
            <w:tcW w:w="2160" w:type="dxa"/>
          </w:tcPr>
          <w:p w14:paraId="78C4C166" w14:textId="77777777" w:rsidR="00F711FA" w:rsidRPr="003B1B29" w:rsidRDefault="00F711FA" w:rsidP="009D00EA">
            <w:r w:rsidRPr="003B1B29">
              <w:t>-</w:t>
            </w:r>
          </w:p>
        </w:tc>
        <w:tc>
          <w:tcPr>
            <w:tcW w:w="1440" w:type="dxa"/>
          </w:tcPr>
          <w:p w14:paraId="2F3C5553" w14:textId="77777777" w:rsidR="00F711FA" w:rsidRPr="003B1B29" w:rsidRDefault="00F711FA" w:rsidP="009D00EA">
            <w:r w:rsidRPr="003B1B29">
              <w:t>-</w:t>
            </w:r>
          </w:p>
        </w:tc>
      </w:tr>
      <w:tr w:rsidR="007B0A46" w:rsidRPr="003B1B29" w14:paraId="00545D71" w14:textId="77777777" w:rsidTr="005606F6">
        <w:tc>
          <w:tcPr>
            <w:tcW w:w="222" w:type="dxa"/>
          </w:tcPr>
          <w:p w14:paraId="3ED6F546" w14:textId="77777777" w:rsidR="00F711FA" w:rsidRPr="003B1B29" w:rsidRDefault="00F711FA" w:rsidP="009D00EA"/>
        </w:tc>
        <w:tc>
          <w:tcPr>
            <w:tcW w:w="1700" w:type="dxa"/>
          </w:tcPr>
          <w:p w14:paraId="578C66F4" w14:textId="77777777" w:rsidR="00F711FA" w:rsidRPr="003B1B29" w:rsidRDefault="00F711FA" w:rsidP="009D00EA">
            <w:r w:rsidRPr="003B1B29">
              <w:t>Liver</w:t>
            </w:r>
          </w:p>
        </w:tc>
        <w:tc>
          <w:tcPr>
            <w:tcW w:w="1080" w:type="dxa"/>
          </w:tcPr>
          <w:p w14:paraId="40568764" w14:textId="77777777" w:rsidR="00F711FA" w:rsidRPr="003B1B29" w:rsidRDefault="00F711FA" w:rsidP="009D00EA">
            <w:r w:rsidRPr="003B1B29">
              <w:t>1</w:t>
            </w:r>
          </w:p>
        </w:tc>
        <w:tc>
          <w:tcPr>
            <w:tcW w:w="1620" w:type="dxa"/>
          </w:tcPr>
          <w:p w14:paraId="5294DE9E" w14:textId="77777777" w:rsidR="00F711FA" w:rsidRPr="003B1B29" w:rsidRDefault="00F711FA" w:rsidP="009D00EA">
            <w:r w:rsidRPr="003B1B29">
              <w:t>N/A</w:t>
            </w:r>
          </w:p>
        </w:tc>
        <w:tc>
          <w:tcPr>
            <w:tcW w:w="2250" w:type="dxa"/>
          </w:tcPr>
          <w:p w14:paraId="342D44B1" w14:textId="048CDC6E" w:rsidR="00F711FA" w:rsidRPr="003B1B29" w:rsidRDefault="00F711FA" w:rsidP="009D00EA">
            <w:r w:rsidRPr="003B1B29">
              <w:t xml:space="preserve">1.68 </w:t>
            </w:r>
            <w:r w:rsidR="007B0A46" w:rsidRPr="003B1B29">
              <w:t>(</w:t>
            </w:r>
            <w:r w:rsidRPr="003B1B29">
              <w:t>0.39</w:t>
            </w:r>
            <w:r w:rsidR="007B0A46" w:rsidRPr="003B1B29">
              <w:t>-</w:t>
            </w:r>
            <w:r w:rsidRPr="003B1B29">
              <w:t>7.32</w:t>
            </w:r>
            <w:r w:rsidR="007B0A46" w:rsidRPr="003B1B29">
              <w:t>)</w:t>
            </w:r>
          </w:p>
        </w:tc>
        <w:tc>
          <w:tcPr>
            <w:tcW w:w="1170" w:type="dxa"/>
          </w:tcPr>
          <w:p w14:paraId="47B1065A" w14:textId="77777777" w:rsidR="00F711FA" w:rsidRPr="003B1B29" w:rsidRDefault="00F711FA" w:rsidP="009D00EA">
            <w:r w:rsidRPr="003B1B29">
              <w:t>0.49</w:t>
            </w:r>
          </w:p>
        </w:tc>
        <w:tc>
          <w:tcPr>
            <w:tcW w:w="1260" w:type="dxa"/>
          </w:tcPr>
          <w:p w14:paraId="6D4D928B" w14:textId="77777777" w:rsidR="00F711FA" w:rsidRPr="003B1B29" w:rsidRDefault="00F711FA" w:rsidP="009D00EA">
            <w:r w:rsidRPr="003B1B29">
              <w:t>1</w:t>
            </w:r>
          </w:p>
        </w:tc>
        <w:tc>
          <w:tcPr>
            <w:tcW w:w="1980" w:type="dxa"/>
          </w:tcPr>
          <w:p w14:paraId="53FBD542" w14:textId="77777777" w:rsidR="00F711FA" w:rsidRPr="003B1B29" w:rsidRDefault="00F711FA" w:rsidP="009D00EA">
            <w:r w:rsidRPr="003B1B29">
              <w:t>N/A</w:t>
            </w:r>
          </w:p>
        </w:tc>
        <w:tc>
          <w:tcPr>
            <w:tcW w:w="2160" w:type="dxa"/>
          </w:tcPr>
          <w:p w14:paraId="7F311B11" w14:textId="7C43C58D" w:rsidR="00F711FA" w:rsidRPr="003B1B29" w:rsidRDefault="00F711FA" w:rsidP="009D00EA">
            <w:r w:rsidRPr="003B1B29">
              <w:t xml:space="preserve">4.80 </w:t>
            </w:r>
            <w:r w:rsidR="007B0A46" w:rsidRPr="003B1B29">
              <w:t>(</w:t>
            </w:r>
            <w:r w:rsidRPr="003B1B29">
              <w:t>1.56</w:t>
            </w:r>
            <w:r w:rsidR="007B0A46" w:rsidRPr="003B1B29">
              <w:t>-</w:t>
            </w:r>
            <w:r w:rsidRPr="003B1B29">
              <w:t>14.76</w:t>
            </w:r>
            <w:r w:rsidR="007B0A46" w:rsidRPr="003B1B29">
              <w:t>)</w:t>
            </w:r>
          </w:p>
        </w:tc>
        <w:tc>
          <w:tcPr>
            <w:tcW w:w="1440" w:type="dxa"/>
          </w:tcPr>
          <w:p w14:paraId="19E85011" w14:textId="77777777" w:rsidR="00F711FA" w:rsidRPr="003B1B29" w:rsidRDefault="00F711FA" w:rsidP="009D00EA">
            <w:r w:rsidRPr="003B1B29">
              <w:t>0.006</w:t>
            </w:r>
          </w:p>
        </w:tc>
      </w:tr>
      <w:tr w:rsidR="007B0A46" w:rsidRPr="003B1B29" w14:paraId="79A9D6C9" w14:textId="77777777" w:rsidTr="005606F6">
        <w:tc>
          <w:tcPr>
            <w:tcW w:w="222" w:type="dxa"/>
          </w:tcPr>
          <w:p w14:paraId="3F91738B" w14:textId="77777777" w:rsidR="00F711FA" w:rsidRPr="003B1B29" w:rsidRDefault="00F711FA" w:rsidP="009D00EA"/>
        </w:tc>
        <w:tc>
          <w:tcPr>
            <w:tcW w:w="1700" w:type="dxa"/>
          </w:tcPr>
          <w:p w14:paraId="4A0A7DE1" w14:textId="77777777" w:rsidR="00F711FA" w:rsidRPr="003B1B29" w:rsidRDefault="00F711FA" w:rsidP="009D00EA">
            <w:r w:rsidRPr="003B1B29">
              <w:t>Lung</w:t>
            </w:r>
          </w:p>
        </w:tc>
        <w:tc>
          <w:tcPr>
            <w:tcW w:w="1080" w:type="dxa"/>
          </w:tcPr>
          <w:p w14:paraId="0F8BF58F" w14:textId="77777777" w:rsidR="00F711FA" w:rsidRPr="003B1B29" w:rsidRDefault="00F711FA" w:rsidP="009D00EA">
            <w:r w:rsidRPr="003B1B29">
              <w:t>1</w:t>
            </w:r>
          </w:p>
        </w:tc>
        <w:tc>
          <w:tcPr>
            <w:tcW w:w="1620" w:type="dxa"/>
          </w:tcPr>
          <w:p w14:paraId="07583A1B" w14:textId="77777777" w:rsidR="00F711FA" w:rsidRPr="003B1B29" w:rsidRDefault="00F711FA" w:rsidP="009D00EA">
            <w:r w:rsidRPr="003B1B29">
              <w:t>N/A</w:t>
            </w:r>
          </w:p>
        </w:tc>
        <w:tc>
          <w:tcPr>
            <w:tcW w:w="2250" w:type="dxa"/>
          </w:tcPr>
          <w:p w14:paraId="5EB9D867" w14:textId="18A5F8AA" w:rsidR="00F711FA" w:rsidRPr="003B1B29" w:rsidRDefault="00F711FA" w:rsidP="009D00EA">
            <w:r w:rsidRPr="003B1B29">
              <w:t xml:space="preserve">1.74 </w:t>
            </w:r>
            <w:r w:rsidR="007B0A46" w:rsidRPr="003B1B29">
              <w:t>(</w:t>
            </w:r>
            <w:r w:rsidRPr="003B1B29">
              <w:t>1.02</w:t>
            </w:r>
            <w:r w:rsidR="007B0A46" w:rsidRPr="003B1B29">
              <w:t>-</w:t>
            </w:r>
            <w:r w:rsidRPr="003B1B29">
              <w:t>2.89</w:t>
            </w:r>
            <w:r w:rsidR="007B0A46" w:rsidRPr="003B1B29">
              <w:t>)</w:t>
            </w:r>
          </w:p>
        </w:tc>
        <w:tc>
          <w:tcPr>
            <w:tcW w:w="1170" w:type="dxa"/>
          </w:tcPr>
          <w:p w14:paraId="1AAFC2E8" w14:textId="77777777" w:rsidR="00F711FA" w:rsidRPr="003B1B29" w:rsidRDefault="00F711FA" w:rsidP="009D00EA">
            <w:r w:rsidRPr="003B1B29">
              <w:t>0.04</w:t>
            </w:r>
          </w:p>
        </w:tc>
        <w:tc>
          <w:tcPr>
            <w:tcW w:w="1260" w:type="dxa"/>
          </w:tcPr>
          <w:p w14:paraId="63D50FCD" w14:textId="77777777" w:rsidR="00F711FA" w:rsidRPr="003B1B29" w:rsidRDefault="00F711FA" w:rsidP="009D00EA">
            <w:r w:rsidRPr="003B1B29">
              <w:t>-</w:t>
            </w:r>
          </w:p>
        </w:tc>
        <w:tc>
          <w:tcPr>
            <w:tcW w:w="1980" w:type="dxa"/>
          </w:tcPr>
          <w:p w14:paraId="7FCC1D49" w14:textId="77777777" w:rsidR="00F711FA" w:rsidRPr="003B1B29" w:rsidRDefault="00F711FA" w:rsidP="009D00EA">
            <w:r w:rsidRPr="003B1B29">
              <w:t>-</w:t>
            </w:r>
          </w:p>
        </w:tc>
        <w:tc>
          <w:tcPr>
            <w:tcW w:w="2160" w:type="dxa"/>
          </w:tcPr>
          <w:p w14:paraId="548C7659" w14:textId="77777777" w:rsidR="00F711FA" w:rsidRPr="003B1B29" w:rsidRDefault="00F711FA" w:rsidP="009D00EA">
            <w:r w:rsidRPr="003B1B29">
              <w:t>-</w:t>
            </w:r>
          </w:p>
        </w:tc>
        <w:tc>
          <w:tcPr>
            <w:tcW w:w="1440" w:type="dxa"/>
          </w:tcPr>
          <w:p w14:paraId="2BA525DA" w14:textId="77777777" w:rsidR="00F711FA" w:rsidRPr="003B1B29" w:rsidRDefault="00F711FA" w:rsidP="009D00EA">
            <w:r w:rsidRPr="003B1B29">
              <w:t>-</w:t>
            </w:r>
          </w:p>
        </w:tc>
      </w:tr>
      <w:tr w:rsidR="007B0A46" w:rsidRPr="003B1B29" w14:paraId="1A2194E7" w14:textId="77777777" w:rsidTr="005606F6">
        <w:tc>
          <w:tcPr>
            <w:tcW w:w="222" w:type="dxa"/>
          </w:tcPr>
          <w:p w14:paraId="03A1DEE0" w14:textId="77777777" w:rsidR="00F711FA" w:rsidRPr="003B1B29" w:rsidRDefault="00F711FA" w:rsidP="009D00EA"/>
        </w:tc>
        <w:tc>
          <w:tcPr>
            <w:tcW w:w="1700" w:type="dxa"/>
          </w:tcPr>
          <w:p w14:paraId="73EFE29B" w14:textId="77777777" w:rsidR="00F711FA" w:rsidRPr="003B1B29" w:rsidRDefault="00F711FA" w:rsidP="009D00EA">
            <w:r w:rsidRPr="003B1B29">
              <w:t>Colon</w:t>
            </w:r>
          </w:p>
        </w:tc>
        <w:tc>
          <w:tcPr>
            <w:tcW w:w="1080" w:type="dxa"/>
          </w:tcPr>
          <w:p w14:paraId="54D54D18" w14:textId="77777777" w:rsidR="00F711FA" w:rsidRPr="003B1B29" w:rsidRDefault="00F711FA" w:rsidP="009D00EA">
            <w:r w:rsidRPr="003B1B29">
              <w:t>1</w:t>
            </w:r>
          </w:p>
        </w:tc>
        <w:tc>
          <w:tcPr>
            <w:tcW w:w="1620" w:type="dxa"/>
          </w:tcPr>
          <w:p w14:paraId="15FB6411" w14:textId="77777777" w:rsidR="00F711FA" w:rsidRPr="003B1B29" w:rsidRDefault="00F711FA" w:rsidP="009D00EA">
            <w:r w:rsidRPr="003B1B29">
              <w:t>N/A</w:t>
            </w:r>
          </w:p>
        </w:tc>
        <w:tc>
          <w:tcPr>
            <w:tcW w:w="2250" w:type="dxa"/>
          </w:tcPr>
          <w:p w14:paraId="683AAB8D" w14:textId="0C0A0BFB" w:rsidR="00F711FA" w:rsidRPr="003B1B29" w:rsidRDefault="00F711FA" w:rsidP="009D00EA">
            <w:r w:rsidRPr="003B1B29">
              <w:t xml:space="preserve">4.15 </w:t>
            </w:r>
            <w:r w:rsidR="007B0A46" w:rsidRPr="003B1B29">
              <w:t>(</w:t>
            </w:r>
            <w:r w:rsidRPr="003B1B29">
              <w:t>1.43</w:t>
            </w:r>
            <w:r w:rsidR="007B0A46" w:rsidRPr="003B1B29">
              <w:t>-</w:t>
            </w:r>
            <w:r w:rsidRPr="003B1B29">
              <w:t>12.09</w:t>
            </w:r>
            <w:r w:rsidR="007B0A46" w:rsidRPr="003B1B29">
              <w:t>)</w:t>
            </w:r>
          </w:p>
        </w:tc>
        <w:tc>
          <w:tcPr>
            <w:tcW w:w="1170" w:type="dxa"/>
          </w:tcPr>
          <w:p w14:paraId="2DD43616" w14:textId="77777777" w:rsidR="00F711FA" w:rsidRPr="003B1B29" w:rsidRDefault="00F711FA" w:rsidP="009D00EA">
            <w:r w:rsidRPr="003B1B29">
              <w:t>0.009</w:t>
            </w:r>
          </w:p>
        </w:tc>
        <w:tc>
          <w:tcPr>
            <w:tcW w:w="1260" w:type="dxa"/>
          </w:tcPr>
          <w:p w14:paraId="412BB91E" w14:textId="77777777" w:rsidR="00F711FA" w:rsidRPr="003B1B29" w:rsidRDefault="00F711FA" w:rsidP="009D00EA">
            <w:r w:rsidRPr="003B1B29">
              <w:t>1</w:t>
            </w:r>
          </w:p>
        </w:tc>
        <w:tc>
          <w:tcPr>
            <w:tcW w:w="1980" w:type="dxa"/>
          </w:tcPr>
          <w:p w14:paraId="4569868B" w14:textId="77777777" w:rsidR="00F711FA" w:rsidRPr="003B1B29" w:rsidRDefault="00F711FA" w:rsidP="009D00EA">
            <w:r w:rsidRPr="003B1B29">
              <w:t>N/A</w:t>
            </w:r>
          </w:p>
        </w:tc>
        <w:tc>
          <w:tcPr>
            <w:tcW w:w="2160" w:type="dxa"/>
          </w:tcPr>
          <w:p w14:paraId="7C5B69BE" w14:textId="0A7693BB" w:rsidR="00F711FA" w:rsidRPr="003B1B29" w:rsidRDefault="00F711FA" w:rsidP="009D00EA">
            <w:r w:rsidRPr="003B1B29">
              <w:t xml:space="preserve">3.04 </w:t>
            </w:r>
            <w:r w:rsidR="007B0A46" w:rsidRPr="003B1B29">
              <w:t>(</w:t>
            </w:r>
            <w:r w:rsidRPr="003B1B29">
              <w:t>1.15</w:t>
            </w:r>
            <w:r w:rsidR="007B0A46" w:rsidRPr="003B1B29">
              <w:t>-</w:t>
            </w:r>
            <w:r w:rsidRPr="003B1B29">
              <w:t>8.04</w:t>
            </w:r>
            <w:r w:rsidR="007B0A46" w:rsidRPr="003B1B29">
              <w:t>)</w:t>
            </w:r>
          </w:p>
        </w:tc>
        <w:tc>
          <w:tcPr>
            <w:tcW w:w="1440" w:type="dxa"/>
          </w:tcPr>
          <w:p w14:paraId="59F4A9C3" w14:textId="77777777" w:rsidR="00F711FA" w:rsidRPr="003B1B29" w:rsidRDefault="00F711FA" w:rsidP="009D00EA">
            <w:r w:rsidRPr="003B1B29">
              <w:t>0.03</w:t>
            </w:r>
          </w:p>
        </w:tc>
      </w:tr>
      <w:tr w:rsidR="007B0A46" w:rsidRPr="003B1B29" w14:paraId="05CD73CE" w14:textId="77777777" w:rsidTr="00850E3C">
        <w:tc>
          <w:tcPr>
            <w:tcW w:w="14882" w:type="dxa"/>
            <w:gridSpan w:val="10"/>
          </w:tcPr>
          <w:p w14:paraId="039EFFF1" w14:textId="0EA55C52" w:rsidR="009D1466" w:rsidRPr="003B1B29" w:rsidRDefault="009D1466" w:rsidP="009D00EA">
            <w:r w:rsidRPr="003B1B29">
              <w:t>Quality score</w:t>
            </w:r>
          </w:p>
        </w:tc>
      </w:tr>
      <w:tr w:rsidR="007B0A46" w:rsidRPr="003B1B29" w14:paraId="58241039" w14:textId="77777777" w:rsidTr="005606F6">
        <w:tc>
          <w:tcPr>
            <w:tcW w:w="222" w:type="dxa"/>
          </w:tcPr>
          <w:p w14:paraId="35E0629B" w14:textId="77777777" w:rsidR="00F711FA" w:rsidRPr="003B1B29" w:rsidRDefault="00F711FA" w:rsidP="009D00EA"/>
        </w:tc>
        <w:tc>
          <w:tcPr>
            <w:tcW w:w="1700" w:type="dxa"/>
          </w:tcPr>
          <w:p w14:paraId="7C3393B2" w14:textId="77777777" w:rsidR="00F711FA" w:rsidRPr="003B1B29" w:rsidRDefault="00F711FA" w:rsidP="009D00EA">
            <w:r w:rsidRPr="003B1B29">
              <w:t>≥ 7</w:t>
            </w:r>
          </w:p>
        </w:tc>
        <w:tc>
          <w:tcPr>
            <w:tcW w:w="1080" w:type="dxa"/>
          </w:tcPr>
          <w:p w14:paraId="61B60720" w14:textId="77777777" w:rsidR="00F711FA" w:rsidRPr="003B1B29" w:rsidRDefault="00F711FA" w:rsidP="009D00EA">
            <w:r w:rsidRPr="003B1B29">
              <w:t>12</w:t>
            </w:r>
          </w:p>
        </w:tc>
        <w:tc>
          <w:tcPr>
            <w:tcW w:w="1620" w:type="dxa"/>
          </w:tcPr>
          <w:p w14:paraId="1F3C5362" w14:textId="77777777" w:rsidR="00F711FA" w:rsidRPr="003B1B29" w:rsidRDefault="00F711FA" w:rsidP="009D00EA">
            <w:r w:rsidRPr="003B1B29">
              <w:t>R (88)</w:t>
            </w:r>
          </w:p>
        </w:tc>
        <w:tc>
          <w:tcPr>
            <w:tcW w:w="2250" w:type="dxa"/>
          </w:tcPr>
          <w:p w14:paraId="68579AA2" w14:textId="71DEBABF" w:rsidR="00F711FA" w:rsidRPr="003B1B29" w:rsidRDefault="00F711FA" w:rsidP="009D00EA">
            <w:r w:rsidRPr="003B1B29">
              <w:t xml:space="preserve">1.64 </w:t>
            </w:r>
            <w:r w:rsidR="007B0A46" w:rsidRPr="003B1B29">
              <w:t>(</w:t>
            </w:r>
            <w:r w:rsidRPr="003B1B29">
              <w:t>0.82</w:t>
            </w:r>
            <w:r w:rsidR="007B0A46" w:rsidRPr="003B1B29">
              <w:t>-</w:t>
            </w:r>
            <w:r w:rsidRPr="003B1B29">
              <w:t>3.27</w:t>
            </w:r>
            <w:r w:rsidR="007B0A46" w:rsidRPr="003B1B29">
              <w:t>)</w:t>
            </w:r>
          </w:p>
        </w:tc>
        <w:tc>
          <w:tcPr>
            <w:tcW w:w="1170" w:type="dxa"/>
          </w:tcPr>
          <w:p w14:paraId="03D4365C" w14:textId="77777777" w:rsidR="00F711FA" w:rsidRPr="003B1B29" w:rsidRDefault="00F711FA" w:rsidP="009D00EA">
            <w:r w:rsidRPr="003B1B29">
              <w:t>0.16</w:t>
            </w:r>
          </w:p>
        </w:tc>
        <w:tc>
          <w:tcPr>
            <w:tcW w:w="1260" w:type="dxa"/>
          </w:tcPr>
          <w:p w14:paraId="7F362469" w14:textId="77777777" w:rsidR="00F711FA" w:rsidRPr="003B1B29" w:rsidRDefault="00F711FA" w:rsidP="009D00EA">
            <w:r w:rsidRPr="003B1B29">
              <w:t>7</w:t>
            </w:r>
          </w:p>
        </w:tc>
        <w:tc>
          <w:tcPr>
            <w:tcW w:w="1980" w:type="dxa"/>
          </w:tcPr>
          <w:p w14:paraId="5B1FCACD" w14:textId="77777777" w:rsidR="00F711FA" w:rsidRPr="003B1B29" w:rsidRDefault="00F711FA" w:rsidP="009D00EA">
            <w:r w:rsidRPr="003B1B29">
              <w:t>R (69)</w:t>
            </w:r>
          </w:p>
        </w:tc>
        <w:tc>
          <w:tcPr>
            <w:tcW w:w="2160" w:type="dxa"/>
          </w:tcPr>
          <w:p w14:paraId="6DB401A5" w14:textId="4281A861" w:rsidR="00F711FA" w:rsidRPr="003B1B29" w:rsidRDefault="00F711FA" w:rsidP="009D00EA">
            <w:r w:rsidRPr="003B1B29">
              <w:t xml:space="preserve">2.23 </w:t>
            </w:r>
            <w:r w:rsidR="007B0A46" w:rsidRPr="003B1B29">
              <w:t>(</w:t>
            </w:r>
            <w:r w:rsidRPr="003B1B29">
              <w:t>1.04</w:t>
            </w:r>
            <w:r w:rsidR="007B0A46" w:rsidRPr="003B1B29">
              <w:t>-</w:t>
            </w:r>
            <w:r w:rsidRPr="003B1B29">
              <w:t>4.77</w:t>
            </w:r>
            <w:r w:rsidR="007B0A46" w:rsidRPr="003B1B29">
              <w:t>)</w:t>
            </w:r>
          </w:p>
        </w:tc>
        <w:tc>
          <w:tcPr>
            <w:tcW w:w="1440" w:type="dxa"/>
          </w:tcPr>
          <w:p w14:paraId="2DB01BB7" w14:textId="77777777" w:rsidR="00F711FA" w:rsidRPr="003B1B29" w:rsidRDefault="00F711FA" w:rsidP="009D00EA">
            <w:r w:rsidRPr="003B1B29">
              <w:t>0.04</w:t>
            </w:r>
          </w:p>
        </w:tc>
      </w:tr>
      <w:tr w:rsidR="007B0A46" w:rsidRPr="003B1B29" w14:paraId="22BCB909" w14:textId="77777777" w:rsidTr="005606F6">
        <w:tc>
          <w:tcPr>
            <w:tcW w:w="222" w:type="dxa"/>
          </w:tcPr>
          <w:p w14:paraId="7A8F4540" w14:textId="77777777" w:rsidR="00F711FA" w:rsidRPr="003B1B29" w:rsidRDefault="00F711FA" w:rsidP="009D00EA"/>
        </w:tc>
        <w:tc>
          <w:tcPr>
            <w:tcW w:w="1700" w:type="dxa"/>
            <w:tcBorders>
              <w:bottom w:val="single" w:sz="4" w:space="0" w:color="auto"/>
            </w:tcBorders>
          </w:tcPr>
          <w:p w14:paraId="6560B3B1" w14:textId="77777777" w:rsidR="00F711FA" w:rsidRPr="003B1B29" w:rsidRDefault="00F711FA" w:rsidP="009D00EA">
            <w:r w:rsidRPr="003B1B29">
              <w:t>&lt; 7</w:t>
            </w:r>
          </w:p>
        </w:tc>
        <w:tc>
          <w:tcPr>
            <w:tcW w:w="1080" w:type="dxa"/>
            <w:tcBorders>
              <w:bottom w:val="single" w:sz="4" w:space="0" w:color="auto"/>
            </w:tcBorders>
          </w:tcPr>
          <w:p w14:paraId="49DA687D" w14:textId="77777777" w:rsidR="00F711FA" w:rsidRPr="003B1B29" w:rsidRDefault="00F711FA" w:rsidP="009D00EA">
            <w:r w:rsidRPr="003B1B29">
              <w:t>6</w:t>
            </w:r>
          </w:p>
        </w:tc>
        <w:tc>
          <w:tcPr>
            <w:tcW w:w="1620" w:type="dxa"/>
            <w:tcBorders>
              <w:bottom w:val="single" w:sz="4" w:space="0" w:color="auto"/>
            </w:tcBorders>
          </w:tcPr>
          <w:p w14:paraId="5AE75F6C" w14:textId="77777777" w:rsidR="00F711FA" w:rsidRPr="003B1B29" w:rsidRDefault="00F711FA" w:rsidP="009D00EA">
            <w:r w:rsidRPr="003B1B29">
              <w:t>R (79)</w:t>
            </w:r>
          </w:p>
        </w:tc>
        <w:tc>
          <w:tcPr>
            <w:tcW w:w="2250" w:type="dxa"/>
            <w:tcBorders>
              <w:bottom w:val="single" w:sz="4" w:space="0" w:color="auto"/>
            </w:tcBorders>
          </w:tcPr>
          <w:p w14:paraId="79448E2B" w14:textId="4B19EC00" w:rsidR="00F711FA" w:rsidRPr="003B1B29" w:rsidRDefault="00F711FA" w:rsidP="009D00EA">
            <w:r w:rsidRPr="003B1B29">
              <w:t xml:space="preserve">1.38 </w:t>
            </w:r>
            <w:r w:rsidR="007B0A46" w:rsidRPr="003B1B29">
              <w:t>(</w:t>
            </w:r>
            <w:r w:rsidRPr="003B1B29">
              <w:t>0.60</w:t>
            </w:r>
            <w:r w:rsidR="007B0A46" w:rsidRPr="003B1B29">
              <w:t>-</w:t>
            </w:r>
            <w:r w:rsidRPr="003B1B29">
              <w:t>3.18</w:t>
            </w:r>
            <w:r w:rsidR="007B0A46" w:rsidRPr="003B1B29">
              <w:t>)</w:t>
            </w:r>
          </w:p>
        </w:tc>
        <w:tc>
          <w:tcPr>
            <w:tcW w:w="1170" w:type="dxa"/>
            <w:tcBorders>
              <w:bottom w:val="single" w:sz="4" w:space="0" w:color="auto"/>
            </w:tcBorders>
          </w:tcPr>
          <w:p w14:paraId="560F02F4" w14:textId="77777777" w:rsidR="00F711FA" w:rsidRPr="003B1B29" w:rsidRDefault="00F711FA" w:rsidP="009D00EA">
            <w:r w:rsidRPr="003B1B29">
              <w:t>0.45</w:t>
            </w:r>
          </w:p>
        </w:tc>
        <w:tc>
          <w:tcPr>
            <w:tcW w:w="1260" w:type="dxa"/>
            <w:tcBorders>
              <w:bottom w:val="single" w:sz="4" w:space="0" w:color="auto"/>
            </w:tcBorders>
          </w:tcPr>
          <w:p w14:paraId="18F123E2" w14:textId="77777777" w:rsidR="00F711FA" w:rsidRPr="003B1B29" w:rsidRDefault="00F711FA" w:rsidP="009D00EA">
            <w:r w:rsidRPr="003B1B29">
              <w:t>6</w:t>
            </w:r>
          </w:p>
        </w:tc>
        <w:tc>
          <w:tcPr>
            <w:tcW w:w="1980" w:type="dxa"/>
            <w:tcBorders>
              <w:bottom w:val="single" w:sz="4" w:space="0" w:color="auto"/>
            </w:tcBorders>
          </w:tcPr>
          <w:p w14:paraId="75FA5563" w14:textId="77777777" w:rsidR="00F711FA" w:rsidRPr="003B1B29" w:rsidRDefault="00F711FA" w:rsidP="009D00EA">
            <w:r w:rsidRPr="003B1B29">
              <w:t>F (35)</w:t>
            </w:r>
          </w:p>
        </w:tc>
        <w:tc>
          <w:tcPr>
            <w:tcW w:w="2160" w:type="dxa"/>
            <w:tcBorders>
              <w:bottom w:val="single" w:sz="4" w:space="0" w:color="auto"/>
            </w:tcBorders>
          </w:tcPr>
          <w:p w14:paraId="1FAAB153" w14:textId="075C0DFF" w:rsidR="00F711FA" w:rsidRPr="003B1B29" w:rsidRDefault="00F711FA" w:rsidP="009D00EA">
            <w:r w:rsidRPr="003B1B29">
              <w:t xml:space="preserve">1.71 </w:t>
            </w:r>
            <w:r w:rsidR="007B0A46" w:rsidRPr="003B1B29">
              <w:t>(</w:t>
            </w:r>
            <w:r w:rsidRPr="003B1B29">
              <w:t>0.89</w:t>
            </w:r>
            <w:r w:rsidR="007B0A46" w:rsidRPr="003B1B29">
              <w:t>-</w:t>
            </w:r>
            <w:r w:rsidRPr="003B1B29">
              <w:t>3.27</w:t>
            </w:r>
            <w:r w:rsidR="007B0A46" w:rsidRPr="003B1B29">
              <w:t>)</w:t>
            </w:r>
          </w:p>
        </w:tc>
        <w:tc>
          <w:tcPr>
            <w:tcW w:w="1440" w:type="dxa"/>
            <w:tcBorders>
              <w:bottom w:val="single" w:sz="4" w:space="0" w:color="auto"/>
            </w:tcBorders>
          </w:tcPr>
          <w:p w14:paraId="72618874" w14:textId="77777777" w:rsidR="00F711FA" w:rsidRPr="003B1B29" w:rsidRDefault="00F711FA" w:rsidP="009D00EA">
            <w:r w:rsidRPr="003B1B29">
              <w:t>0.11</w:t>
            </w:r>
          </w:p>
        </w:tc>
      </w:tr>
    </w:tbl>
    <w:p w14:paraId="2DBC924E" w14:textId="78D37D44" w:rsidR="00395FBB" w:rsidRPr="007B0A46" w:rsidRDefault="00F711FA" w:rsidP="009D1466">
      <w:pPr>
        <w:pStyle w:val="BelowTable"/>
        <w:spacing w:line="360" w:lineRule="auto"/>
        <w:rPr>
          <w:i w:val="0"/>
          <w:sz w:val="24"/>
          <w:szCs w:val="24"/>
        </w:rPr>
      </w:pPr>
      <w:r w:rsidRPr="003B1B29">
        <w:rPr>
          <w:i w:val="0"/>
          <w:sz w:val="24"/>
          <w:szCs w:val="24"/>
        </w:rPr>
        <w:lastRenderedPageBreak/>
        <w:t>DM: Distant metastasis; F: Fixed effects model; LNM: Lymph node metastasis; OR: Odds ratio; R: Random effects model.</w:t>
      </w:r>
    </w:p>
    <w:sectPr w:rsidR="00395FBB" w:rsidRPr="007B0A46" w:rsidSect="005606F6">
      <w:pgSz w:w="16819" w:h="11894" w:orient="landscape"/>
      <w:pgMar w:top="1440" w:right="1440" w:bottom="1440" w:left="1440" w:header="706" w:footer="706" w:gutter="0"/>
      <w:pgNumType w:start="0"/>
      <w:cols w:space="708"/>
      <w:bidi/>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011E1C" w14:textId="77777777" w:rsidR="00BC306D" w:rsidRDefault="00BC306D" w:rsidP="00EA2E7A">
      <w:r>
        <w:separator/>
      </w:r>
    </w:p>
  </w:endnote>
  <w:endnote w:type="continuationSeparator" w:id="0">
    <w:p w14:paraId="137E4EC8" w14:textId="77777777" w:rsidR="00BC306D" w:rsidRDefault="00BC306D" w:rsidP="00EA2E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A00002BF" w:usb1="68C7FCFB" w:usb2="00000010" w:usb3="00000000" w:csb0="0002009F" w:csb1="00000000"/>
  </w:font>
  <w:font w:name="Calibri Light">
    <w:altName w:val="Arial"/>
    <w:panose1 w:val="020F0302020204030204"/>
    <w:charset w:val="00"/>
    <w:family w:val="swiss"/>
    <w:pitch w:val="variable"/>
    <w:sig w:usb0="00000000" w:usb1="C000247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Arial Unicode MS">
    <w:panose1 w:val="020B0604020202020204"/>
    <w:charset w:val="86"/>
    <w:family w:val="swiss"/>
    <w:pitch w:val="variable"/>
    <w:sig w:usb0="F7FFAFFF" w:usb1="E9DFFFFF" w:usb2="0000003F" w:usb3="00000000" w:csb0="003F01FF" w:csb1="00000000"/>
  </w:font>
  <w:font w:name="PMingLiU">
    <w:altName w:val="新細明體"/>
    <w:panose1 w:val="02020500000000000000"/>
    <w:charset w:val="88"/>
    <w:family w:val="roman"/>
    <w:pitch w:val="variable"/>
    <w:sig w:usb0="A00002FF" w:usb1="28CFFCFA" w:usb2="00000016" w:usb3="00000000" w:csb0="00100001" w:csb1="00000000"/>
  </w:font>
  <w:font w:name="Helvetica Neue">
    <w:charset w:val="00"/>
    <w:family w:val="auto"/>
    <w:pitch w:val="variable"/>
    <w:sig w:usb0="E50002FF" w:usb1="500079DB" w:usb2="00000010" w:usb3="00000000" w:csb0="00000001" w:csb1="00000000"/>
  </w:font>
  <w:font w:name="TimesNewRomanPS-BoldItalicMT">
    <w:altName w:val="hakuyoxingshu7000"/>
    <w:charset w:val="00"/>
    <w:family w:val="roman"/>
    <w:pitch w:val="default"/>
    <w:sig w:usb0="00000000" w:usb1="00000000" w:usb2="00000010" w:usb3="00000000" w:csb0="00040001" w:csb1="00000000"/>
  </w:font>
  <w:font w:name="Cambria">
    <w:panose1 w:val="02040503050406030204"/>
    <w:charset w:val="00"/>
    <w:family w:val="roman"/>
    <w:pitch w:val="variable"/>
    <w:sig w:usb0="E00002FF" w:usb1="400004FF" w:usb2="00000000" w:usb3="00000000" w:csb0="0000019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3F"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80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4"/>
      </w:rPr>
      <w:id w:val="-1255971749"/>
      <w:docPartObj>
        <w:docPartGallery w:val="Page Numbers (Bottom of Page)"/>
        <w:docPartUnique/>
      </w:docPartObj>
    </w:sdtPr>
    <w:sdtEndPr>
      <w:rPr>
        <w:rStyle w:val="af4"/>
      </w:rPr>
    </w:sdtEndPr>
    <w:sdtContent>
      <w:p w14:paraId="1DEEB7B6" w14:textId="77777777" w:rsidR="006B2233" w:rsidRDefault="00BC306D" w:rsidP="00EA2E7A">
        <w:pPr>
          <w:pStyle w:val="af"/>
          <w:rPr>
            <w:rStyle w:val="af4"/>
            <w:rFonts w:eastAsia="宋体" w:cstheme="minorBidi"/>
            <w:lang w:eastAsia="zh-CN"/>
          </w:rPr>
        </w:pPr>
      </w:p>
    </w:sdtContent>
  </w:sdt>
  <w:p w14:paraId="6A0A70D8" w14:textId="77777777" w:rsidR="006B2233" w:rsidRDefault="006B2233">
    <w:pPr>
      <w:pStyle w:val="af"/>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4"/>
      </w:rPr>
      <w:id w:val="1117955828"/>
      <w:docPartObj>
        <w:docPartGallery w:val="Page Numbers (Bottom of Page)"/>
        <w:docPartUnique/>
      </w:docPartObj>
    </w:sdtPr>
    <w:sdtEndPr>
      <w:rPr>
        <w:rStyle w:val="af4"/>
      </w:rPr>
    </w:sdtEndPr>
    <w:sdtContent>
      <w:p w14:paraId="3BC5A1AF" w14:textId="77777777" w:rsidR="006B2233" w:rsidRDefault="006B2233" w:rsidP="00EA2E7A">
        <w:pPr>
          <w:pStyle w:val="af"/>
          <w:rPr>
            <w:rStyle w:val="af4"/>
            <w:rFonts w:eastAsia="宋体" w:cstheme="minorBidi"/>
            <w:lang w:eastAsia="zh-CN"/>
          </w:rPr>
        </w:pPr>
        <w:r>
          <w:rPr>
            <w:rStyle w:val="af4"/>
            <w:noProof/>
          </w:rPr>
          <w:t>15</w:t>
        </w:r>
      </w:p>
    </w:sdtContent>
  </w:sdt>
  <w:p w14:paraId="27D8986F" w14:textId="77777777" w:rsidR="006B2233" w:rsidRPr="00C06F43" w:rsidRDefault="006B2233" w:rsidP="00EA2E7A">
    <w:pPr>
      <w:pStyle w:val="af"/>
      <w:rPr>
        <w:rStyle w:val="af4"/>
      </w:rPr>
    </w:pPr>
  </w:p>
  <w:p w14:paraId="3B5C9658" w14:textId="77777777" w:rsidR="006B2233" w:rsidRDefault="006B2233" w:rsidP="00EA2E7A">
    <w:pPr>
      <w:pStyle w:val="af"/>
    </w:pPr>
  </w:p>
  <w:p w14:paraId="6A007466" w14:textId="77777777" w:rsidR="006B2233" w:rsidRDefault="006B2233" w:rsidP="005D0973">
    <w:pPr>
      <w:pStyle w:val="af"/>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4"/>
      </w:rPr>
      <w:id w:val="-2044656441"/>
      <w:docPartObj>
        <w:docPartGallery w:val="Page Numbers (Bottom of Page)"/>
        <w:docPartUnique/>
      </w:docPartObj>
    </w:sdtPr>
    <w:sdtEndPr>
      <w:rPr>
        <w:rStyle w:val="af4"/>
      </w:rPr>
    </w:sdtEndPr>
    <w:sdtContent>
      <w:p w14:paraId="209BC68C" w14:textId="77777777" w:rsidR="00D51E93" w:rsidRDefault="00D51E93" w:rsidP="00EA2E7A">
        <w:pPr>
          <w:pStyle w:val="af"/>
          <w:rPr>
            <w:rStyle w:val="af4"/>
            <w:rFonts w:eastAsia="宋体" w:cstheme="minorBidi"/>
            <w:lang w:eastAsia="zh-CN"/>
          </w:rPr>
        </w:pPr>
        <w:r>
          <w:rPr>
            <w:rStyle w:val="af4"/>
          </w:rPr>
          <w:fldChar w:fldCharType="begin"/>
        </w:r>
        <w:r>
          <w:rPr>
            <w:rStyle w:val="af4"/>
          </w:rPr>
          <w:instrText xml:space="preserve"> PAGE </w:instrText>
        </w:r>
        <w:r>
          <w:rPr>
            <w:rStyle w:val="af4"/>
          </w:rPr>
          <w:fldChar w:fldCharType="end"/>
        </w:r>
      </w:p>
    </w:sdtContent>
  </w:sdt>
  <w:p w14:paraId="131CAD0C" w14:textId="77777777" w:rsidR="00D51E93" w:rsidRDefault="00D51E93">
    <w:pPr>
      <w:pStyle w:val="af"/>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4"/>
      </w:rPr>
      <w:id w:val="-1344470338"/>
      <w:docPartObj>
        <w:docPartGallery w:val="Page Numbers (Bottom of Page)"/>
        <w:docPartUnique/>
      </w:docPartObj>
    </w:sdtPr>
    <w:sdtEndPr>
      <w:rPr>
        <w:rStyle w:val="af4"/>
      </w:rPr>
    </w:sdtEndPr>
    <w:sdtContent>
      <w:p w14:paraId="58370804" w14:textId="78AF6F64" w:rsidR="00D51E93" w:rsidRDefault="00D51E93" w:rsidP="00EA2E7A">
        <w:pPr>
          <w:pStyle w:val="af"/>
          <w:rPr>
            <w:rStyle w:val="af4"/>
            <w:rFonts w:eastAsia="宋体" w:cstheme="minorBidi"/>
            <w:lang w:eastAsia="zh-CN"/>
          </w:rPr>
        </w:pPr>
        <w:r>
          <w:rPr>
            <w:rStyle w:val="af4"/>
          </w:rPr>
          <w:fldChar w:fldCharType="begin"/>
        </w:r>
        <w:r>
          <w:rPr>
            <w:rStyle w:val="af4"/>
          </w:rPr>
          <w:instrText xml:space="preserve"> PAGE </w:instrText>
        </w:r>
        <w:r>
          <w:rPr>
            <w:rStyle w:val="af4"/>
          </w:rPr>
          <w:fldChar w:fldCharType="separate"/>
        </w:r>
        <w:r w:rsidR="003B1B29">
          <w:rPr>
            <w:rStyle w:val="af4"/>
            <w:noProof/>
          </w:rPr>
          <w:t>12</w:t>
        </w:r>
        <w:r>
          <w:rPr>
            <w:rStyle w:val="af4"/>
          </w:rPr>
          <w:fldChar w:fldCharType="end"/>
        </w:r>
      </w:p>
    </w:sdtContent>
  </w:sdt>
  <w:p w14:paraId="523B567F" w14:textId="77777777" w:rsidR="00D51E93" w:rsidRPr="00C06F43" w:rsidRDefault="00D51E93" w:rsidP="00EA2E7A">
    <w:pPr>
      <w:pStyle w:val="af"/>
      <w:rPr>
        <w:rStyle w:val="af4"/>
      </w:rPr>
    </w:pPr>
  </w:p>
  <w:p w14:paraId="49722632" w14:textId="77777777" w:rsidR="00D51E93" w:rsidRDefault="00D51E93" w:rsidP="00EA2E7A">
    <w:pPr>
      <w:pStyle w:val="af"/>
    </w:pPr>
  </w:p>
  <w:p w14:paraId="3B3020C2" w14:textId="77777777" w:rsidR="00D51E93" w:rsidRDefault="00D51E93" w:rsidP="005D0973">
    <w:pPr>
      <w:pStyle w:val="af"/>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4"/>
      </w:rPr>
      <w:id w:val="-62180498"/>
      <w:docPartObj>
        <w:docPartGallery w:val="Page Numbers (Bottom of Page)"/>
        <w:docPartUnique/>
      </w:docPartObj>
    </w:sdtPr>
    <w:sdtEndPr>
      <w:rPr>
        <w:rStyle w:val="af4"/>
      </w:rPr>
    </w:sdtEndPr>
    <w:sdtContent>
      <w:p w14:paraId="132F2C51" w14:textId="49E55C43" w:rsidR="00D51E93" w:rsidRDefault="00D51E93" w:rsidP="00EA2E7A">
        <w:pPr>
          <w:pStyle w:val="af"/>
          <w:rPr>
            <w:rStyle w:val="af4"/>
            <w:rFonts w:eastAsia="宋体" w:cstheme="minorBidi"/>
            <w:lang w:eastAsia="zh-CN"/>
          </w:rPr>
        </w:pPr>
        <w:r>
          <w:rPr>
            <w:rStyle w:val="af4"/>
          </w:rPr>
          <w:fldChar w:fldCharType="begin"/>
        </w:r>
        <w:r>
          <w:rPr>
            <w:rStyle w:val="af4"/>
          </w:rPr>
          <w:instrText xml:space="preserve"> PAGE </w:instrText>
        </w:r>
        <w:r>
          <w:rPr>
            <w:rStyle w:val="af4"/>
          </w:rPr>
          <w:fldChar w:fldCharType="separate"/>
        </w:r>
        <w:r w:rsidR="003B1B29">
          <w:rPr>
            <w:rStyle w:val="af4"/>
            <w:noProof/>
          </w:rPr>
          <w:t>1</w:t>
        </w:r>
        <w:r>
          <w:rPr>
            <w:rStyle w:val="af4"/>
          </w:rPr>
          <w:fldChar w:fldCharType="end"/>
        </w:r>
      </w:p>
    </w:sdtContent>
  </w:sdt>
  <w:p w14:paraId="13C3D36E" w14:textId="77777777" w:rsidR="00D51E93" w:rsidRPr="00C06F43" w:rsidRDefault="00D51E93" w:rsidP="00EA2E7A">
    <w:pPr>
      <w:pStyle w:val="af"/>
      <w:rPr>
        <w:rStyle w:val="af4"/>
      </w:rPr>
    </w:pPr>
  </w:p>
  <w:p w14:paraId="5A92D8AF" w14:textId="77777777" w:rsidR="00D51E93" w:rsidRDefault="00D51E93" w:rsidP="00EA2E7A">
    <w:pPr>
      <w:pStyle w:val="af"/>
    </w:pPr>
  </w:p>
  <w:p w14:paraId="4E8F947B" w14:textId="77777777" w:rsidR="00D51E93" w:rsidRDefault="00D51E93" w:rsidP="005D0973">
    <w:pPr>
      <w:pStyle w:val="af"/>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27F900" w14:textId="77777777" w:rsidR="00BC306D" w:rsidRDefault="00BC306D" w:rsidP="00EA2E7A">
      <w:r>
        <w:separator/>
      </w:r>
    </w:p>
  </w:footnote>
  <w:footnote w:type="continuationSeparator" w:id="0">
    <w:p w14:paraId="7FD41453" w14:textId="77777777" w:rsidR="00BC306D" w:rsidRDefault="00BC306D" w:rsidP="00EA2E7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2B1823"/>
    <w:multiLevelType w:val="multilevel"/>
    <w:tmpl w:val="ED4E7128"/>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
    <w:nsid w:val="4A061925"/>
    <w:multiLevelType w:val="hybridMultilevel"/>
    <w:tmpl w:val="C1AED9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3196FA5"/>
    <w:multiLevelType w:val="hybridMultilevel"/>
    <w:tmpl w:val="55A8A5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766B32ED"/>
    <w:multiLevelType w:val="hybridMultilevel"/>
    <w:tmpl w:val="C7E65C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3"/>
  </w:num>
  <w:num w:numId="11">
    <w:abstractNumId w:val="1"/>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tDA2Mzc3NjA1tDQ2t7RU0lEKTi0uzszPAykwrAUAlpCwliwAAAA="/>
  </w:docVars>
  <w:rsids>
    <w:rsidRoot w:val="00F711FA"/>
    <w:rsid w:val="00030C09"/>
    <w:rsid w:val="00065DCC"/>
    <w:rsid w:val="00175FE0"/>
    <w:rsid w:val="001B658F"/>
    <w:rsid w:val="001D4E6A"/>
    <w:rsid w:val="00231FBC"/>
    <w:rsid w:val="002405C1"/>
    <w:rsid w:val="00245807"/>
    <w:rsid w:val="00262DD0"/>
    <w:rsid w:val="002F2487"/>
    <w:rsid w:val="00331384"/>
    <w:rsid w:val="00395FBB"/>
    <w:rsid w:val="003A547F"/>
    <w:rsid w:val="003B1B29"/>
    <w:rsid w:val="00407EAF"/>
    <w:rsid w:val="004A63DE"/>
    <w:rsid w:val="004B2B7C"/>
    <w:rsid w:val="00560403"/>
    <w:rsid w:val="005606F6"/>
    <w:rsid w:val="005A4351"/>
    <w:rsid w:val="005D0973"/>
    <w:rsid w:val="005E2CA8"/>
    <w:rsid w:val="006461AD"/>
    <w:rsid w:val="006469F8"/>
    <w:rsid w:val="00677042"/>
    <w:rsid w:val="006A79AE"/>
    <w:rsid w:val="006B2233"/>
    <w:rsid w:val="007301E3"/>
    <w:rsid w:val="0076593F"/>
    <w:rsid w:val="00781A8C"/>
    <w:rsid w:val="007B0A46"/>
    <w:rsid w:val="007C6E9A"/>
    <w:rsid w:val="007F5EC4"/>
    <w:rsid w:val="00850E3C"/>
    <w:rsid w:val="00865C72"/>
    <w:rsid w:val="008C3AE2"/>
    <w:rsid w:val="009D00EA"/>
    <w:rsid w:val="009D1466"/>
    <w:rsid w:val="00A53F12"/>
    <w:rsid w:val="00AD04BA"/>
    <w:rsid w:val="00B539ED"/>
    <w:rsid w:val="00BC306D"/>
    <w:rsid w:val="00D51E93"/>
    <w:rsid w:val="00E22294"/>
    <w:rsid w:val="00E874DC"/>
    <w:rsid w:val="00EA2E7A"/>
    <w:rsid w:val="00F711FA"/>
    <w:rsid w:val="00FA5D4F"/>
    <w:rsid w:val="00FE7500"/>
  </w:rsids>
  <m:mathPr>
    <m:mathFont m:val="Cambria Math"/>
    <m:brkBin m:val="before"/>
    <m:brkBinSub m:val="--"/>
    <m:smallFrac m:val="0"/>
    <m:dispDef/>
    <m:lMargin m:val="0"/>
    <m:rMargin m:val="0"/>
    <m:defJc m:val="centerGroup"/>
    <m:wrapIndent m:val="1440"/>
    <m:intLim m:val="subSup"/>
    <m:naryLim m:val="undOvr"/>
  </m:mathPr>
  <w:themeFontLang w:val="nb-NO"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44B9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D0973"/>
    <w:pPr>
      <w:snapToGrid w:val="0"/>
      <w:spacing w:line="360" w:lineRule="auto"/>
      <w:jc w:val="both"/>
    </w:pPr>
    <w:rPr>
      <w:rFonts w:ascii="Book Antiqua" w:hAnsi="Book Antiqua"/>
      <w:sz w:val="24"/>
      <w:szCs w:val="24"/>
    </w:rPr>
  </w:style>
  <w:style w:type="paragraph" w:styleId="1">
    <w:name w:val="heading 1"/>
    <w:basedOn w:val="a"/>
    <w:next w:val="a"/>
    <w:link w:val="1Char"/>
    <w:uiPriority w:val="9"/>
    <w:qFormat/>
    <w:rsid w:val="00A53F12"/>
    <w:pPr>
      <w:keepNext/>
      <w:keepLines/>
      <w:numPr>
        <w:numId w:val="9"/>
      </w:numPr>
      <w:spacing w:before="480" w:after="0" w:line="276" w:lineRule="auto"/>
      <w:outlineLvl w:val="0"/>
    </w:pPr>
    <w:rPr>
      <w:rFonts w:eastAsiaTheme="majorEastAsia" w:cstheme="majorBidi"/>
      <w:b/>
      <w:bCs/>
      <w:color w:val="000000" w:themeColor="text1"/>
      <w:sz w:val="28"/>
      <w:szCs w:val="28"/>
    </w:rPr>
  </w:style>
  <w:style w:type="paragraph" w:styleId="2">
    <w:name w:val="heading 2"/>
    <w:basedOn w:val="a"/>
    <w:next w:val="a"/>
    <w:link w:val="2Char"/>
    <w:uiPriority w:val="9"/>
    <w:unhideWhenUsed/>
    <w:qFormat/>
    <w:rsid w:val="00A53F12"/>
    <w:pPr>
      <w:keepNext/>
      <w:keepLines/>
      <w:numPr>
        <w:ilvl w:val="1"/>
        <w:numId w:val="9"/>
      </w:numPr>
      <w:spacing w:before="200" w:after="0" w:line="276" w:lineRule="auto"/>
      <w:outlineLvl w:val="1"/>
    </w:pPr>
    <w:rPr>
      <w:rFonts w:eastAsiaTheme="majorEastAsia" w:cstheme="majorBidi"/>
      <w:b/>
      <w:bCs/>
      <w:i/>
      <w:color w:val="000000" w:themeColor="text1"/>
      <w:szCs w:val="26"/>
    </w:rPr>
  </w:style>
  <w:style w:type="paragraph" w:styleId="3">
    <w:name w:val="heading 3"/>
    <w:basedOn w:val="a"/>
    <w:next w:val="a"/>
    <w:link w:val="3Char"/>
    <w:uiPriority w:val="9"/>
    <w:unhideWhenUsed/>
    <w:qFormat/>
    <w:rsid w:val="00A53F12"/>
    <w:pPr>
      <w:keepNext/>
      <w:keepLines/>
      <w:numPr>
        <w:ilvl w:val="2"/>
        <w:numId w:val="9"/>
      </w:numPr>
      <w:spacing w:before="200" w:after="0" w:line="276" w:lineRule="auto"/>
      <w:outlineLvl w:val="2"/>
    </w:pPr>
    <w:rPr>
      <w:rFonts w:eastAsiaTheme="majorEastAsia" w:cstheme="majorBidi"/>
      <w:b/>
      <w:bCs/>
      <w:i/>
      <w:color w:val="000000" w:themeColor="text1"/>
    </w:rPr>
  </w:style>
  <w:style w:type="paragraph" w:styleId="4">
    <w:name w:val="heading 4"/>
    <w:basedOn w:val="a"/>
    <w:next w:val="a"/>
    <w:link w:val="4Char"/>
    <w:autoRedefine/>
    <w:uiPriority w:val="9"/>
    <w:unhideWhenUsed/>
    <w:qFormat/>
    <w:rsid w:val="00A53F12"/>
    <w:pPr>
      <w:keepNext/>
      <w:keepLines/>
      <w:numPr>
        <w:ilvl w:val="3"/>
        <w:numId w:val="9"/>
      </w:numPr>
      <w:spacing w:before="200" w:after="0" w:line="276" w:lineRule="auto"/>
      <w:outlineLvl w:val="3"/>
    </w:pPr>
    <w:rPr>
      <w:rFonts w:asciiTheme="majorHAnsi" w:eastAsiaTheme="majorEastAsia" w:hAnsiTheme="majorHAnsi" w:cstheme="majorBidi"/>
      <w:b/>
      <w:bCs/>
      <w:i/>
      <w:iCs/>
      <w:color w:val="86A795" w:themeColor="text2" w:themeTint="99"/>
    </w:rPr>
  </w:style>
  <w:style w:type="paragraph" w:styleId="5">
    <w:name w:val="heading 5"/>
    <w:basedOn w:val="a"/>
    <w:next w:val="a"/>
    <w:link w:val="5Char"/>
    <w:uiPriority w:val="9"/>
    <w:unhideWhenUsed/>
    <w:qFormat/>
    <w:rsid w:val="00A53F12"/>
    <w:pPr>
      <w:keepNext/>
      <w:keepLines/>
      <w:numPr>
        <w:ilvl w:val="4"/>
        <w:numId w:val="9"/>
      </w:numPr>
      <w:spacing w:before="200" w:after="0" w:line="276" w:lineRule="auto"/>
      <w:outlineLvl w:val="4"/>
    </w:pPr>
    <w:rPr>
      <w:rFonts w:asciiTheme="majorHAnsi" w:eastAsiaTheme="majorEastAsia" w:hAnsiTheme="majorHAnsi" w:cstheme="majorBidi"/>
      <w:color w:val="294E1C" w:themeColor="accent1" w:themeShade="7F"/>
    </w:rPr>
  </w:style>
  <w:style w:type="paragraph" w:styleId="6">
    <w:name w:val="heading 6"/>
    <w:basedOn w:val="a"/>
    <w:next w:val="a"/>
    <w:link w:val="6Char"/>
    <w:uiPriority w:val="9"/>
    <w:unhideWhenUsed/>
    <w:qFormat/>
    <w:rsid w:val="00A53F12"/>
    <w:pPr>
      <w:keepNext/>
      <w:keepLines/>
      <w:numPr>
        <w:ilvl w:val="5"/>
        <w:numId w:val="9"/>
      </w:numPr>
      <w:spacing w:before="200" w:after="0" w:line="276" w:lineRule="auto"/>
      <w:outlineLvl w:val="5"/>
    </w:pPr>
    <w:rPr>
      <w:rFonts w:asciiTheme="majorHAnsi" w:eastAsiaTheme="majorEastAsia" w:hAnsiTheme="majorHAnsi" w:cstheme="majorBidi"/>
      <w:i/>
      <w:iCs/>
      <w:color w:val="294E1C" w:themeColor="accent1" w:themeShade="7F"/>
    </w:rPr>
  </w:style>
  <w:style w:type="paragraph" w:styleId="7">
    <w:name w:val="heading 7"/>
    <w:basedOn w:val="a"/>
    <w:next w:val="a"/>
    <w:link w:val="7Char"/>
    <w:uiPriority w:val="9"/>
    <w:semiHidden/>
    <w:unhideWhenUsed/>
    <w:qFormat/>
    <w:rsid w:val="00A53F12"/>
    <w:pPr>
      <w:keepNext/>
      <w:keepLines/>
      <w:numPr>
        <w:ilvl w:val="6"/>
        <w:numId w:val="9"/>
      </w:numPr>
      <w:spacing w:before="200" w:after="0" w:line="276" w:lineRule="auto"/>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Char"/>
    <w:uiPriority w:val="9"/>
    <w:semiHidden/>
    <w:unhideWhenUsed/>
    <w:qFormat/>
    <w:rsid w:val="00A53F12"/>
    <w:pPr>
      <w:keepNext/>
      <w:keepLines/>
      <w:numPr>
        <w:ilvl w:val="7"/>
        <w:numId w:val="9"/>
      </w:numPr>
      <w:spacing w:before="200" w:after="0" w:line="276" w:lineRule="auto"/>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Char"/>
    <w:uiPriority w:val="9"/>
    <w:semiHidden/>
    <w:unhideWhenUsed/>
    <w:qFormat/>
    <w:rsid w:val="00A53F12"/>
    <w:pPr>
      <w:keepNext/>
      <w:keepLines/>
      <w:numPr>
        <w:ilvl w:val="8"/>
        <w:numId w:val="1"/>
      </w:numPr>
      <w:spacing w:before="200" w:after="0" w:line="276" w:lineRule="auto"/>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A53F12"/>
    <w:rPr>
      <w:rFonts w:ascii="Times New Roman" w:eastAsiaTheme="majorEastAsia" w:hAnsi="Times New Roman" w:cstheme="majorBidi"/>
      <w:b/>
      <w:bCs/>
      <w:color w:val="000000" w:themeColor="text1"/>
      <w:sz w:val="28"/>
      <w:szCs w:val="28"/>
    </w:rPr>
  </w:style>
  <w:style w:type="character" w:customStyle="1" w:styleId="2Char">
    <w:name w:val="标题 2 Char"/>
    <w:basedOn w:val="a0"/>
    <w:link w:val="2"/>
    <w:uiPriority w:val="9"/>
    <w:rsid w:val="00A53F12"/>
    <w:rPr>
      <w:rFonts w:ascii="Times New Roman" w:eastAsiaTheme="majorEastAsia" w:hAnsi="Times New Roman" w:cstheme="majorBidi"/>
      <w:b/>
      <w:bCs/>
      <w:i/>
      <w:color w:val="000000" w:themeColor="text1"/>
      <w:sz w:val="24"/>
      <w:szCs w:val="26"/>
    </w:rPr>
  </w:style>
  <w:style w:type="character" w:customStyle="1" w:styleId="3Char">
    <w:name w:val="标题 3 Char"/>
    <w:basedOn w:val="a0"/>
    <w:link w:val="3"/>
    <w:uiPriority w:val="9"/>
    <w:rsid w:val="00A53F12"/>
    <w:rPr>
      <w:rFonts w:ascii="Times New Roman" w:eastAsiaTheme="majorEastAsia" w:hAnsi="Times New Roman" w:cstheme="majorBidi"/>
      <w:b/>
      <w:bCs/>
      <w:i/>
      <w:color w:val="000000" w:themeColor="text1"/>
      <w:sz w:val="24"/>
    </w:rPr>
  </w:style>
  <w:style w:type="character" w:customStyle="1" w:styleId="4Char">
    <w:name w:val="标题 4 Char"/>
    <w:basedOn w:val="a0"/>
    <w:link w:val="4"/>
    <w:uiPriority w:val="9"/>
    <w:rsid w:val="00A53F12"/>
    <w:rPr>
      <w:rFonts w:asciiTheme="majorHAnsi" w:eastAsiaTheme="majorEastAsia" w:hAnsiTheme="majorHAnsi" w:cstheme="majorBidi"/>
      <w:b/>
      <w:bCs/>
      <w:i/>
      <w:iCs/>
      <w:color w:val="86A795" w:themeColor="text2" w:themeTint="99"/>
    </w:rPr>
  </w:style>
  <w:style w:type="character" w:customStyle="1" w:styleId="5Char">
    <w:name w:val="标题 5 Char"/>
    <w:basedOn w:val="a0"/>
    <w:link w:val="5"/>
    <w:uiPriority w:val="9"/>
    <w:rsid w:val="00A53F12"/>
    <w:rPr>
      <w:rFonts w:asciiTheme="majorHAnsi" w:eastAsiaTheme="majorEastAsia" w:hAnsiTheme="majorHAnsi" w:cstheme="majorBidi"/>
      <w:color w:val="294E1C" w:themeColor="accent1" w:themeShade="7F"/>
    </w:rPr>
  </w:style>
  <w:style w:type="character" w:customStyle="1" w:styleId="6Char">
    <w:name w:val="标题 6 Char"/>
    <w:basedOn w:val="a0"/>
    <w:link w:val="6"/>
    <w:uiPriority w:val="9"/>
    <w:rsid w:val="00A53F12"/>
    <w:rPr>
      <w:rFonts w:asciiTheme="majorHAnsi" w:eastAsiaTheme="majorEastAsia" w:hAnsiTheme="majorHAnsi" w:cstheme="majorBidi"/>
      <w:i/>
      <w:iCs/>
      <w:color w:val="294E1C" w:themeColor="accent1" w:themeShade="7F"/>
    </w:rPr>
  </w:style>
  <w:style w:type="character" w:customStyle="1" w:styleId="7Char">
    <w:name w:val="标题 7 Char"/>
    <w:basedOn w:val="a0"/>
    <w:link w:val="7"/>
    <w:uiPriority w:val="9"/>
    <w:semiHidden/>
    <w:rsid w:val="00A53F12"/>
    <w:rPr>
      <w:rFonts w:asciiTheme="majorHAnsi" w:eastAsiaTheme="majorEastAsia" w:hAnsiTheme="majorHAnsi" w:cstheme="majorBidi"/>
      <w:i/>
      <w:iCs/>
      <w:color w:val="404040" w:themeColor="text1" w:themeTint="BF"/>
    </w:rPr>
  </w:style>
  <w:style w:type="character" w:customStyle="1" w:styleId="8Char">
    <w:name w:val="标题 8 Char"/>
    <w:basedOn w:val="a0"/>
    <w:link w:val="8"/>
    <w:uiPriority w:val="9"/>
    <w:semiHidden/>
    <w:rsid w:val="00A53F12"/>
    <w:rPr>
      <w:rFonts w:asciiTheme="majorHAnsi" w:eastAsiaTheme="majorEastAsia" w:hAnsiTheme="majorHAnsi" w:cstheme="majorBidi"/>
      <w:color w:val="404040" w:themeColor="text1" w:themeTint="BF"/>
      <w:sz w:val="20"/>
      <w:szCs w:val="20"/>
    </w:rPr>
  </w:style>
  <w:style w:type="character" w:customStyle="1" w:styleId="9Char">
    <w:name w:val="标题 9 Char"/>
    <w:basedOn w:val="a0"/>
    <w:link w:val="9"/>
    <w:uiPriority w:val="9"/>
    <w:semiHidden/>
    <w:rsid w:val="00A53F12"/>
    <w:rPr>
      <w:rFonts w:asciiTheme="majorHAnsi" w:eastAsiaTheme="majorEastAsia" w:hAnsiTheme="majorHAnsi" w:cstheme="majorBidi"/>
      <w:i/>
      <w:iCs/>
      <w:color w:val="404040" w:themeColor="text1" w:themeTint="BF"/>
      <w:sz w:val="20"/>
      <w:szCs w:val="20"/>
    </w:rPr>
  </w:style>
  <w:style w:type="paragraph" w:styleId="a3">
    <w:name w:val="caption"/>
    <w:basedOn w:val="a"/>
    <w:next w:val="a"/>
    <w:uiPriority w:val="35"/>
    <w:qFormat/>
    <w:rsid w:val="00A53F12"/>
    <w:pPr>
      <w:spacing w:after="0" w:line="240" w:lineRule="auto"/>
    </w:pPr>
    <w:rPr>
      <w:rFonts w:eastAsia="Times New Roman" w:cs="Times New Roman"/>
      <w:b/>
      <w:bCs/>
      <w:sz w:val="18"/>
      <w:szCs w:val="20"/>
      <w:lang w:eastAsia="nb-NO"/>
    </w:rPr>
  </w:style>
  <w:style w:type="paragraph" w:styleId="a4">
    <w:name w:val="Title"/>
    <w:basedOn w:val="a"/>
    <w:next w:val="a"/>
    <w:link w:val="Char"/>
    <w:uiPriority w:val="10"/>
    <w:qFormat/>
    <w:rsid w:val="00A53F12"/>
    <w:pPr>
      <w:pBdr>
        <w:bottom w:val="single" w:sz="8" w:space="4" w:color="549E39" w:themeColor="accent1"/>
      </w:pBdr>
      <w:spacing w:after="300" w:line="240" w:lineRule="auto"/>
      <w:contextualSpacing/>
    </w:pPr>
    <w:rPr>
      <w:rFonts w:asciiTheme="majorHAnsi" w:eastAsiaTheme="majorEastAsia" w:hAnsiTheme="majorHAnsi" w:cstheme="majorBidi"/>
      <w:color w:val="33473C" w:themeColor="text2" w:themeShade="BF"/>
      <w:spacing w:val="5"/>
      <w:kern w:val="28"/>
      <w:sz w:val="52"/>
      <w:szCs w:val="52"/>
    </w:rPr>
  </w:style>
  <w:style w:type="character" w:customStyle="1" w:styleId="Char">
    <w:name w:val="标题 Char"/>
    <w:basedOn w:val="a0"/>
    <w:link w:val="a4"/>
    <w:uiPriority w:val="10"/>
    <w:rsid w:val="00A53F12"/>
    <w:rPr>
      <w:rFonts w:asciiTheme="majorHAnsi" w:eastAsiaTheme="majorEastAsia" w:hAnsiTheme="majorHAnsi" w:cstheme="majorBidi"/>
      <w:color w:val="33473C" w:themeColor="text2" w:themeShade="BF"/>
      <w:spacing w:val="5"/>
      <w:kern w:val="28"/>
      <w:sz w:val="52"/>
      <w:szCs w:val="52"/>
    </w:rPr>
  </w:style>
  <w:style w:type="character" w:styleId="a5">
    <w:name w:val="Strong"/>
    <w:basedOn w:val="a0"/>
    <w:uiPriority w:val="22"/>
    <w:qFormat/>
    <w:rsid w:val="00A53F12"/>
    <w:rPr>
      <w:b/>
      <w:bCs/>
    </w:rPr>
  </w:style>
  <w:style w:type="character" w:styleId="a6">
    <w:name w:val="Emphasis"/>
    <w:basedOn w:val="a0"/>
    <w:uiPriority w:val="20"/>
    <w:qFormat/>
    <w:rsid w:val="00A53F12"/>
    <w:rPr>
      <w:i/>
      <w:iCs/>
    </w:rPr>
  </w:style>
  <w:style w:type="paragraph" w:styleId="a7">
    <w:name w:val="No Spacing"/>
    <w:link w:val="Char0"/>
    <w:uiPriority w:val="1"/>
    <w:qFormat/>
    <w:rsid w:val="00A53F12"/>
    <w:pPr>
      <w:spacing w:after="0" w:line="240" w:lineRule="auto"/>
    </w:pPr>
    <w:rPr>
      <w:rFonts w:eastAsiaTheme="minorEastAsia"/>
    </w:rPr>
  </w:style>
  <w:style w:type="character" w:customStyle="1" w:styleId="Char0">
    <w:name w:val="无间隔 Char"/>
    <w:basedOn w:val="a0"/>
    <w:link w:val="a7"/>
    <w:uiPriority w:val="1"/>
    <w:rsid w:val="00A53F12"/>
    <w:rPr>
      <w:rFonts w:eastAsiaTheme="minorEastAsia"/>
    </w:rPr>
  </w:style>
  <w:style w:type="paragraph" w:styleId="a8">
    <w:name w:val="List Paragraph"/>
    <w:basedOn w:val="a"/>
    <w:uiPriority w:val="34"/>
    <w:qFormat/>
    <w:rsid w:val="00A53F12"/>
    <w:pPr>
      <w:spacing w:after="200" w:line="276" w:lineRule="auto"/>
      <w:ind w:left="720"/>
      <w:contextualSpacing/>
    </w:pPr>
    <w:rPr>
      <w:rFonts w:asciiTheme="majorHAnsi" w:hAnsiTheme="majorHAnsi"/>
    </w:rPr>
  </w:style>
  <w:style w:type="paragraph" w:styleId="TOC">
    <w:name w:val="TOC Heading"/>
    <w:basedOn w:val="1"/>
    <w:next w:val="a"/>
    <w:uiPriority w:val="39"/>
    <w:unhideWhenUsed/>
    <w:qFormat/>
    <w:rsid w:val="00A53F12"/>
    <w:pPr>
      <w:numPr>
        <w:numId w:val="0"/>
      </w:numPr>
      <w:outlineLvl w:val="9"/>
    </w:pPr>
    <w:rPr>
      <w:rFonts w:asciiTheme="majorHAnsi" w:hAnsiTheme="majorHAnsi"/>
      <w:color w:val="3E762A" w:themeColor="accent1" w:themeShade="BF"/>
    </w:rPr>
  </w:style>
  <w:style w:type="paragraph" w:styleId="a9">
    <w:name w:val="Subtitle"/>
    <w:basedOn w:val="a"/>
    <w:next w:val="a"/>
    <w:link w:val="Char1"/>
    <w:uiPriority w:val="11"/>
    <w:qFormat/>
    <w:rsid w:val="00F711FA"/>
    <w:pPr>
      <w:spacing w:after="0" w:line="240" w:lineRule="auto"/>
    </w:pPr>
    <w:rPr>
      <w:rFonts w:eastAsia="Times New Roman" w:cs="Times New Roman"/>
      <w:b/>
      <w:bCs/>
      <w:lang w:eastAsia="en-US"/>
    </w:rPr>
  </w:style>
  <w:style w:type="character" w:customStyle="1" w:styleId="Char1">
    <w:name w:val="副标题 Char"/>
    <w:basedOn w:val="a0"/>
    <w:link w:val="a9"/>
    <w:uiPriority w:val="11"/>
    <w:rsid w:val="00F711FA"/>
    <w:rPr>
      <w:rFonts w:ascii="Times New Roman" w:eastAsia="Times New Roman" w:hAnsi="Times New Roman" w:cs="Times New Roman"/>
      <w:b/>
      <w:bCs/>
      <w:sz w:val="24"/>
      <w:szCs w:val="24"/>
      <w:lang w:eastAsia="en-US"/>
    </w:rPr>
  </w:style>
  <w:style w:type="paragraph" w:styleId="10">
    <w:name w:val="toc 1"/>
    <w:basedOn w:val="a"/>
    <w:next w:val="a"/>
    <w:autoRedefine/>
    <w:uiPriority w:val="39"/>
    <w:unhideWhenUsed/>
    <w:rsid w:val="00F711FA"/>
    <w:pPr>
      <w:bidi/>
      <w:spacing w:before="120" w:after="120" w:line="240" w:lineRule="auto"/>
      <w:jc w:val="right"/>
    </w:pPr>
    <w:rPr>
      <w:rFonts w:eastAsia="Times New Roman" w:cs="Times New Roman"/>
      <w:b/>
      <w:bCs/>
      <w:caps/>
      <w:sz w:val="20"/>
      <w:lang w:eastAsia="en-US"/>
    </w:rPr>
  </w:style>
  <w:style w:type="character" w:styleId="aa">
    <w:name w:val="Hyperlink"/>
    <w:basedOn w:val="a0"/>
    <w:uiPriority w:val="99"/>
    <w:unhideWhenUsed/>
    <w:rsid w:val="00F711FA"/>
    <w:rPr>
      <w:color w:val="6B9F25" w:themeColor="hyperlink"/>
      <w:u w:val="single"/>
    </w:rPr>
  </w:style>
  <w:style w:type="character" w:customStyle="1" w:styleId="UnresolvedMention1">
    <w:name w:val="Unresolved Mention1"/>
    <w:basedOn w:val="a0"/>
    <w:uiPriority w:val="99"/>
    <w:semiHidden/>
    <w:unhideWhenUsed/>
    <w:rsid w:val="00F711FA"/>
    <w:rPr>
      <w:color w:val="808080"/>
      <w:shd w:val="clear" w:color="auto" w:fill="E6E6E6"/>
    </w:rPr>
  </w:style>
  <w:style w:type="paragraph" w:customStyle="1" w:styleId="EndNoteBibliographyTitle">
    <w:name w:val="EndNote Bibliography Title"/>
    <w:basedOn w:val="a"/>
    <w:link w:val="EndNoteBibliographyTitleChar"/>
    <w:rsid w:val="00F711FA"/>
    <w:pPr>
      <w:spacing w:after="0" w:line="240" w:lineRule="auto"/>
      <w:jc w:val="center"/>
    </w:pPr>
    <w:rPr>
      <w:rFonts w:eastAsia="Times New Roman" w:cs="Times New Roman"/>
      <w:noProof/>
      <w:lang w:eastAsia="en-US"/>
    </w:rPr>
  </w:style>
  <w:style w:type="character" w:customStyle="1" w:styleId="EndNoteBibliographyTitleChar">
    <w:name w:val="EndNote Bibliography Title Char"/>
    <w:basedOn w:val="a0"/>
    <w:link w:val="EndNoteBibliographyTitle"/>
    <w:rsid w:val="00F711FA"/>
    <w:rPr>
      <w:rFonts w:ascii="Times New Roman" w:eastAsia="Times New Roman" w:hAnsi="Times New Roman" w:cs="Times New Roman"/>
      <w:noProof/>
      <w:sz w:val="24"/>
      <w:szCs w:val="24"/>
      <w:lang w:eastAsia="en-US"/>
    </w:rPr>
  </w:style>
  <w:style w:type="paragraph" w:customStyle="1" w:styleId="EndNoteBibliography">
    <w:name w:val="EndNote Bibliography"/>
    <w:basedOn w:val="a"/>
    <w:link w:val="EndNoteBibliographyChar"/>
    <w:rsid w:val="00F711FA"/>
    <w:pPr>
      <w:spacing w:after="0" w:line="240" w:lineRule="auto"/>
    </w:pPr>
    <w:rPr>
      <w:rFonts w:eastAsia="Times New Roman" w:cs="Times New Roman"/>
      <w:noProof/>
      <w:lang w:eastAsia="en-US"/>
    </w:rPr>
  </w:style>
  <w:style w:type="character" w:customStyle="1" w:styleId="EndNoteBibliographyChar">
    <w:name w:val="EndNote Bibliography Char"/>
    <w:basedOn w:val="a0"/>
    <w:link w:val="EndNoteBibliography"/>
    <w:rsid w:val="00F711FA"/>
    <w:rPr>
      <w:rFonts w:ascii="Times New Roman" w:eastAsia="Times New Roman" w:hAnsi="Times New Roman" w:cs="Times New Roman"/>
      <w:noProof/>
      <w:sz w:val="24"/>
      <w:szCs w:val="24"/>
      <w:lang w:eastAsia="en-US"/>
    </w:rPr>
  </w:style>
  <w:style w:type="character" w:styleId="ab">
    <w:name w:val="Subtle Emphasis"/>
    <w:basedOn w:val="a0"/>
    <w:uiPriority w:val="19"/>
    <w:qFormat/>
    <w:rsid w:val="00F711FA"/>
    <w:rPr>
      <w:i/>
      <w:iCs/>
      <w:color w:val="404040" w:themeColor="text1" w:themeTint="BF"/>
    </w:rPr>
  </w:style>
  <w:style w:type="table" w:styleId="ac">
    <w:name w:val="Table Grid"/>
    <w:basedOn w:val="a1"/>
    <w:uiPriority w:val="39"/>
    <w:rsid w:val="00F711FA"/>
    <w:pPr>
      <w:spacing w:after="0" w:line="240" w:lineRule="auto"/>
    </w:pPr>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elowTable">
    <w:name w:val="Below Table"/>
    <w:basedOn w:val="a"/>
    <w:link w:val="BelowTableChar"/>
    <w:qFormat/>
    <w:rsid w:val="00F711FA"/>
    <w:pPr>
      <w:spacing w:after="0" w:line="240" w:lineRule="auto"/>
    </w:pPr>
    <w:rPr>
      <w:rFonts w:eastAsia="Times New Roman" w:cs="Times New Roman"/>
      <w:i/>
      <w:iCs/>
      <w:sz w:val="20"/>
      <w:szCs w:val="20"/>
      <w:lang w:eastAsia="en-US"/>
    </w:rPr>
  </w:style>
  <w:style w:type="character" w:customStyle="1" w:styleId="BelowTableChar">
    <w:name w:val="Below Table Char"/>
    <w:basedOn w:val="a0"/>
    <w:link w:val="BelowTable"/>
    <w:rsid w:val="00F711FA"/>
    <w:rPr>
      <w:rFonts w:ascii="Times New Roman" w:eastAsia="Times New Roman" w:hAnsi="Times New Roman" w:cs="Times New Roman"/>
      <w:i/>
      <w:iCs/>
      <w:sz w:val="20"/>
      <w:szCs w:val="20"/>
      <w:lang w:eastAsia="en-US"/>
    </w:rPr>
  </w:style>
  <w:style w:type="character" w:styleId="ad">
    <w:name w:val="FollowedHyperlink"/>
    <w:basedOn w:val="a0"/>
    <w:uiPriority w:val="99"/>
    <w:semiHidden/>
    <w:unhideWhenUsed/>
    <w:rsid w:val="00F711FA"/>
    <w:rPr>
      <w:color w:val="BA6906" w:themeColor="followedHyperlink"/>
      <w:u w:val="single"/>
    </w:rPr>
  </w:style>
  <w:style w:type="paragraph" w:styleId="ae">
    <w:name w:val="header"/>
    <w:basedOn w:val="a"/>
    <w:link w:val="Char2"/>
    <w:uiPriority w:val="99"/>
    <w:unhideWhenUsed/>
    <w:rsid w:val="00F711FA"/>
    <w:pPr>
      <w:tabs>
        <w:tab w:val="center" w:pos="4320"/>
        <w:tab w:val="right" w:pos="8640"/>
      </w:tabs>
      <w:spacing w:after="0" w:line="240" w:lineRule="auto"/>
    </w:pPr>
    <w:rPr>
      <w:rFonts w:eastAsia="Times New Roman" w:cs="Times New Roman"/>
      <w:lang w:eastAsia="en-US"/>
    </w:rPr>
  </w:style>
  <w:style w:type="character" w:customStyle="1" w:styleId="Char2">
    <w:name w:val="页眉 Char"/>
    <w:basedOn w:val="a0"/>
    <w:link w:val="ae"/>
    <w:uiPriority w:val="99"/>
    <w:rsid w:val="00F711FA"/>
    <w:rPr>
      <w:rFonts w:ascii="Times New Roman" w:eastAsia="Times New Roman" w:hAnsi="Times New Roman" w:cs="Times New Roman"/>
      <w:sz w:val="24"/>
      <w:szCs w:val="24"/>
      <w:lang w:eastAsia="en-US"/>
    </w:rPr>
  </w:style>
  <w:style w:type="paragraph" w:styleId="af">
    <w:name w:val="footer"/>
    <w:basedOn w:val="a"/>
    <w:link w:val="Char3"/>
    <w:uiPriority w:val="99"/>
    <w:unhideWhenUsed/>
    <w:rsid w:val="00F711FA"/>
    <w:pPr>
      <w:tabs>
        <w:tab w:val="center" w:pos="4320"/>
        <w:tab w:val="right" w:pos="8640"/>
      </w:tabs>
      <w:spacing w:after="0" w:line="240" w:lineRule="auto"/>
    </w:pPr>
    <w:rPr>
      <w:rFonts w:eastAsia="Times New Roman" w:cs="Times New Roman"/>
      <w:lang w:eastAsia="en-US"/>
    </w:rPr>
  </w:style>
  <w:style w:type="character" w:customStyle="1" w:styleId="Char3">
    <w:name w:val="页脚 Char"/>
    <w:basedOn w:val="a0"/>
    <w:link w:val="af"/>
    <w:uiPriority w:val="99"/>
    <w:rsid w:val="00F711FA"/>
    <w:rPr>
      <w:rFonts w:ascii="Times New Roman" w:eastAsia="Times New Roman" w:hAnsi="Times New Roman" w:cs="Times New Roman"/>
      <w:sz w:val="24"/>
      <w:szCs w:val="24"/>
      <w:lang w:eastAsia="en-US"/>
    </w:rPr>
  </w:style>
  <w:style w:type="character" w:styleId="af0">
    <w:name w:val="annotation reference"/>
    <w:basedOn w:val="a0"/>
    <w:uiPriority w:val="99"/>
    <w:unhideWhenUsed/>
    <w:rsid w:val="00F711FA"/>
    <w:rPr>
      <w:sz w:val="16"/>
      <w:szCs w:val="16"/>
    </w:rPr>
  </w:style>
  <w:style w:type="paragraph" w:styleId="af1">
    <w:name w:val="annotation text"/>
    <w:basedOn w:val="a"/>
    <w:link w:val="Char4"/>
    <w:uiPriority w:val="99"/>
    <w:unhideWhenUsed/>
    <w:qFormat/>
    <w:rsid w:val="00F711FA"/>
    <w:pPr>
      <w:spacing w:after="0" w:line="240" w:lineRule="auto"/>
    </w:pPr>
    <w:rPr>
      <w:rFonts w:asciiTheme="minorHAnsi" w:eastAsia="Times New Roman" w:hAnsiTheme="minorHAnsi"/>
      <w:sz w:val="20"/>
      <w:szCs w:val="20"/>
      <w:lang w:eastAsia="en-US"/>
    </w:rPr>
  </w:style>
  <w:style w:type="character" w:customStyle="1" w:styleId="Char4">
    <w:name w:val="批注文字 Char"/>
    <w:basedOn w:val="a0"/>
    <w:link w:val="af1"/>
    <w:uiPriority w:val="99"/>
    <w:qFormat/>
    <w:rsid w:val="00F711FA"/>
    <w:rPr>
      <w:rFonts w:eastAsia="Times New Roman"/>
      <w:sz w:val="20"/>
      <w:szCs w:val="20"/>
      <w:lang w:eastAsia="en-US"/>
    </w:rPr>
  </w:style>
  <w:style w:type="paragraph" w:customStyle="1" w:styleId="CorpoA">
    <w:name w:val="Corpo A"/>
    <w:rsid w:val="00F711FA"/>
    <w:pPr>
      <w:pBdr>
        <w:top w:val="nil"/>
        <w:left w:val="nil"/>
        <w:bottom w:val="nil"/>
        <w:right w:val="nil"/>
        <w:between w:val="nil"/>
        <w:bar w:val="nil"/>
      </w:pBdr>
      <w:ind w:firstLine="709"/>
      <w:jc w:val="both"/>
    </w:pPr>
    <w:rPr>
      <w:rFonts w:ascii="Calibri" w:eastAsia="Arial Unicode MS" w:hAnsi="Calibri" w:cs="Arial Unicode MS"/>
      <w:color w:val="000000"/>
      <w:u w:color="000000"/>
      <w:bdr w:val="nil"/>
      <w:lang w:val="de-DE" w:eastAsia="pt-BR"/>
    </w:rPr>
  </w:style>
  <w:style w:type="paragraph" w:styleId="af2">
    <w:name w:val="Balloon Text"/>
    <w:basedOn w:val="a"/>
    <w:link w:val="Char5"/>
    <w:uiPriority w:val="99"/>
    <w:semiHidden/>
    <w:unhideWhenUsed/>
    <w:rsid w:val="00F711FA"/>
    <w:pPr>
      <w:spacing w:after="0" w:line="240" w:lineRule="auto"/>
    </w:pPr>
    <w:rPr>
      <w:rFonts w:eastAsia="Times New Roman" w:cs="Times New Roman"/>
      <w:sz w:val="18"/>
      <w:szCs w:val="18"/>
      <w:lang w:eastAsia="en-US"/>
    </w:rPr>
  </w:style>
  <w:style w:type="character" w:customStyle="1" w:styleId="Char5">
    <w:name w:val="批注框文本 Char"/>
    <w:basedOn w:val="a0"/>
    <w:link w:val="af2"/>
    <w:uiPriority w:val="99"/>
    <w:semiHidden/>
    <w:rsid w:val="00F711FA"/>
    <w:rPr>
      <w:rFonts w:ascii="Times New Roman" w:eastAsia="Times New Roman" w:hAnsi="Times New Roman" w:cs="Times New Roman"/>
      <w:sz w:val="18"/>
      <w:szCs w:val="18"/>
      <w:lang w:eastAsia="en-US"/>
    </w:rPr>
  </w:style>
  <w:style w:type="paragraph" w:customStyle="1" w:styleId="Default">
    <w:name w:val="Default"/>
    <w:link w:val="Default0"/>
    <w:rsid w:val="00F711FA"/>
    <w:pPr>
      <w:widowControl w:val="0"/>
      <w:autoSpaceDE w:val="0"/>
      <w:autoSpaceDN w:val="0"/>
      <w:adjustRightInd w:val="0"/>
      <w:spacing w:after="0" w:line="240" w:lineRule="auto"/>
    </w:pPr>
    <w:rPr>
      <w:rFonts w:ascii="Book Antiqua" w:eastAsia="PMingLiU" w:hAnsi="Book Antiqua" w:cs="Book Antiqua"/>
      <w:color w:val="000000"/>
      <w:sz w:val="24"/>
      <w:szCs w:val="24"/>
      <w:lang w:eastAsia="zh-TW"/>
    </w:rPr>
  </w:style>
  <w:style w:type="character" w:customStyle="1" w:styleId="Default0">
    <w:name w:val="Default 字元"/>
    <w:link w:val="Default"/>
    <w:rsid w:val="00F711FA"/>
    <w:rPr>
      <w:rFonts w:ascii="Book Antiqua" w:eastAsia="PMingLiU" w:hAnsi="Book Antiqua" w:cs="Book Antiqua"/>
      <w:color w:val="000000"/>
      <w:sz w:val="24"/>
      <w:szCs w:val="24"/>
      <w:lang w:eastAsia="zh-TW"/>
    </w:rPr>
  </w:style>
  <w:style w:type="paragraph" w:customStyle="1" w:styleId="PadroB">
    <w:name w:val="Padrão B"/>
    <w:rsid w:val="00F711FA"/>
    <w:pPr>
      <w:pBdr>
        <w:top w:val="nil"/>
        <w:left w:val="nil"/>
        <w:bottom w:val="nil"/>
        <w:right w:val="nil"/>
        <w:between w:val="nil"/>
        <w:bar w:val="nil"/>
      </w:pBdr>
      <w:spacing w:after="0" w:line="240" w:lineRule="auto"/>
    </w:pPr>
    <w:rPr>
      <w:rFonts w:ascii="Helvetica Neue" w:eastAsia="Arial Unicode MS" w:hAnsi="Helvetica Neue" w:cs="Arial Unicode MS"/>
      <w:color w:val="000000"/>
      <w:u w:color="000000"/>
      <w:bdr w:val="nil"/>
      <w:lang w:eastAsia="pt-BR"/>
    </w:rPr>
  </w:style>
  <w:style w:type="paragraph" w:styleId="af3">
    <w:name w:val="annotation subject"/>
    <w:basedOn w:val="af1"/>
    <w:next w:val="af1"/>
    <w:link w:val="Char6"/>
    <w:uiPriority w:val="99"/>
    <w:semiHidden/>
    <w:unhideWhenUsed/>
    <w:rsid w:val="00F711FA"/>
    <w:rPr>
      <w:rFonts w:asciiTheme="majorBidi" w:hAnsiTheme="majorBidi" w:cstheme="majorBidi"/>
      <w:b/>
      <w:bCs/>
    </w:rPr>
  </w:style>
  <w:style w:type="character" w:customStyle="1" w:styleId="Char6">
    <w:name w:val="批注主题 Char"/>
    <w:basedOn w:val="Char4"/>
    <w:link w:val="af3"/>
    <w:uiPriority w:val="99"/>
    <w:semiHidden/>
    <w:rsid w:val="00F711FA"/>
    <w:rPr>
      <w:rFonts w:asciiTheme="majorBidi" w:eastAsia="Times New Roman" w:hAnsiTheme="majorBidi" w:cstheme="majorBidi"/>
      <w:b/>
      <w:bCs/>
      <w:sz w:val="20"/>
      <w:szCs w:val="20"/>
      <w:lang w:eastAsia="en-US"/>
    </w:rPr>
  </w:style>
  <w:style w:type="character" w:styleId="af4">
    <w:name w:val="page number"/>
    <w:basedOn w:val="a0"/>
    <w:uiPriority w:val="99"/>
    <w:semiHidden/>
    <w:unhideWhenUsed/>
    <w:rsid w:val="00F711FA"/>
  </w:style>
  <w:style w:type="paragraph" w:styleId="af5">
    <w:name w:val="Revision"/>
    <w:hidden/>
    <w:uiPriority w:val="99"/>
    <w:semiHidden/>
    <w:rsid w:val="00F711FA"/>
    <w:pPr>
      <w:spacing w:after="0" w:line="240" w:lineRule="auto"/>
    </w:pPr>
    <w:rPr>
      <w:rFonts w:asciiTheme="majorBidi" w:hAnsiTheme="majorBidi" w:cstheme="majorBidi"/>
      <w:sz w:val="24"/>
      <w:szCs w:val="24"/>
      <w:lang w:eastAsia="en-US"/>
    </w:rPr>
  </w:style>
  <w:style w:type="character" w:customStyle="1" w:styleId="apple-converted-space">
    <w:name w:val="apple-converted-space"/>
    <w:basedOn w:val="a0"/>
    <w:rsid w:val="00F711FA"/>
  </w:style>
  <w:style w:type="character" w:customStyle="1" w:styleId="highlight">
    <w:name w:val="highlight"/>
    <w:basedOn w:val="a0"/>
    <w:rsid w:val="00F711FA"/>
  </w:style>
  <w:style w:type="paragraph" w:customStyle="1" w:styleId="11">
    <w:name w:val="正文1"/>
    <w:uiPriority w:val="99"/>
    <w:rsid w:val="00F711FA"/>
    <w:pPr>
      <w:spacing w:after="0" w:line="276" w:lineRule="auto"/>
    </w:pPr>
    <w:rPr>
      <w:rFonts w:ascii="Arial" w:hAnsi="Arial" w:cs="Arial"/>
      <w:color w:val="000000"/>
      <w:szCs w:val="20"/>
      <w:lang w:val="pl-PL" w:eastAsia="pl-P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D0973"/>
    <w:pPr>
      <w:snapToGrid w:val="0"/>
      <w:spacing w:line="360" w:lineRule="auto"/>
      <w:jc w:val="both"/>
    </w:pPr>
    <w:rPr>
      <w:rFonts w:ascii="Book Antiqua" w:hAnsi="Book Antiqua"/>
      <w:sz w:val="24"/>
      <w:szCs w:val="24"/>
    </w:rPr>
  </w:style>
  <w:style w:type="paragraph" w:styleId="1">
    <w:name w:val="heading 1"/>
    <w:basedOn w:val="a"/>
    <w:next w:val="a"/>
    <w:link w:val="1Char"/>
    <w:uiPriority w:val="9"/>
    <w:qFormat/>
    <w:rsid w:val="00A53F12"/>
    <w:pPr>
      <w:keepNext/>
      <w:keepLines/>
      <w:numPr>
        <w:numId w:val="9"/>
      </w:numPr>
      <w:spacing w:before="480" w:after="0" w:line="276" w:lineRule="auto"/>
      <w:outlineLvl w:val="0"/>
    </w:pPr>
    <w:rPr>
      <w:rFonts w:eastAsiaTheme="majorEastAsia" w:cstheme="majorBidi"/>
      <w:b/>
      <w:bCs/>
      <w:color w:val="000000" w:themeColor="text1"/>
      <w:sz w:val="28"/>
      <w:szCs w:val="28"/>
    </w:rPr>
  </w:style>
  <w:style w:type="paragraph" w:styleId="2">
    <w:name w:val="heading 2"/>
    <w:basedOn w:val="a"/>
    <w:next w:val="a"/>
    <w:link w:val="2Char"/>
    <w:uiPriority w:val="9"/>
    <w:unhideWhenUsed/>
    <w:qFormat/>
    <w:rsid w:val="00A53F12"/>
    <w:pPr>
      <w:keepNext/>
      <w:keepLines/>
      <w:numPr>
        <w:ilvl w:val="1"/>
        <w:numId w:val="9"/>
      </w:numPr>
      <w:spacing w:before="200" w:after="0" w:line="276" w:lineRule="auto"/>
      <w:outlineLvl w:val="1"/>
    </w:pPr>
    <w:rPr>
      <w:rFonts w:eastAsiaTheme="majorEastAsia" w:cstheme="majorBidi"/>
      <w:b/>
      <w:bCs/>
      <w:i/>
      <w:color w:val="000000" w:themeColor="text1"/>
      <w:szCs w:val="26"/>
    </w:rPr>
  </w:style>
  <w:style w:type="paragraph" w:styleId="3">
    <w:name w:val="heading 3"/>
    <w:basedOn w:val="a"/>
    <w:next w:val="a"/>
    <w:link w:val="3Char"/>
    <w:uiPriority w:val="9"/>
    <w:unhideWhenUsed/>
    <w:qFormat/>
    <w:rsid w:val="00A53F12"/>
    <w:pPr>
      <w:keepNext/>
      <w:keepLines/>
      <w:numPr>
        <w:ilvl w:val="2"/>
        <w:numId w:val="9"/>
      </w:numPr>
      <w:spacing w:before="200" w:after="0" w:line="276" w:lineRule="auto"/>
      <w:outlineLvl w:val="2"/>
    </w:pPr>
    <w:rPr>
      <w:rFonts w:eastAsiaTheme="majorEastAsia" w:cstheme="majorBidi"/>
      <w:b/>
      <w:bCs/>
      <w:i/>
      <w:color w:val="000000" w:themeColor="text1"/>
    </w:rPr>
  </w:style>
  <w:style w:type="paragraph" w:styleId="4">
    <w:name w:val="heading 4"/>
    <w:basedOn w:val="a"/>
    <w:next w:val="a"/>
    <w:link w:val="4Char"/>
    <w:autoRedefine/>
    <w:uiPriority w:val="9"/>
    <w:unhideWhenUsed/>
    <w:qFormat/>
    <w:rsid w:val="00A53F12"/>
    <w:pPr>
      <w:keepNext/>
      <w:keepLines/>
      <w:numPr>
        <w:ilvl w:val="3"/>
        <w:numId w:val="9"/>
      </w:numPr>
      <w:spacing w:before="200" w:after="0" w:line="276" w:lineRule="auto"/>
      <w:outlineLvl w:val="3"/>
    </w:pPr>
    <w:rPr>
      <w:rFonts w:asciiTheme="majorHAnsi" w:eastAsiaTheme="majorEastAsia" w:hAnsiTheme="majorHAnsi" w:cstheme="majorBidi"/>
      <w:b/>
      <w:bCs/>
      <w:i/>
      <w:iCs/>
      <w:color w:val="86A795" w:themeColor="text2" w:themeTint="99"/>
    </w:rPr>
  </w:style>
  <w:style w:type="paragraph" w:styleId="5">
    <w:name w:val="heading 5"/>
    <w:basedOn w:val="a"/>
    <w:next w:val="a"/>
    <w:link w:val="5Char"/>
    <w:uiPriority w:val="9"/>
    <w:unhideWhenUsed/>
    <w:qFormat/>
    <w:rsid w:val="00A53F12"/>
    <w:pPr>
      <w:keepNext/>
      <w:keepLines/>
      <w:numPr>
        <w:ilvl w:val="4"/>
        <w:numId w:val="9"/>
      </w:numPr>
      <w:spacing w:before="200" w:after="0" w:line="276" w:lineRule="auto"/>
      <w:outlineLvl w:val="4"/>
    </w:pPr>
    <w:rPr>
      <w:rFonts w:asciiTheme="majorHAnsi" w:eastAsiaTheme="majorEastAsia" w:hAnsiTheme="majorHAnsi" w:cstheme="majorBidi"/>
      <w:color w:val="294E1C" w:themeColor="accent1" w:themeShade="7F"/>
    </w:rPr>
  </w:style>
  <w:style w:type="paragraph" w:styleId="6">
    <w:name w:val="heading 6"/>
    <w:basedOn w:val="a"/>
    <w:next w:val="a"/>
    <w:link w:val="6Char"/>
    <w:uiPriority w:val="9"/>
    <w:unhideWhenUsed/>
    <w:qFormat/>
    <w:rsid w:val="00A53F12"/>
    <w:pPr>
      <w:keepNext/>
      <w:keepLines/>
      <w:numPr>
        <w:ilvl w:val="5"/>
        <w:numId w:val="9"/>
      </w:numPr>
      <w:spacing w:before="200" w:after="0" w:line="276" w:lineRule="auto"/>
      <w:outlineLvl w:val="5"/>
    </w:pPr>
    <w:rPr>
      <w:rFonts w:asciiTheme="majorHAnsi" w:eastAsiaTheme="majorEastAsia" w:hAnsiTheme="majorHAnsi" w:cstheme="majorBidi"/>
      <w:i/>
      <w:iCs/>
      <w:color w:val="294E1C" w:themeColor="accent1" w:themeShade="7F"/>
    </w:rPr>
  </w:style>
  <w:style w:type="paragraph" w:styleId="7">
    <w:name w:val="heading 7"/>
    <w:basedOn w:val="a"/>
    <w:next w:val="a"/>
    <w:link w:val="7Char"/>
    <w:uiPriority w:val="9"/>
    <w:semiHidden/>
    <w:unhideWhenUsed/>
    <w:qFormat/>
    <w:rsid w:val="00A53F12"/>
    <w:pPr>
      <w:keepNext/>
      <w:keepLines/>
      <w:numPr>
        <w:ilvl w:val="6"/>
        <w:numId w:val="9"/>
      </w:numPr>
      <w:spacing w:before="200" w:after="0" w:line="276" w:lineRule="auto"/>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Char"/>
    <w:uiPriority w:val="9"/>
    <w:semiHidden/>
    <w:unhideWhenUsed/>
    <w:qFormat/>
    <w:rsid w:val="00A53F12"/>
    <w:pPr>
      <w:keepNext/>
      <w:keepLines/>
      <w:numPr>
        <w:ilvl w:val="7"/>
        <w:numId w:val="9"/>
      </w:numPr>
      <w:spacing w:before="200" w:after="0" w:line="276" w:lineRule="auto"/>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Char"/>
    <w:uiPriority w:val="9"/>
    <w:semiHidden/>
    <w:unhideWhenUsed/>
    <w:qFormat/>
    <w:rsid w:val="00A53F12"/>
    <w:pPr>
      <w:keepNext/>
      <w:keepLines/>
      <w:numPr>
        <w:ilvl w:val="8"/>
        <w:numId w:val="1"/>
      </w:numPr>
      <w:spacing w:before="200" w:after="0" w:line="276" w:lineRule="auto"/>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A53F12"/>
    <w:rPr>
      <w:rFonts w:ascii="Times New Roman" w:eastAsiaTheme="majorEastAsia" w:hAnsi="Times New Roman" w:cstheme="majorBidi"/>
      <w:b/>
      <w:bCs/>
      <w:color w:val="000000" w:themeColor="text1"/>
      <w:sz w:val="28"/>
      <w:szCs w:val="28"/>
    </w:rPr>
  </w:style>
  <w:style w:type="character" w:customStyle="1" w:styleId="2Char">
    <w:name w:val="标题 2 Char"/>
    <w:basedOn w:val="a0"/>
    <w:link w:val="2"/>
    <w:uiPriority w:val="9"/>
    <w:rsid w:val="00A53F12"/>
    <w:rPr>
      <w:rFonts w:ascii="Times New Roman" w:eastAsiaTheme="majorEastAsia" w:hAnsi="Times New Roman" w:cstheme="majorBidi"/>
      <w:b/>
      <w:bCs/>
      <w:i/>
      <w:color w:val="000000" w:themeColor="text1"/>
      <w:sz w:val="24"/>
      <w:szCs w:val="26"/>
    </w:rPr>
  </w:style>
  <w:style w:type="character" w:customStyle="1" w:styleId="3Char">
    <w:name w:val="标题 3 Char"/>
    <w:basedOn w:val="a0"/>
    <w:link w:val="3"/>
    <w:uiPriority w:val="9"/>
    <w:rsid w:val="00A53F12"/>
    <w:rPr>
      <w:rFonts w:ascii="Times New Roman" w:eastAsiaTheme="majorEastAsia" w:hAnsi="Times New Roman" w:cstheme="majorBidi"/>
      <w:b/>
      <w:bCs/>
      <w:i/>
      <w:color w:val="000000" w:themeColor="text1"/>
      <w:sz w:val="24"/>
    </w:rPr>
  </w:style>
  <w:style w:type="character" w:customStyle="1" w:styleId="4Char">
    <w:name w:val="标题 4 Char"/>
    <w:basedOn w:val="a0"/>
    <w:link w:val="4"/>
    <w:uiPriority w:val="9"/>
    <w:rsid w:val="00A53F12"/>
    <w:rPr>
      <w:rFonts w:asciiTheme="majorHAnsi" w:eastAsiaTheme="majorEastAsia" w:hAnsiTheme="majorHAnsi" w:cstheme="majorBidi"/>
      <w:b/>
      <w:bCs/>
      <w:i/>
      <w:iCs/>
      <w:color w:val="86A795" w:themeColor="text2" w:themeTint="99"/>
    </w:rPr>
  </w:style>
  <w:style w:type="character" w:customStyle="1" w:styleId="5Char">
    <w:name w:val="标题 5 Char"/>
    <w:basedOn w:val="a0"/>
    <w:link w:val="5"/>
    <w:uiPriority w:val="9"/>
    <w:rsid w:val="00A53F12"/>
    <w:rPr>
      <w:rFonts w:asciiTheme="majorHAnsi" w:eastAsiaTheme="majorEastAsia" w:hAnsiTheme="majorHAnsi" w:cstheme="majorBidi"/>
      <w:color w:val="294E1C" w:themeColor="accent1" w:themeShade="7F"/>
    </w:rPr>
  </w:style>
  <w:style w:type="character" w:customStyle="1" w:styleId="6Char">
    <w:name w:val="标题 6 Char"/>
    <w:basedOn w:val="a0"/>
    <w:link w:val="6"/>
    <w:uiPriority w:val="9"/>
    <w:rsid w:val="00A53F12"/>
    <w:rPr>
      <w:rFonts w:asciiTheme="majorHAnsi" w:eastAsiaTheme="majorEastAsia" w:hAnsiTheme="majorHAnsi" w:cstheme="majorBidi"/>
      <w:i/>
      <w:iCs/>
      <w:color w:val="294E1C" w:themeColor="accent1" w:themeShade="7F"/>
    </w:rPr>
  </w:style>
  <w:style w:type="character" w:customStyle="1" w:styleId="7Char">
    <w:name w:val="标题 7 Char"/>
    <w:basedOn w:val="a0"/>
    <w:link w:val="7"/>
    <w:uiPriority w:val="9"/>
    <w:semiHidden/>
    <w:rsid w:val="00A53F12"/>
    <w:rPr>
      <w:rFonts w:asciiTheme="majorHAnsi" w:eastAsiaTheme="majorEastAsia" w:hAnsiTheme="majorHAnsi" w:cstheme="majorBidi"/>
      <w:i/>
      <w:iCs/>
      <w:color w:val="404040" w:themeColor="text1" w:themeTint="BF"/>
    </w:rPr>
  </w:style>
  <w:style w:type="character" w:customStyle="1" w:styleId="8Char">
    <w:name w:val="标题 8 Char"/>
    <w:basedOn w:val="a0"/>
    <w:link w:val="8"/>
    <w:uiPriority w:val="9"/>
    <w:semiHidden/>
    <w:rsid w:val="00A53F12"/>
    <w:rPr>
      <w:rFonts w:asciiTheme="majorHAnsi" w:eastAsiaTheme="majorEastAsia" w:hAnsiTheme="majorHAnsi" w:cstheme="majorBidi"/>
      <w:color w:val="404040" w:themeColor="text1" w:themeTint="BF"/>
      <w:sz w:val="20"/>
      <w:szCs w:val="20"/>
    </w:rPr>
  </w:style>
  <w:style w:type="character" w:customStyle="1" w:styleId="9Char">
    <w:name w:val="标题 9 Char"/>
    <w:basedOn w:val="a0"/>
    <w:link w:val="9"/>
    <w:uiPriority w:val="9"/>
    <w:semiHidden/>
    <w:rsid w:val="00A53F12"/>
    <w:rPr>
      <w:rFonts w:asciiTheme="majorHAnsi" w:eastAsiaTheme="majorEastAsia" w:hAnsiTheme="majorHAnsi" w:cstheme="majorBidi"/>
      <w:i/>
      <w:iCs/>
      <w:color w:val="404040" w:themeColor="text1" w:themeTint="BF"/>
      <w:sz w:val="20"/>
      <w:szCs w:val="20"/>
    </w:rPr>
  </w:style>
  <w:style w:type="paragraph" w:styleId="a3">
    <w:name w:val="caption"/>
    <w:basedOn w:val="a"/>
    <w:next w:val="a"/>
    <w:uiPriority w:val="35"/>
    <w:qFormat/>
    <w:rsid w:val="00A53F12"/>
    <w:pPr>
      <w:spacing w:after="0" w:line="240" w:lineRule="auto"/>
    </w:pPr>
    <w:rPr>
      <w:rFonts w:eastAsia="Times New Roman" w:cs="Times New Roman"/>
      <w:b/>
      <w:bCs/>
      <w:sz w:val="18"/>
      <w:szCs w:val="20"/>
      <w:lang w:eastAsia="nb-NO"/>
    </w:rPr>
  </w:style>
  <w:style w:type="paragraph" w:styleId="a4">
    <w:name w:val="Title"/>
    <w:basedOn w:val="a"/>
    <w:next w:val="a"/>
    <w:link w:val="Char"/>
    <w:uiPriority w:val="10"/>
    <w:qFormat/>
    <w:rsid w:val="00A53F12"/>
    <w:pPr>
      <w:pBdr>
        <w:bottom w:val="single" w:sz="8" w:space="4" w:color="549E39" w:themeColor="accent1"/>
      </w:pBdr>
      <w:spacing w:after="300" w:line="240" w:lineRule="auto"/>
      <w:contextualSpacing/>
    </w:pPr>
    <w:rPr>
      <w:rFonts w:asciiTheme="majorHAnsi" w:eastAsiaTheme="majorEastAsia" w:hAnsiTheme="majorHAnsi" w:cstheme="majorBidi"/>
      <w:color w:val="33473C" w:themeColor="text2" w:themeShade="BF"/>
      <w:spacing w:val="5"/>
      <w:kern w:val="28"/>
      <w:sz w:val="52"/>
      <w:szCs w:val="52"/>
    </w:rPr>
  </w:style>
  <w:style w:type="character" w:customStyle="1" w:styleId="Char">
    <w:name w:val="标题 Char"/>
    <w:basedOn w:val="a0"/>
    <w:link w:val="a4"/>
    <w:uiPriority w:val="10"/>
    <w:rsid w:val="00A53F12"/>
    <w:rPr>
      <w:rFonts w:asciiTheme="majorHAnsi" w:eastAsiaTheme="majorEastAsia" w:hAnsiTheme="majorHAnsi" w:cstheme="majorBidi"/>
      <w:color w:val="33473C" w:themeColor="text2" w:themeShade="BF"/>
      <w:spacing w:val="5"/>
      <w:kern w:val="28"/>
      <w:sz w:val="52"/>
      <w:szCs w:val="52"/>
    </w:rPr>
  </w:style>
  <w:style w:type="character" w:styleId="a5">
    <w:name w:val="Strong"/>
    <w:basedOn w:val="a0"/>
    <w:uiPriority w:val="22"/>
    <w:qFormat/>
    <w:rsid w:val="00A53F12"/>
    <w:rPr>
      <w:b/>
      <w:bCs/>
    </w:rPr>
  </w:style>
  <w:style w:type="character" w:styleId="a6">
    <w:name w:val="Emphasis"/>
    <w:basedOn w:val="a0"/>
    <w:uiPriority w:val="20"/>
    <w:qFormat/>
    <w:rsid w:val="00A53F12"/>
    <w:rPr>
      <w:i/>
      <w:iCs/>
    </w:rPr>
  </w:style>
  <w:style w:type="paragraph" w:styleId="a7">
    <w:name w:val="No Spacing"/>
    <w:link w:val="Char0"/>
    <w:uiPriority w:val="1"/>
    <w:qFormat/>
    <w:rsid w:val="00A53F12"/>
    <w:pPr>
      <w:spacing w:after="0" w:line="240" w:lineRule="auto"/>
    </w:pPr>
    <w:rPr>
      <w:rFonts w:eastAsiaTheme="minorEastAsia"/>
    </w:rPr>
  </w:style>
  <w:style w:type="character" w:customStyle="1" w:styleId="Char0">
    <w:name w:val="无间隔 Char"/>
    <w:basedOn w:val="a0"/>
    <w:link w:val="a7"/>
    <w:uiPriority w:val="1"/>
    <w:rsid w:val="00A53F12"/>
    <w:rPr>
      <w:rFonts w:eastAsiaTheme="minorEastAsia"/>
    </w:rPr>
  </w:style>
  <w:style w:type="paragraph" w:styleId="a8">
    <w:name w:val="List Paragraph"/>
    <w:basedOn w:val="a"/>
    <w:uiPriority w:val="34"/>
    <w:qFormat/>
    <w:rsid w:val="00A53F12"/>
    <w:pPr>
      <w:spacing w:after="200" w:line="276" w:lineRule="auto"/>
      <w:ind w:left="720"/>
      <w:contextualSpacing/>
    </w:pPr>
    <w:rPr>
      <w:rFonts w:asciiTheme="majorHAnsi" w:hAnsiTheme="majorHAnsi"/>
    </w:rPr>
  </w:style>
  <w:style w:type="paragraph" w:styleId="TOC">
    <w:name w:val="TOC Heading"/>
    <w:basedOn w:val="1"/>
    <w:next w:val="a"/>
    <w:uiPriority w:val="39"/>
    <w:unhideWhenUsed/>
    <w:qFormat/>
    <w:rsid w:val="00A53F12"/>
    <w:pPr>
      <w:numPr>
        <w:numId w:val="0"/>
      </w:numPr>
      <w:outlineLvl w:val="9"/>
    </w:pPr>
    <w:rPr>
      <w:rFonts w:asciiTheme="majorHAnsi" w:hAnsiTheme="majorHAnsi"/>
      <w:color w:val="3E762A" w:themeColor="accent1" w:themeShade="BF"/>
    </w:rPr>
  </w:style>
  <w:style w:type="paragraph" w:styleId="a9">
    <w:name w:val="Subtitle"/>
    <w:basedOn w:val="a"/>
    <w:next w:val="a"/>
    <w:link w:val="Char1"/>
    <w:uiPriority w:val="11"/>
    <w:qFormat/>
    <w:rsid w:val="00F711FA"/>
    <w:pPr>
      <w:spacing w:after="0" w:line="240" w:lineRule="auto"/>
    </w:pPr>
    <w:rPr>
      <w:rFonts w:eastAsia="Times New Roman" w:cs="Times New Roman"/>
      <w:b/>
      <w:bCs/>
      <w:lang w:eastAsia="en-US"/>
    </w:rPr>
  </w:style>
  <w:style w:type="character" w:customStyle="1" w:styleId="Char1">
    <w:name w:val="副标题 Char"/>
    <w:basedOn w:val="a0"/>
    <w:link w:val="a9"/>
    <w:uiPriority w:val="11"/>
    <w:rsid w:val="00F711FA"/>
    <w:rPr>
      <w:rFonts w:ascii="Times New Roman" w:eastAsia="Times New Roman" w:hAnsi="Times New Roman" w:cs="Times New Roman"/>
      <w:b/>
      <w:bCs/>
      <w:sz w:val="24"/>
      <w:szCs w:val="24"/>
      <w:lang w:eastAsia="en-US"/>
    </w:rPr>
  </w:style>
  <w:style w:type="paragraph" w:styleId="10">
    <w:name w:val="toc 1"/>
    <w:basedOn w:val="a"/>
    <w:next w:val="a"/>
    <w:autoRedefine/>
    <w:uiPriority w:val="39"/>
    <w:unhideWhenUsed/>
    <w:rsid w:val="00F711FA"/>
    <w:pPr>
      <w:bidi/>
      <w:spacing w:before="120" w:after="120" w:line="240" w:lineRule="auto"/>
      <w:jc w:val="right"/>
    </w:pPr>
    <w:rPr>
      <w:rFonts w:eastAsia="Times New Roman" w:cs="Times New Roman"/>
      <w:b/>
      <w:bCs/>
      <w:caps/>
      <w:sz w:val="20"/>
      <w:lang w:eastAsia="en-US"/>
    </w:rPr>
  </w:style>
  <w:style w:type="character" w:styleId="aa">
    <w:name w:val="Hyperlink"/>
    <w:basedOn w:val="a0"/>
    <w:uiPriority w:val="99"/>
    <w:unhideWhenUsed/>
    <w:rsid w:val="00F711FA"/>
    <w:rPr>
      <w:color w:val="6B9F25" w:themeColor="hyperlink"/>
      <w:u w:val="single"/>
    </w:rPr>
  </w:style>
  <w:style w:type="character" w:customStyle="1" w:styleId="UnresolvedMention1">
    <w:name w:val="Unresolved Mention1"/>
    <w:basedOn w:val="a0"/>
    <w:uiPriority w:val="99"/>
    <w:semiHidden/>
    <w:unhideWhenUsed/>
    <w:rsid w:val="00F711FA"/>
    <w:rPr>
      <w:color w:val="808080"/>
      <w:shd w:val="clear" w:color="auto" w:fill="E6E6E6"/>
    </w:rPr>
  </w:style>
  <w:style w:type="paragraph" w:customStyle="1" w:styleId="EndNoteBibliographyTitle">
    <w:name w:val="EndNote Bibliography Title"/>
    <w:basedOn w:val="a"/>
    <w:link w:val="EndNoteBibliographyTitleChar"/>
    <w:rsid w:val="00F711FA"/>
    <w:pPr>
      <w:spacing w:after="0" w:line="240" w:lineRule="auto"/>
      <w:jc w:val="center"/>
    </w:pPr>
    <w:rPr>
      <w:rFonts w:eastAsia="Times New Roman" w:cs="Times New Roman"/>
      <w:noProof/>
      <w:lang w:eastAsia="en-US"/>
    </w:rPr>
  </w:style>
  <w:style w:type="character" w:customStyle="1" w:styleId="EndNoteBibliographyTitleChar">
    <w:name w:val="EndNote Bibliography Title Char"/>
    <w:basedOn w:val="a0"/>
    <w:link w:val="EndNoteBibliographyTitle"/>
    <w:rsid w:val="00F711FA"/>
    <w:rPr>
      <w:rFonts w:ascii="Times New Roman" w:eastAsia="Times New Roman" w:hAnsi="Times New Roman" w:cs="Times New Roman"/>
      <w:noProof/>
      <w:sz w:val="24"/>
      <w:szCs w:val="24"/>
      <w:lang w:eastAsia="en-US"/>
    </w:rPr>
  </w:style>
  <w:style w:type="paragraph" w:customStyle="1" w:styleId="EndNoteBibliography">
    <w:name w:val="EndNote Bibliography"/>
    <w:basedOn w:val="a"/>
    <w:link w:val="EndNoteBibliographyChar"/>
    <w:rsid w:val="00F711FA"/>
    <w:pPr>
      <w:spacing w:after="0" w:line="240" w:lineRule="auto"/>
    </w:pPr>
    <w:rPr>
      <w:rFonts w:eastAsia="Times New Roman" w:cs="Times New Roman"/>
      <w:noProof/>
      <w:lang w:eastAsia="en-US"/>
    </w:rPr>
  </w:style>
  <w:style w:type="character" w:customStyle="1" w:styleId="EndNoteBibliographyChar">
    <w:name w:val="EndNote Bibliography Char"/>
    <w:basedOn w:val="a0"/>
    <w:link w:val="EndNoteBibliography"/>
    <w:rsid w:val="00F711FA"/>
    <w:rPr>
      <w:rFonts w:ascii="Times New Roman" w:eastAsia="Times New Roman" w:hAnsi="Times New Roman" w:cs="Times New Roman"/>
      <w:noProof/>
      <w:sz w:val="24"/>
      <w:szCs w:val="24"/>
      <w:lang w:eastAsia="en-US"/>
    </w:rPr>
  </w:style>
  <w:style w:type="character" w:styleId="ab">
    <w:name w:val="Subtle Emphasis"/>
    <w:basedOn w:val="a0"/>
    <w:uiPriority w:val="19"/>
    <w:qFormat/>
    <w:rsid w:val="00F711FA"/>
    <w:rPr>
      <w:i/>
      <w:iCs/>
      <w:color w:val="404040" w:themeColor="text1" w:themeTint="BF"/>
    </w:rPr>
  </w:style>
  <w:style w:type="table" w:styleId="ac">
    <w:name w:val="Table Grid"/>
    <w:basedOn w:val="a1"/>
    <w:uiPriority w:val="39"/>
    <w:rsid w:val="00F711FA"/>
    <w:pPr>
      <w:spacing w:after="0" w:line="240" w:lineRule="auto"/>
    </w:pPr>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elowTable">
    <w:name w:val="Below Table"/>
    <w:basedOn w:val="a"/>
    <w:link w:val="BelowTableChar"/>
    <w:qFormat/>
    <w:rsid w:val="00F711FA"/>
    <w:pPr>
      <w:spacing w:after="0" w:line="240" w:lineRule="auto"/>
    </w:pPr>
    <w:rPr>
      <w:rFonts w:eastAsia="Times New Roman" w:cs="Times New Roman"/>
      <w:i/>
      <w:iCs/>
      <w:sz w:val="20"/>
      <w:szCs w:val="20"/>
      <w:lang w:eastAsia="en-US"/>
    </w:rPr>
  </w:style>
  <w:style w:type="character" w:customStyle="1" w:styleId="BelowTableChar">
    <w:name w:val="Below Table Char"/>
    <w:basedOn w:val="a0"/>
    <w:link w:val="BelowTable"/>
    <w:rsid w:val="00F711FA"/>
    <w:rPr>
      <w:rFonts w:ascii="Times New Roman" w:eastAsia="Times New Roman" w:hAnsi="Times New Roman" w:cs="Times New Roman"/>
      <w:i/>
      <w:iCs/>
      <w:sz w:val="20"/>
      <w:szCs w:val="20"/>
      <w:lang w:eastAsia="en-US"/>
    </w:rPr>
  </w:style>
  <w:style w:type="character" w:styleId="ad">
    <w:name w:val="FollowedHyperlink"/>
    <w:basedOn w:val="a0"/>
    <w:uiPriority w:val="99"/>
    <w:semiHidden/>
    <w:unhideWhenUsed/>
    <w:rsid w:val="00F711FA"/>
    <w:rPr>
      <w:color w:val="BA6906" w:themeColor="followedHyperlink"/>
      <w:u w:val="single"/>
    </w:rPr>
  </w:style>
  <w:style w:type="paragraph" w:styleId="ae">
    <w:name w:val="header"/>
    <w:basedOn w:val="a"/>
    <w:link w:val="Char2"/>
    <w:uiPriority w:val="99"/>
    <w:unhideWhenUsed/>
    <w:rsid w:val="00F711FA"/>
    <w:pPr>
      <w:tabs>
        <w:tab w:val="center" w:pos="4320"/>
        <w:tab w:val="right" w:pos="8640"/>
      </w:tabs>
      <w:spacing w:after="0" w:line="240" w:lineRule="auto"/>
    </w:pPr>
    <w:rPr>
      <w:rFonts w:eastAsia="Times New Roman" w:cs="Times New Roman"/>
      <w:lang w:eastAsia="en-US"/>
    </w:rPr>
  </w:style>
  <w:style w:type="character" w:customStyle="1" w:styleId="Char2">
    <w:name w:val="页眉 Char"/>
    <w:basedOn w:val="a0"/>
    <w:link w:val="ae"/>
    <w:uiPriority w:val="99"/>
    <w:rsid w:val="00F711FA"/>
    <w:rPr>
      <w:rFonts w:ascii="Times New Roman" w:eastAsia="Times New Roman" w:hAnsi="Times New Roman" w:cs="Times New Roman"/>
      <w:sz w:val="24"/>
      <w:szCs w:val="24"/>
      <w:lang w:eastAsia="en-US"/>
    </w:rPr>
  </w:style>
  <w:style w:type="paragraph" w:styleId="af">
    <w:name w:val="footer"/>
    <w:basedOn w:val="a"/>
    <w:link w:val="Char3"/>
    <w:uiPriority w:val="99"/>
    <w:unhideWhenUsed/>
    <w:rsid w:val="00F711FA"/>
    <w:pPr>
      <w:tabs>
        <w:tab w:val="center" w:pos="4320"/>
        <w:tab w:val="right" w:pos="8640"/>
      </w:tabs>
      <w:spacing w:after="0" w:line="240" w:lineRule="auto"/>
    </w:pPr>
    <w:rPr>
      <w:rFonts w:eastAsia="Times New Roman" w:cs="Times New Roman"/>
      <w:lang w:eastAsia="en-US"/>
    </w:rPr>
  </w:style>
  <w:style w:type="character" w:customStyle="1" w:styleId="Char3">
    <w:name w:val="页脚 Char"/>
    <w:basedOn w:val="a0"/>
    <w:link w:val="af"/>
    <w:uiPriority w:val="99"/>
    <w:rsid w:val="00F711FA"/>
    <w:rPr>
      <w:rFonts w:ascii="Times New Roman" w:eastAsia="Times New Roman" w:hAnsi="Times New Roman" w:cs="Times New Roman"/>
      <w:sz w:val="24"/>
      <w:szCs w:val="24"/>
      <w:lang w:eastAsia="en-US"/>
    </w:rPr>
  </w:style>
  <w:style w:type="character" w:styleId="af0">
    <w:name w:val="annotation reference"/>
    <w:basedOn w:val="a0"/>
    <w:uiPriority w:val="99"/>
    <w:unhideWhenUsed/>
    <w:rsid w:val="00F711FA"/>
    <w:rPr>
      <w:sz w:val="16"/>
      <w:szCs w:val="16"/>
    </w:rPr>
  </w:style>
  <w:style w:type="paragraph" w:styleId="af1">
    <w:name w:val="annotation text"/>
    <w:basedOn w:val="a"/>
    <w:link w:val="Char4"/>
    <w:uiPriority w:val="99"/>
    <w:unhideWhenUsed/>
    <w:qFormat/>
    <w:rsid w:val="00F711FA"/>
    <w:pPr>
      <w:spacing w:after="0" w:line="240" w:lineRule="auto"/>
    </w:pPr>
    <w:rPr>
      <w:rFonts w:asciiTheme="minorHAnsi" w:eastAsia="Times New Roman" w:hAnsiTheme="minorHAnsi"/>
      <w:sz w:val="20"/>
      <w:szCs w:val="20"/>
      <w:lang w:eastAsia="en-US"/>
    </w:rPr>
  </w:style>
  <w:style w:type="character" w:customStyle="1" w:styleId="Char4">
    <w:name w:val="批注文字 Char"/>
    <w:basedOn w:val="a0"/>
    <w:link w:val="af1"/>
    <w:uiPriority w:val="99"/>
    <w:qFormat/>
    <w:rsid w:val="00F711FA"/>
    <w:rPr>
      <w:rFonts w:eastAsia="Times New Roman"/>
      <w:sz w:val="20"/>
      <w:szCs w:val="20"/>
      <w:lang w:eastAsia="en-US"/>
    </w:rPr>
  </w:style>
  <w:style w:type="paragraph" w:customStyle="1" w:styleId="CorpoA">
    <w:name w:val="Corpo A"/>
    <w:rsid w:val="00F711FA"/>
    <w:pPr>
      <w:pBdr>
        <w:top w:val="nil"/>
        <w:left w:val="nil"/>
        <w:bottom w:val="nil"/>
        <w:right w:val="nil"/>
        <w:between w:val="nil"/>
        <w:bar w:val="nil"/>
      </w:pBdr>
      <w:ind w:firstLine="709"/>
      <w:jc w:val="both"/>
    </w:pPr>
    <w:rPr>
      <w:rFonts w:ascii="Calibri" w:eastAsia="Arial Unicode MS" w:hAnsi="Calibri" w:cs="Arial Unicode MS"/>
      <w:color w:val="000000"/>
      <w:u w:color="000000"/>
      <w:bdr w:val="nil"/>
      <w:lang w:val="de-DE" w:eastAsia="pt-BR"/>
    </w:rPr>
  </w:style>
  <w:style w:type="paragraph" w:styleId="af2">
    <w:name w:val="Balloon Text"/>
    <w:basedOn w:val="a"/>
    <w:link w:val="Char5"/>
    <w:uiPriority w:val="99"/>
    <w:semiHidden/>
    <w:unhideWhenUsed/>
    <w:rsid w:val="00F711FA"/>
    <w:pPr>
      <w:spacing w:after="0" w:line="240" w:lineRule="auto"/>
    </w:pPr>
    <w:rPr>
      <w:rFonts w:eastAsia="Times New Roman" w:cs="Times New Roman"/>
      <w:sz w:val="18"/>
      <w:szCs w:val="18"/>
      <w:lang w:eastAsia="en-US"/>
    </w:rPr>
  </w:style>
  <w:style w:type="character" w:customStyle="1" w:styleId="Char5">
    <w:name w:val="批注框文本 Char"/>
    <w:basedOn w:val="a0"/>
    <w:link w:val="af2"/>
    <w:uiPriority w:val="99"/>
    <w:semiHidden/>
    <w:rsid w:val="00F711FA"/>
    <w:rPr>
      <w:rFonts w:ascii="Times New Roman" w:eastAsia="Times New Roman" w:hAnsi="Times New Roman" w:cs="Times New Roman"/>
      <w:sz w:val="18"/>
      <w:szCs w:val="18"/>
      <w:lang w:eastAsia="en-US"/>
    </w:rPr>
  </w:style>
  <w:style w:type="paragraph" w:customStyle="1" w:styleId="Default">
    <w:name w:val="Default"/>
    <w:link w:val="Default0"/>
    <w:rsid w:val="00F711FA"/>
    <w:pPr>
      <w:widowControl w:val="0"/>
      <w:autoSpaceDE w:val="0"/>
      <w:autoSpaceDN w:val="0"/>
      <w:adjustRightInd w:val="0"/>
      <w:spacing w:after="0" w:line="240" w:lineRule="auto"/>
    </w:pPr>
    <w:rPr>
      <w:rFonts w:ascii="Book Antiqua" w:eastAsia="PMingLiU" w:hAnsi="Book Antiqua" w:cs="Book Antiqua"/>
      <w:color w:val="000000"/>
      <w:sz w:val="24"/>
      <w:szCs w:val="24"/>
      <w:lang w:eastAsia="zh-TW"/>
    </w:rPr>
  </w:style>
  <w:style w:type="character" w:customStyle="1" w:styleId="Default0">
    <w:name w:val="Default 字元"/>
    <w:link w:val="Default"/>
    <w:rsid w:val="00F711FA"/>
    <w:rPr>
      <w:rFonts w:ascii="Book Antiqua" w:eastAsia="PMingLiU" w:hAnsi="Book Antiqua" w:cs="Book Antiqua"/>
      <w:color w:val="000000"/>
      <w:sz w:val="24"/>
      <w:szCs w:val="24"/>
      <w:lang w:eastAsia="zh-TW"/>
    </w:rPr>
  </w:style>
  <w:style w:type="paragraph" w:customStyle="1" w:styleId="PadroB">
    <w:name w:val="Padrão B"/>
    <w:rsid w:val="00F711FA"/>
    <w:pPr>
      <w:pBdr>
        <w:top w:val="nil"/>
        <w:left w:val="nil"/>
        <w:bottom w:val="nil"/>
        <w:right w:val="nil"/>
        <w:between w:val="nil"/>
        <w:bar w:val="nil"/>
      </w:pBdr>
      <w:spacing w:after="0" w:line="240" w:lineRule="auto"/>
    </w:pPr>
    <w:rPr>
      <w:rFonts w:ascii="Helvetica Neue" w:eastAsia="Arial Unicode MS" w:hAnsi="Helvetica Neue" w:cs="Arial Unicode MS"/>
      <w:color w:val="000000"/>
      <w:u w:color="000000"/>
      <w:bdr w:val="nil"/>
      <w:lang w:eastAsia="pt-BR"/>
    </w:rPr>
  </w:style>
  <w:style w:type="paragraph" w:styleId="af3">
    <w:name w:val="annotation subject"/>
    <w:basedOn w:val="af1"/>
    <w:next w:val="af1"/>
    <w:link w:val="Char6"/>
    <w:uiPriority w:val="99"/>
    <w:semiHidden/>
    <w:unhideWhenUsed/>
    <w:rsid w:val="00F711FA"/>
    <w:rPr>
      <w:rFonts w:asciiTheme="majorBidi" w:hAnsiTheme="majorBidi" w:cstheme="majorBidi"/>
      <w:b/>
      <w:bCs/>
    </w:rPr>
  </w:style>
  <w:style w:type="character" w:customStyle="1" w:styleId="Char6">
    <w:name w:val="批注主题 Char"/>
    <w:basedOn w:val="Char4"/>
    <w:link w:val="af3"/>
    <w:uiPriority w:val="99"/>
    <w:semiHidden/>
    <w:rsid w:val="00F711FA"/>
    <w:rPr>
      <w:rFonts w:asciiTheme="majorBidi" w:eastAsia="Times New Roman" w:hAnsiTheme="majorBidi" w:cstheme="majorBidi"/>
      <w:b/>
      <w:bCs/>
      <w:sz w:val="20"/>
      <w:szCs w:val="20"/>
      <w:lang w:eastAsia="en-US"/>
    </w:rPr>
  </w:style>
  <w:style w:type="character" w:styleId="af4">
    <w:name w:val="page number"/>
    <w:basedOn w:val="a0"/>
    <w:uiPriority w:val="99"/>
    <w:semiHidden/>
    <w:unhideWhenUsed/>
    <w:rsid w:val="00F711FA"/>
  </w:style>
  <w:style w:type="paragraph" w:styleId="af5">
    <w:name w:val="Revision"/>
    <w:hidden/>
    <w:uiPriority w:val="99"/>
    <w:semiHidden/>
    <w:rsid w:val="00F711FA"/>
    <w:pPr>
      <w:spacing w:after="0" w:line="240" w:lineRule="auto"/>
    </w:pPr>
    <w:rPr>
      <w:rFonts w:asciiTheme="majorBidi" w:hAnsiTheme="majorBidi" w:cstheme="majorBidi"/>
      <w:sz w:val="24"/>
      <w:szCs w:val="24"/>
      <w:lang w:eastAsia="en-US"/>
    </w:rPr>
  </w:style>
  <w:style w:type="character" w:customStyle="1" w:styleId="apple-converted-space">
    <w:name w:val="apple-converted-space"/>
    <w:basedOn w:val="a0"/>
    <w:rsid w:val="00F711FA"/>
  </w:style>
  <w:style w:type="character" w:customStyle="1" w:styleId="highlight">
    <w:name w:val="highlight"/>
    <w:basedOn w:val="a0"/>
    <w:rsid w:val="00F711FA"/>
  </w:style>
  <w:style w:type="paragraph" w:customStyle="1" w:styleId="11">
    <w:name w:val="正文1"/>
    <w:uiPriority w:val="99"/>
    <w:rsid w:val="00F711FA"/>
    <w:pPr>
      <w:spacing w:after="0" w:line="276" w:lineRule="auto"/>
    </w:pPr>
    <w:rPr>
      <w:rFonts w:ascii="Arial" w:hAnsi="Arial" w:cs="Arial"/>
      <w:color w:val="000000"/>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7553016">
      <w:bodyDiv w:val="1"/>
      <w:marLeft w:val="0"/>
      <w:marRight w:val="0"/>
      <w:marTop w:val="0"/>
      <w:marBottom w:val="0"/>
      <w:divBdr>
        <w:top w:val="none" w:sz="0" w:space="0" w:color="auto"/>
        <w:left w:val="none" w:sz="0" w:space="0" w:color="auto"/>
        <w:bottom w:val="none" w:sz="0" w:space="0" w:color="auto"/>
        <w:right w:val="none" w:sz="0" w:space="0" w:color="auto"/>
      </w:divBdr>
    </w:div>
    <w:div w:id="424693053">
      <w:bodyDiv w:val="1"/>
      <w:marLeft w:val="0"/>
      <w:marRight w:val="0"/>
      <w:marTop w:val="0"/>
      <w:marBottom w:val="0"/>
      <w:divBdr>
        <w:top w:val="none" w:sz="0" w:space="0" w:color="auto"/>
        <w:left w:val="none" w:sz="0" w:space="0" w:color="auto"/>
        <w:bottom w:val="none" w:sz="0" w:space="0" w:color="auto"/>
        <w:right w:val="none" w:sz="0" w:space="0" w:color="auto"/>
      </w:divBdr>
    </w:div>
    <w:div w:id="544099023">
      <w:bodyDiv w:val="1"/>
      <w:marLeft w:val="0"/>
      <w:marRight w:val="0"/>
      <w:marTop w:val="0"/>
      <w:marBottom w:val="0"/>
      <w:divBdr>
        <w:top w:val="none" w:sz="0" w:space="0" w:color="auto"/>
        <w:left w:val="none" w:sz="0" w:space="0" w:color="auto"/>
        <w:bottom w:val="none" w:sz="0" w:space="0" w:color="auto"/>
        <w:right w:val="none" w:sz="0" w:space="0" w:color="auto"/>
      </w:divBdr>
      <w:divsChild>
        <w:div w:id="1596865634">
          <w:marLeft w:val="0"/>
          <w:marRight w:val="0"/>
          <w:marTop w:val="0"/>
          <w:marBottom w:val="0"/>
          <w:divBdr>
            <w:top w:val="none" w:sz="0" w:space="0" w:color="auto"/>
            <w:left w:val="none" w:sz="0" w:space="0" w:color="auto"/>
            <w:bottom w:val="none" w:sz="0" w:space="0" w:color="auto"/>
            <w:right w:val="none" w:sz="0" w:space="0" w:color="auto"/>
          </w:divBdr>
        </w:div>
      </w:divsChild>
    </w:div>
    <w:div w:id="593712878">
      <w:bodyDiv w:val="1"/>
      <w:marLeft w:val="0"/>
      <w:marRight w:val="0"/>
      <w:marTop w:val="0"/>
      <w:marBottom w:val="0"/>
      <w:divBdr>
        <w:top w:val="none" w:sz="0" w:space="0" w:color="auto"/>
        <w:left w:val="none" w:sz="0" w:space="0" w:color="auto"/>
        <w:bottom w:val="none" w:sz="0" w:space="0" w:color="auto"/>
        <w:right w:val="none" w:sz="0" w:space="0" w:color="auto"/>
      </w:divBdr>
    </w:div>
    <w:div w:id="946742204">
      <w:bodyDiv w:val="1"/>
      <w:marLeft w:val="0"/>
      <w:marRight w:val="0"/>
      <w:marTop w:val="0"/>
      <w:marBottom w:val="0"/>
      <w:divBdr>
        <w:top w:val="none" w:sz="0" w:space="0" w:color="auto"/>
        <w:left w:val="none" w:sz="0" w:space="0" w:color="auto"/>
        <w:bottom w:val="none" w:sz="0" w:space="0" w:color="auto"/>
        <w:right w:val="none" w:sz="0" w:space="0" w:color="auto"/>
      </w:divBdr>
    </w:div>
    <w:div w:id="1543059473">
      <w:bodyDiv w:val="1"/>
      <w:marLeft w:val="0"/>
      <w:marRight w:val="0"/>
      <w:marTop w:val="0"/>
      <w:marBottom w:val="0"/>
      <w:divBdr>
        <w:top w:val="none" w:sz="0" w:space="0" w:color="auto"/>
        <w:left w:val="none" w:sz="0" w:space="0" w:color="auto"/>
        <w:bottom w:val="none" w:sz="0" w:space="0" w:color="auto"/>
        <w:right w:val="none" w:sz="0" w:space="0" w:color="auto"/>
      </w:divBdr>
    </w:div>
    <w:div w:id="1583832036">
      <w:bodyDiv w:val="1"/>
      <w:marLeft w:val="0"/>
      <w:marRight w:val="0"/>
      <w:marTop w:val="0"/>
      <w:marBottom w:val="0"/>
      <w:divBdr>
        <w:top w:val="none" w:sz="0" w:space="0" w:color="auto"/>
        <w:left w:val="none" w:sz="0" w:space="0" w:color="auto"/>
        <w:bottom w:val="none" w:sz="0" w:space="0" w:color="auto"/>
        <w:right w:val="none" w:sz="0" w:space="0" w:color="auto"/>
      </w:divBdr>
    </w:div>
    <w:div w:id="1783767605">
      <w:bodyDiv w:val="1"/>
      <w:marLeft w:val="0"/>
      <w:marRight w:val="0"/>
      <w:marTop w:val="0"/>
      <w:marBottom w:val="0"/>
      <w:divBdr>
        <w:top w:val="none" w:sz="0" w:space="0" w:color="auto"/>
        <w:left w:val="none" w:sz="0" w:space="0" w:color="auto"/>
        <w:bottom w:val="none" w:sz="0" w:space="0" w:color="auto"/>
        <w:right w:val="none" w:sz="0" w:space="0" w:color="auto"/>
      </w:divBdr>
    </w:div>
    <w:div w:id="2124642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doi.org/10.2147/OTT.S6909" TargetMode="External"/><Relationship Id="rId18" Type="http://schemas.openxmlformats.org/officeDocument/2006/relationships/footer" Target="footer4.xml"/><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doi.org/10.1007/BF00411460" TargetMode="Externa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image" Target="media/image3.jp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s://doi.org/10.1002/9781118310311" TargetMode="External"/><Relationship Id="rId5" Type="http://schemas.openxmlformats.org/officeDocument/2006/relationships/webSettings" Target="webSettings.xml"/><Relationship Id="rId15" Type="http://schemas.openxmlformats.org/officeDocument/2006/relationships/image" Target="media/image2.jpg"/><Relationship Id="rId10" Type="http://schemas.openxmlformats.org/officeDocument/2006/relationships/hyperlink" Target="https://doi.org/10.1615/CritRevOncog.v18.i1-2.40" TargetMode="Externa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1.png"/></Relationships>
</file>

<file path=word/theme/theme1.xml><?xml version="1.0" encoding="utf-8"?>
<a:theme xmlns:a="http://schemas.openxmlformats.org/drawingml/2006/main" name="Office-tema">
  <a:themeElements>
    <a:clrScheme name="绿色">
      <a:dk1>
        <a:sysClr val="windowText" lastClr="000000"/>
      </a:dk1>
      <a:lt1>
        <a:sysClr val="window" lastClr="FFFFFF"/>
      </a:lt1>
      <a:dk2>
        <a:srgbClr val="455F51"/>
      </a:dk2>
      <a:lt2>
        <a:srgbClr val="E3DED1"/>
      </a:lt2>
      <a:accent1>
        <a:srgbClr val="549E39"/>
      </a:accent1>
      <a:accent2>
        <a:srgbClr val="8AB833"/>
      </a:accent2>
      <a:accent3>
        <a:srgbClr val="C0CF3A"/>
      </a:accent3>
      <a:accent4>
        <a:srgbClr val="029676"/>
      </a:accent4>
      <a:accent5>
        <a:srgbClr val="4AB5C4"/>
      </a:accent5>
      <a:accent6>
        <a:srgbClr val="0989B1"/>
      </a:accent6>
      <a:hlink>
        <a:srgbClr val="6B9F25"/>
      </a:hlink>
      <a:folHlink>
        <a:srgbClr val="BA6906"/>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6</TotalTime>
  <Pages>1</Pages>
  <Words>12430</Words>
  <Characters>70855</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831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user</cp:lastModifiedBy>
  <cp:revision>8</cp:revision>
  <cp:lastPrinted>2019-06-19T03:11:00Z</cp:lastPrinted>
  <dcterms:created xsi:type="dcterms:W3CDTF">2019-04-08T23:15:00Z</dcterms:created>
  <dcterms:modified xsi:type="dcterms:W3CDTF">2019-06-25T07:53:00Z</dcterms:modified>
</cp:coreProperties>
</file>